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4D68" w:rsidRPr="005B4D68" w:rsidRDefault="005B4D68" w:rsidP="005B4D68">
      <w:pPr>
        <w:pStyle w:val="SupplementaryMaterial"/>
        <w:rPr>
          <w:b w:val="0"/>
        </w:rPr>
      </w:pPr>
      <w:r w:rsidRPr="001549D3">
        <w:t>Supplementary Material</w:t>
      </w:r>
    </w:p>
    <w:p w:rsidR="002D183C" w:rsidRPr="005B4D68" w:rsidRDefault="002D183C" w:rsidP="005B4D68">
      <w:pPr>
        <w:pStyle w:val="NormalWeb"/>
        <w:spacing w:before="240" w:beforeAutospacing="0" w:after="360" w:afterAutospacing="0"/>
        <w:jc w:val="center"/>
        <w:rPr>
          <w:b/>
          <w:bCs/>
          <w:color w:val="000000"/>
          <w:sz w:val="32"/>
          <w:szCs w:val="32"/>
        </w:rPr>
      </w:pPr>
      <w:r w:rsidRPr="005B4D68">
        <w:rPr>
          <w:b/>
          <w:bCs/>
          <w:color w:val="000000"/>
          <w:sz w:val="32"/>
          <w:szCs w:val="32"/>
        </w:rPr>
        <w:t>In silico simulation of a clinical trial in metastatic breast cancer with combination of PD-L1 and CTLA-4 immunotherapies using a systems pharmacology model</w:t>
      </w:r>
    </w:p>
    <w:p w:rsidR="00AF2DB4" w:rsidRDefault="00AF2DB4" w:rsidP="00AF2DB4">
      <w:pPr>
        <w:pStyle w:val="NormalWeb"/>
        <w:spacing w:before="0" w:beforeAutospacing="0" w:after="0" w:afterAutospacing="0"/>
        <w:rPr>
          <w:b/>
          <w:color w:val="000000"/>
          <w:vertAlign w:val="superscript"/>
        </w:rPr>
      </w:pPr>
      <w:r w:rsidRPr="0057358F">
        <w:rPr>
          <w:b/>
          <w:bCs/>
          <w:color w:val="000000"/>
        </w:rPr>
        <w:t>Hanwen Wang</w:t>
      </w:r>
      <w:r w:rsidRPr="0057358F">
        <w:rPr>
          <w:b/>
          <w:color w:val="000000"/>
          <w:vertAlign w:val="superscript"/>
        </w:rPr>
        <w:t>1</w:t>
      </w:r>
      <w:r w:rsidRPr="0057358F">
        <w:rPr>
          <w:rFonts w:eastAsia="MS Mincho"/>
          <w:b/>
          <w:color w:val="000000"/>
          <w:vertAlign w:val="superscript"/>
          <w:lang w:eastAsia="ja-JP"/>
        </w:rPr>
        <w:t>*</w:t>
      </w:r>
      <w:r w:rsidRPr="0057358F">
        <w:rPr>
          <w:b/>
          <w:bCs/>
          <w:color w:val="000000"/>
        </w:rPr>
        <w:t>, Oleg Milberg</w:t>
      </w:r>
      <w:r w:rsidRPr="0057358F">
        <w:rPr>
          <w:b/>
          <w:color w:val="000000"/>
          <w:vertAlign w:val="superscript"/>
        </w:rPr>
        <w:t>1</w:t>
      </w:r>
      <w:r w:rsidRPr="0057358F">
        <w:rPr>
          <w:b/>
          <w:bCs/>
          <w:color w:val="000000"/>
        </w:rPr>
        <w:t xml:space="preserve">, Imke </w:t>
      </w:r>
      <w:r>
        <w:rPr>
          <w:b/>
          <w:bCs/>
          <w:color w:val="000000"/>
        </w:rPr>
        <w:t xml:space="preserve">H. </w:t>
      </w:r>
      <w:r w:rsidRPr="001D7091">
        <w:rPr>
          <w:b/>
          <w:bCs/>
          <w:color w:val="000000"/>
        </w:rPr>
        <w:t>Bartelink</w:t>
      </w:r>
      <w:r w:rsidRPr="001D7091">
        <w:rPr>
          <w:b/>
          <w:color w:val="000000"/>
          <w:vertAlign w:val="superscript"/>
        </w:rPr>
        <w:t>2,3</w:t>
      </w:r>
      <w:r>
        <w:rPr>
          <w:rFonts w:eastAsia="MS Mincho" w:hint="eastAsia"/>
          <w:b/>
          <w:color w:val="000000"/>
          <w:vertAlign w:val="superscript"/>
        </w:rPr>
        <w:t>,</w:t>
      </w:r>
      <w:r w:rsidRPr="001D7091">
        <w:rPr>
          <w:rFonts w:eastAsia="MS Mincho"/>
          <w:b/>
          <w:color w:val="000000"/>
          <w:vertAlign w:val="superscript"/>
        </w:rPr>
        <w:t>4</w:t>
      </w:r>
      <w:r w:rsidRPr="001D7091">
        <w:rPr>
          <w:b/>
          <w:bCs/>
          <w:color w:val="000000"/>
        </w:rPr>
        <w:t>, Paolo Vicini</w:t>
      </w:r>
      <w:r>
        <w:rPr>
          <w:b/>
          <w:color w:val="000000"/>
          <w:vertAlign w:val="superscript"/>
        </w:rPr>
        <w:t>5</w:t>
      </w:r>
      <w:r w:rsidRPr="0057358F">
        <w:rPr>
          <w:b/>
          <w:bCs/>
          <w:color w:val="000000"/>
        </w:rPr>
        <w:t>, Bing Wang</w:t>
      </w:r>
      <w:r w:rsidR="00064754">
        <w:rPr>
          <w:b/>
          <w:color w:val="000000"/>
          <w:vertAlign w:val="superscript"/>
        </w:rPr>
        <w:t>6</w:t>
      </w:r>
      <w:r w:rsidRPr="0057358F">
        <w:rPr>
          <w:b/>
          <w:bCs/>
          <w:color w:val="000000"/>
        </w:rPr>
        <w:t>, Rajesh Narwal</w:t>
      </w:r>
      <w:r w:rsidR="00064754">
        <w:rPr>
          <w:b/>
          <w:color w:val="000000"/>
          <w:vertAlign w:val="superscript"/>
        </w:rPr>
        <w:t>7</w:t>
      </w:r>
      <w:r w:rsidRPr="0057358F">
        <w:rPr>
          <w:b/>
          <w:bCs/>
          <w:color w:val="000000"/>
        </w:rPr>
        <w:t>, Lorin Roskos</w:t>
      </w:r>
      <w:r w:rsidR="00064754">
        <w:rPr>
          <w:b/>
          <w:color w:val="000000"/>
          <w:vertAlign w:val="superscript"/>
        </w:rPr>
        <w:t>7</w:t>
      </w:r>
      <w:r w:rsidRPr="0057358F">
        <w:rPr>
          <w:b/>
          <w:bCs/>
          <w:color w:val="000000"/>
        </w:rPr>
        <w:t>, Cesar A. Santa-Maria</w:t>
      </w:r>
      <w:r w:rsidR="00064754">
        <w:rPr>
          <w:b/>
          <w:color w:val="000000"/>
          <w:vertAlign w:val="superscript"/>
        </w:rPr>
        <w:t>8</w:t>
      </w:r>
      <w:r w:rsidRPr="0057358F">
        <w:rPr>
          <w:b/>
          <w:bCs/>
          <w:color w:val="000000"/>
        </w:rPr>
        <w:t>, Aleksander S. Popel</w:t>
      </w:r>
      <w:r w:rsidRPr="0057358F">
        <w:rPr>
          <w:b/>
          <w:color w:val="000000"/>
          <w:vertAlign w:val="superscript"/>
        </w:rPr>
        <w:t>1,</w:t>
      </w:r>
      <w:r w:rsidR="00064754">
        <w:rPr>
          <w:b/>
          <w:color w:val="000000"/>
          <w:vertAlign w:val="superscript"/>
        </w:rPr>
        <w:t>8</w:t>
      </w:r>
      <w:bookmarkStart w:id="0" w:name="_GoBack"/>
      <w:bookmarkEnd w:id="0"/>
    </w:p>
    <w:p w:rsidR="005B4D68" w:rsidRPr="005B4D68" w:rsidRDefault="005B4D68" w:rsidP="005B4D68">
      <w:pPr>
        <w:spacing w:before="240"/>
        <w:rPr>
          <w:b/>
          <w:bCs/>
          <w:color w:val="000000"/>
        </w:rPr>
      </w:pPr>
      <w:r>
        <w:rPr>
          <w:b/>
          <w:bCs/>
          <w:color w:val="000000"/>
        </w:rPr>
        <w:t xml:space="preserve">* </w:t>
      </w:r>
      <w:r w:rsidRPr="00677498">
        <w:rPr>
          <w:b/>
          <w:bCs/>
          <w:color w:val="000000"/>
        </w:rPr>
        <w:t>Correspondence:</w:t>
      </w:r>
      <w:r>
        <w:rPr>
          <w:b/>
          <w:bCs/>
          <w:color w:val="000000"/>
        </w:rPr>
        <w:t xml:space="preserve"> </w:t>
      </w:r>
      <w:r w:rsidRPr="0057358F">
        <w:rPr>
          <w:bCs/>
          <w:color w:val="000000"/>
        </w:rPr>
        <w:t>Hanwen Wang</w:t>
      </w:r>
      <w:r>
        <w:rPr>
          <w:bCs/>
          <w:color w:val="000000"/>
        </w:rPr>
        <w:t>:</w:t>
      </w:r>
      <w:r>
        <w:rPr>
          <w:b/>
          <w:bCs/>
          <w:color w:val="000000"/>
        </w:rPr>
        <w:t xml:space="preserve"> </w:t>
      </w:r>
      <w:r w:rsidRPr="0057358F">
        <w:rPr>
          <w:bCs/>
          <w:color w:val="000000"/>
        </w:rPr>
        <w:t>hwang163@jhu.edu</w:t>
      </w:r>
    </w:p>
    <w:p w:rsidR="000D7FF0" w:rsidRDefault="000D7FF0" w:rsidP="00264627">
      <w:pPr>
        <w:rPr>
          <w:rFonts w:ascii="Arial" w:hAnsi="Arial" w:cs="Arial"/>
        </w:rPr>
      </w:pPr>
    </w:p>
    <w:p w:rsidR="00D43551" w:rsidRPr="00FE67A3" w:rsidRDefault="00D43551" w:rsidP="00D43551">
      <w:r w:rsidRPr="00FE67A3">
        <w:t>S</w:t>
      </w:r>
      <w:r w:rsidR="004A1DB7">
        <w:t>0</w:t>
      </w:r>
      <w:r>
        <w:t xml:space="preserve"> </w:t>
      </w:r>
      <w:r w:rsidRPr="00FE67A3">
        <w:t>– Permeability between the blood and the peripheral/tumor tissues</w:t>
      </w:r>
    </w:p>
    <w:p w:rsidR="00D43551" w:rsidRPr="00FE67A3" w:rsidRDefault="00D43551" w:rsidP="00D43551">
      <w:r>
        <w:t>S1</w:t>
      </w:r>
      <w:r w:rsidRPr="00FE67A3">
        <w:t xml:space="preserve"> </w:t>
      </w:r>
      <w:r>
        <w:t>(Table)</w:t>
      </w:r>
      <w:r w:rsidRPr="00FE67A3">
        <w:t xml:space="preserve">– </w:t>
      </w:r>
      <w:r>
        <w:t>Permeability-surface area product in clinical studies of multiple tumor types</w:t>
      </w:r>
    </w:p>
    <w:p w:rsidR="00D43551" w:rsidRPr="00FE67A3" w:rsidRDefault="00D43551" w:rsidP="00D43551">
      <w:r w:rsidRPr="00FE67A3">
        <w:t>S</w:t>
      </w:r>
      <w:r>
        <w:t>1</w:t>
      </w:r>
      <w:r w:rsidRPr="00FE67A3">
        <w:t xml:space="preserve"> (Figure) – Waterfall plot</w:t>
      </w:r>
    </w:p>
    <w:p w:rsidR="00D43551" w:rsidRPr="00FE67A3" w:rsidRDefault="00D43551" w:rsidP="00D43551">
      <w:r w:rsidRPr="00FE67A3">
        <w:t>S</w:t>
      </w:r>
      <w:r>
        <w:t>2</w:t>
      </w:r>
      <w:r w:rsidRPr="00FE67A3">
        <w:t xml:space="preserve"> (Figure) – Personalized prediction with only changing tumor growth rate</w:t>
      </w:r>
    </w:p>
    <w:p w:rsidR="00D43551" w:rsidRPr="00FE67A3" w:rsidRDefault="00D43551" w:rsidP="00D43551">
      <w:r w:rsidRPr="00FE67A3">
        <w:t>S</w:t>
      </w:r>
      <w:r>
        <w:t>3</w:t>
      </w:r>
      <w:r w:rsidRPr="00FE67A3">
        <w:t xml:space="preserve"> (Figure) – Personalized prediction with only changing antigen intensity </w:t>
      </w:r>
    </w:p>
    <w:p w:rsidR="00D43551" w:rsidRPr="00FE67A3" w:rsidRDefault="00D43551" w:rsidP="00197326">
      <w:r w:rsidRPr="00FE67A3">
        <w:t>S</w:t>
      </w:r>
      <w:r>
        <w:t>4</w:t>
      </w:r>
      <w:r w:rsidRPr="00FE67A3">
        <w:t xml:space="preserve"> (Figure) – Personalized prediction with only changing PD-L1 expression</w:t>
      </w:r>
    </w:p>
    <w:p w:rsidR="00D43551" w:rsidRPr="00FE67A3" w:rsidRDefault="00D43551" w:rsidP="00D43551">
      <w:r w:rsidRPr="00FE67A3">
        <w:t>S</w:t>
      </w:r>
      <w:r w:rsidR="00197326">
        <w:t>5</w:t>
      </w:r>
      <w:r w:rsidRPr="00FE67A3">
        <w:t xml:space="preserve"> (Figure) – Optimization results</w:t>
      </w:r>
    </w:p>
    <w:p w:rsidR="00D43551" w:rsidRPr="00FE67A3" w:rsidRDefault="00D43551" w:rsidP="00D43551">
      <w:r>
        <w:t>S2</w:t>
      </w:r>
      <w:r w:rsidRPr="00FE67A3">
        <w:t xml:space="preserve"> (Table) – Kinetic parameters of antibody PK</w:t>
      </w:r>
    </w:p>
    <w:p w:rsidR="00D43551" w:rsidRPr="00FE67A3" w:rsidRDefault="00D43551" w:rsidP="00D43551">
      <w:r>
        <w:t>S3</w:t>
      </w:r>
      <w:r w:rsidRPr="00FE67A3">
        <w:t xml:space="preserve"> (Table) – Definition of species in the model</w:t>
      </w:r>
    </w:p>
    <w:p w:rsidR="00D43551" w:rsidRPr="00FE67A3" w:rsidRDefault="00D43551" w:rsidP="00D43551">
      <w:r>
        <w:t>S4</w:t>
      </w:r>
      <w:r w:rsidRPr="00FE67A3">
        <w:t xml:space="preserve"> (Table) – Model Reaction</w:t>
      </w:r>
    </w:p>
    <w:p w:rsidR="00D43551" w:rsidRPr="00FE67A3" w:rsidRDefault="00D43551" w:rsidP="00D43551">
      <w:r>
        <w:t>S5</w:t>
      </w:r>
      <w:r w:rsidRPr="00FE67A3">
        <w:t xml:space="preserve"> (Table) – Model Reaction Rates </w:t>
      </w:r>
    </w:p>
    <w:p w:rsidR="00D43551" w:rsidRPr="00FE67A3" w:rsidRDefault="00D43551" w:rsidP="00D43551">
      <w:r>
        <w:t>S6</w:t>
      </w:r>
      <w:r w:rsidRPr="00FE67A3">
        <w:t xml:space="preserve"> (Table) – Model Reaction and Rate Descriptions </w:t>
      </w:r>
    </w:p>
    <w:p w:rsidR="00D43551" w:rsidRPr="00FE67A3" w:rsidRDefault="00D43551" w:rsidP="00D43551">
      <w:r>
        <w:t>S7</w:t>
      </w:r>
      <w:r w:rsidRPr="00FE67A3">
        <w:t xml:space="preserve"> (Table) – Model Parameters</w:t>
      </w:r>
    </w:p>
    <w:p w:rsidR="00D43551" w:rsidRPr="00FE67A3" w:rsidRDefault="00D43551" w:rsidP="00D43551">
      <w:r>
        <w:t>S8</w:t>
      </w:r>
      <w:r w:rsidRPr="00FE67A3">
        <w:t xml:space="preserve"> (Table) – Model Algebraic Equations</w:t>
      </w:r>
    </w:p>
    <w:p w:rsidR="00D43551" w:rsidRPr="00FE67A3" w:rsidRDefault="00D43551" w:rsidP="00D43551">
      <w:r>
        <w:t>S9</w:t>
      </w:r>
      <w:r w:rsidRPr="00FE67A3">
        <w:t xml:space="preserve"> (Table) – Model Discontinuous Equation Sets</w:t>
      </w:r>
    </w:p>
    <w:p w:rsidR="00D43551" w:rsidRPr="002D183C" w:rsidRDefault="00D43551" w:rsidP="00264627">
      <w:pPr>
        <w:rPr>
          <w:sz w:val="18"/>
          <w:szCs w:val="18"/>
        </w:rPr>
      </w:pPr>
    </w:p>
    <w:p w:rsidR="000D7FF0" w:rsidRPr="002D183C" w:rsidRDefault="000D7FF0" w:rsidP="00264627">
      <w:pPr>
        <w:rPr>
          <w:sz w:val="18"/>
          <w:szCs w:val="18"/>
        </w:rPr>
      </w:pPr>
    </w:p>
    <w:p w:rsidR="000D7FF0" w:rsidRPr="002D183C" w:rsidRDefault="000D7FF0" w:rsidP="00264627">
      <w:pPr>
        <w:rPr>
          <w:sz w:val="18"/>
          <w:szCs w:val="18"/>
        </w:rPr>
      </w:pPr>
    </w:p>
    <w:p w:rsidR="000D7FF0" w:rsidRDefault="000D7FF0" w:rsidP="00264627">
      <w:pPr>
        <w:rPr>
          <w:b/>
          <w:sz w:val="18"/>
          <w:szCs w:val="18"/>
        </w:rPr>
      </w:pPr>
    </w:p>
    <w:p w:rsidR="000D7FF0" w:rsidRDefault="000D7FF0" w:rsidP="00264627">
      <w:pPr>
        <w:rPr>
          <w:b/>
          <w:sz w:val="18"/>
          <w:szCs w:val="18"/>
        </w:rPr>
      </w:pPr>
    </w:p>
    <w:p w:rsidR="000D7FF0" w:rsidRDefault="000D7FF0" w:rsidP="00264627">
      <w:pPr>
        <w:rPr>
          <w:b/>
          <w:sz w:val="18"/>
          <w:szCs w:val="18"/>
        </w:rPr>
      </w:pPr>
    </w:p>
    <w:p w:rsidR="000D7FF0" w:rsidRDefault="000D7FF0" w:rsidP="00264627">
      <w:pPr>
        <w:rPr>
          <w:b/>
          <w:sz w:val="18"/>
          <w:szCs w:val="18"/>
        </w:rPr>
      </w:pPr>
    </w:p>
    <w:p w:rsidR="000D7FF0" w:rsidRDefault="000D7FF0" w:rsidP="00264627">
      <w:pPr>
        <w:rPr>
          <w:b/>
          <w:sz w:val="18"/>
          <w:szCs w:val="18"/>
        </w:rPr>
      </w:pPr>
    </w:p>
    <w:p w:rsidR="000D7FF0" w:rsidRDefault="000D7FF0" w:rsidP="00264627">
      <w:pPr>
        <w:rPr>
          <w:b/>
          <w:sz w:val="18"/>
          <w:szCs w:val="18"/>
        </w:rPr>
      </w:pPr>
    </w:p>
    <w:p w:rsidR="000D7FF0" w:rsidRDefault="000D7FF0" w:rsidP="00264627">
      <w:pPr>
        <w:rPr>
          <w:b/>
          <w:sz w:val="18"/>
          <w:szCs w:val="18"/>
        </w:rPr>
      </w:pPr>
    </w:p>
    <w:p w:rsidR="000D7FF0" w:rsidRDefault="000D7FF0" w:rsidP="00264627">
      <w:pPr>
        <w:rPr>
          <w:b/>
          <w:sz w:val="18"/>
          <w:szCs w:val="18"/>
        </w:rPr>
      </w:pPr>
    </w:p>
    <w:p w:rsidR="000D7FF0" w:rsidRDefault="000D7FF0" w:rsidP="00264627">
      <w:pPr>
        <w:rPr>
          <w:b/>
          <w:sz w:val="18"/>
          <w:szCs w:val="18"/>
        </w:rPr>
      </w:pPr>
    </w:p>
    <w:p w:rsidR="000D7FF0" w:rsidRDefault="000D7FF0" w:rsidP="00264627">
      <w:pPr>
        <w:rPr>
          <w:b/>
          <w:sz w:val="18"/>
          <w:szCs w:val="18"/>
        </w:rPr>
      </w:pPr>
    </w:p>
    <w:p w:rsidR="000D7FF0" w:rsidRDefault="000D7FF0" w:rsidP="00264627">
      <w:pPr>
        <w:rPr>
          <w:b/>
          <w:sz w:val="18"/>
          <w:szCs w:val="18"/>
        </w:rPr>
      </w:pPr>
    </w:p>
    <w:p w:rsidR="00D43551" w:rsidRDefault="00D43551" w:rsidP="00B3082A">
      <w:pPr>
        <w:jc w:val="center"/>
        <w:rPr>
          <w:b/>
        </w:rPr>
      </w:pPr>
    </w:p>
    <w:p w:rsidR="00D43551" w:rsidRDefault="00D43551" w:rsidP="00B3082A">
      <w:pPr>
        <w:jc w:val="center"/>
        <w:rPr>
          <w:b/>
        </w:rPr>
      </w:pPr>
    </w:p>
    <w:p w:rsidR="00D43551" w:rsidRDefault="00D43551" w:rsidP="00B3082A">
      <w:pPr>
        <w:jc w:val="center"/>
        <w:rPr>
          <w:b/>
        </w:rPr>
      </w:pPr>
    </w:p>
    <w:p w:rsidR="00D43551" w:rsidRDefault="00D43551" w:rsidP="00B3082A">
      <w:pPr>
        <w:jc w:val="center"/>
        <w:rPr>
          <w:b/>
        </w:rPr>
      </w:pPr>
    </w:p>
    <w:p w:rsidR="00D43551" w:rsidRDefault="00D43551" w:rsidP="00B3082A">
      <w:pPr>
        <w:jc w:val="center"/>
        <w:rPr>
          <w:b/>
        </w:rPr>
      </w:pPr>
    </w:p>
    <w:p w:rsidR="00D43551" w:rsidRDefault="00D43551" w:rsidP="00B3082A">
      <w:pPr>
        <w:jc w:val="center"/>
        <w:rPr>
          <w:b/>
        </w:rPr>
      </w:pPr>
    </w:p>
    <w:p w:rsidR="005B4D68" w:rsidRDefault="005B4D68" w:rsidP="00D43551">
      <w:pPr>
        <w:rPr>
          <w:b/>
        </w:rPr>
      </w:pPr>
    </w:p>
    <w:p w:rsidR="00D43551" w:rsidRDefault="00D43551" w:rsidP="00D43551">
      <w:pPr>
        <w:rPr>
          <w:b/>
        </w:rPr>
      </w:pPr>
      <w:r>
        <w:rPr>
          <w:b/>
        </w:rPr>
        <w:t>S0. Permeability between the blood and the peripheral/tumor tissues</w:t>
      </w:r>
    </w:p>
    <w:p w:rsidR="00D43551" w:rsidRDefault="00D43551" w:rsidP="00D43551">
      <w:pPr>
        <w:rPr>
          <w:b/>
        </w:rPr>
      </w:pPr>
    </w:p>
    <w:p w:rsidR="00D43551" w:rsidRPr="00B922F0" w:rsidRDefault="00D43551" w:rsidP="00D43551">
      <w:pPr>
        <w:rPr>
          <w:color w:val="000000"/>
          <w:shd w:val="clear" w:color="auto" w:fill="FFFFFF"/>
        </w:rPr>
      </w:pPr>
      <w:r>
        <w:t xml:space="preserve">The permeability of the antibody between the peripheral tissues and capillaries can be estimated by its Stokes-Einstein radius, which is calculated via the equation </w:t>
      </w:r>
      <w:r w:rsidRPr="0063280F">
        <w:t xml:space="preserve">by </w:t>
      </w:r>
      <w:r w:rsidRPr="0063280F">
        <w:rPr>
          <w:i/>
          <w:iCs/>
          <w:color w:val="303030"/>
          <w:shd w:val="clear" w:color="auto" w:fill="FFFFFF"/>
        </w:rPr>
        <w:t>Venturoli</w:t>
      </w:r>
      <w:r w:rsidRPr="0063280F">
        <w:t xml:space="preserve"> </w:t>
      </w:r>
      <w:r w:rsidRPr="0063280F">
        <w:rPr>
          <w:i/>
        </w:rPr>
        <w:t>et al</w:t>
      </w:r>
      <w:r w:rsidRPr="000D7621">
        <w:t>:</w:t>
      </w:r>
      <w:r>
        <w:t xml:space="preserve"> </w:t>
      </w:r>
      <m:oMath>
        <m:sSub>
          <m:sSubPr>
            <m:ctrlPr>
              <w:rPr>
                <w:rFonts w:ascii="Cambria Math" w:hAnsi="Cambria Math"/>
                <w:vertAlign w:val="subscript"/>
              </w:rPr>
            </m:ctrlPr>
          </m:sSubPr>
          <m:e>
            <m:r>
              <m:rPr>
                <m:sty m:val="p"/>
              </m:rPr>
              <w:rPr>
                <w:rFonts w:ascii="Cambria Math" w:hAnsi="Cambria Math"/>
              </w:rPr>
              <m:t>a</m:t>
            </m:r>
            <m:ctrlPr>
              <w:rPr>
                <w:rFonts w:ascii="Cambria Math" w:hAnsi="Cambria Math"/>
              </w:rPr>
            </m:ctrlPr>
          </m:e>
          <m:sub>
            <m:r>
              <m:rPr>
                <m:sty m:val="p"/>
              </m:rPr>
              <w:rPr>
                <w:rFonts w:ascii="Cambria Math" w:hAnsi="Cambria Math"/>
                <w:vertAlign w:val="subscript"/>
              </w:rPr>
              <m:t>e</m:t>
            </m:r>
          </m:sub>
        </m:sSub>
        <m:r>
          <m:rPr>
            <m:sty m:val="p"/>
          </m:rPr>
          <w:rPr>
            <w:rFonts w:ascii="Cambria Math" w:hAnsi="Cambria Math"/>
          </w:rPr>
          <m:t>=</m:t>
        </m:r>
        <m:r>
          <w:rPr>
            <w:rFonts w:ascii="Cambria Math" w:hAnsi="Cambria Math"/>
          </w:rPr>
          <m:t>0.483</m:t>
        </m:r>
        <m:sSup>
          <m:sSupPr>
            <m:ctrlPr>
              <w:rPr>
                <w:rFonts w:ascii="Cambria Math" w:hAnsi="Cambria Math"/>
                <w:i/>
              </w:rPr>
            </m:ctrlPr>
          </m:sSupPr>
          <m:e>
            <m:r>
              <w:rPr>
                <w:rFonts w:ascii="Cambria Math" w:hAnsi="Cambria Math"/>
              </w:rPr>
              <m:t>*</m:t>
            </m:r>
            <m:d>
              <m:dPr>
                <m:ctrlPr>
                  <w:rPr>
                    <w:rFonts w:ascii="Cambria Math" w:hAnsi="Cambria Math"/>
                    <w:i/>
                  </w:rPr>
                </m:ctrlPr>
              </m:dPr>
              <m:e>
                <m:r>
                  <w:rPr>
                    <w:rFonts w:ascii="Cambria Math" w:hAnsi="Cambria Math"/>
                  </w:rPr>
                  <m:t>MW</m:t>
                </m:r>
              </m:e>
            </m:d>
            <m:ctrlPr>
              <w:rPr>
                <w:rFonts w:ascii="Cambria Math" w:hAnsi="Cambria Math"/>
                <w:i/>
                <w:vertAlign w:val="superscript"/>
              </w:rPr>
            </m:ctrlPr>
          </m:e>
          <m:sup>
            <m:r>
              <w:rPr>
                <w:rFonts w:ascii="Cambria Math" w:hAnsi="Cambria Math"/>
                <w:vertAlign w:val="superscript"/>
              </w:rPr>
              <m:t>0.386</m:t>
            </m:r>
          </m:sup>
        </m:sSup>
      </m:oMath>
      <w:r>
        <w:t xml:space="preserve"> </w:t>
      </w:r>
      <w:r>
        <w:fldChar w:fldCharType="begin"/>
      </w:r>
      <w:r>
        <w:instrText xml:space="preserve"> ADDIN EN.CITE &lt;EndNote&gt;&lt;Cite&gt;&lt;Author&gt;Venturoli&lt;/Author&gt;&lt;Year&gt;2005&lt;/Year&gt;&lt;RecNum&gt;1577&lt;/RecNum&gt;&lt;DisplayText&gt;[1]&lt;/DisplayText&gt;&lt;record&gt;&lt;rec-number&gt;1577&lt;/rec-number&gt;&lt;foreign-keys&gt;&lt;key app="EN" db-id="tefew2v23pd0t8eex9oprez9t05vrde2fvtz" timestamp="1539212253"&gt;1577&lt;/key&gt;&lt;/foreign-keys&gt;&lt;ref-type name="Journal Article"&gt;17&lt;/ref-type&gt;&lt;contributors&gt;&lt;authors&gt;&lt;author&gt;Venturoli, D.&lt;/author&gt;&lt;author&gt;Rippe, B.&lt;/author&gt;&lt;/authors&gt;&lt;/contributors&gt;&lt;auth-address&gt;Dept. of Nephrology, Univ. Hospital of Lund, S-211 85 Lund, Sweden.&lt;/auth-address&gt;&lt;titles&gt;&lt;title&gt;Ficoll and dextran vs. globular proteins as probes for testing glomerular permselectivity: effects of molecular size, shape, charge, and deformability&lt;/title&gt;&lt;secondary-title&gt;Am J Physiol Renal Physiol&lt;/secondary-title&gt;&lt;/titles&gt;&lt;periodical&gt;&lt;full-title&gt;Am J Physiol Renal Physiol&lt;/full-title&gt;&lt;/periodical&gt;&lt;pages&gt;F605-13&lt;/pages&gt;&lt;volume&gt;288&lt;/volume&gt;&lt;number&gt;4&lt;/number&gt;&lt;edition&gt;2005/03/09&lt;/edition&gt;&lt;keywords&gt;&lt;keyword&gt;*Dextrans/chemistry/pharmacokinetics&lt;/keyword&gt;&lt;keyword&gt;Electrochemistry&lt;/keyword&gt;&lt;keyword&gt;*Ficoll/chemistry/pharmacokinetics&lt;/keyword&gt;&lt;keyword&gt;Humans&lt;/keyword&gt;&lt;keyword&gt;Kidney Diseases/*diagnosis/metabolism&lt;/keyword&gt;&lt;keyword&gt;Kidney Glomerulus/metabolism&lt;/keyword&gt;&lt;keyword&gt;Models, Biological&lt;/keyword&gt;&lt;keyword&gt;Molecular Weight&lt;/keyword&gt;&lt;keyword&gt;*Plasma Substitutes/chemistry/pharmacokinetics&lt;/keyword&gt;&lt;keyword&gt;*Proteins/chemistry/pharmacokinetics&lt;/keyword&gt;&lt;/keywords&gt;&lt;dates&gt;&lt;year&gt;2005&lt;/year&gt;&lt;pub-dates&gt;&lt;date&gt;Apr&lt;/date&gt;&lt;/pub-dates&gt;&lt;/dates&gt;&lt;isbn&gt;1931-857X (Print)&amp;#xD;1522-1466 (Linking)&lt;/isbn&gt;&lt;accession-num&gt;15753324&lt;/accession-num&gt;&lt;urls&gt;&lt;related-urls&gt;&lt;url&gt;https://www.ncbi.nlm.nih.gov/pubmed/15753324&lt;/url&gt;&lt;/related-urls&gt;&lt;/urls&gt;&lt;electronic-resource-num&gt;10.1152/ajprenal.00171.2004&lt;/electronic-resource-num&gt;&lt;/record&gt;&lt;/Cite&gt;&lt;/EndNote&gt;</w:instrText>
      </w:r>
      <w:r>
        <w:fldChar w:fldCharType="separate"/>
      </w:r>
      <w:r>
        <w:rPr>
          <w:noProof/>
        </w:rPr>
        <w:t>[1]</w:t>
      </w:r>
      <w:r>
        <w:fldChar w:fldCharType="end"/>
      </w:r>
      <w:r w:rsidRPr="0063280F">
        <w:t>.</w:t>
      </w:r>
      <w:r>
        <w:t xml:space="preserve"> For example, durvalumab, which has a molecular weight of 146.3 kDa, has a Stokes-Einstein radius of 47.6</w:t>
      </w:r>
      <w:r w:rsidRPr="00724D0D">
        <w:rPr>
          <w:color w:val="000000"/>
          <w:shd w:val="clear" w:color="auto" w:fill="FFFFFF"/>
        </w:rPr>
        <w:t xml:space="preserve"> Å</w:t>
      </w:r>
      <w:r>
        <w:rPr>
          <w:color w:val="000000"/>
          <w:shd w:val="clear" w:color="auto" w:fill="FFFFFF"/>
        </w:rPr>
        <w:t xml:space="preserve">. The calculated radius is used to determine the permeability-surface area product as 1.5e-4 mL/(s*100g) </w:t>
      </w:r>
      <w:r>
        <w:fldChar w:fldCharType="begin"/>
      </w:r>
      <w:r>
        <w:instrText xml:space="preserve"> ADDIN EN.CITE &lt;EndNote&gt;&lt;Cite&gt;&lt;Author&gt;Garlick&lt;/Author&gt;&lt;Year&gt;1970&lt;/Year&gt;&lt;RecNum&gt;762&lt;/RecNum&gt;&lt;DisplayText&gt;[2]&lt;/DisplayText&gt;&lt;record&gt;&lt;rec-number&gt;762&lt;/rec-number&gt;&lt;foreign-keys&gt;&lt;key app="EN" db-id="tefew2v23pd0t8eex9oprez9t05vrde2fvtz" timestamp="1538932812"&gt;762&lt;/key&gt;&lt;/foreign-keys&gt;&lt;ref-type name="Journal Article"&gt;17&lt;/ref-type&gt;&lt;contributors&gt;&lt;authors&gt;&lt;author&gt;Garlick, D. G.&lt;/author&gt;&lt;author&gt;Renkin, E. M.&lt;/author&gt;&lt;/authors&gt;&lt;/contributors&gt;&lt;titles&gt;&lt;title&gt;Transport of large molecules from plasma to interstitial fluid and lymph in dogs&lt;/title&gt;&lt;secondary-title&gt;Am J Physiol&lt;/secondary-title&gt;&lt;/titles&gt;&lt;periodical&gt;&lt;full-title&gt;Am J Physiol&lt;/full-title&gt;&lt;/periodical&gt;&lt;pages&gt;1595-605&lt;/pages&gt;&lt;volume&gt;219&lt;/volume&gt;&lt;number&gt;6&lt;/number&gt;&lt;edition&gt;1970/12/01&lt;/edition&gt;&lt;keywords&gt;&lt;keyword&gt;Animals&lt;/keyword&gt;&lt;keyword&gt;Biological Transport&lt;/keyword&gt;&lt;keyword&gt;*Capillary Permeability&lt;/keyword&gt;&lt;keyword&gt;Carbon Isotopes&lt;/keyword&gt;&lt;keyword&gt;Chromatography, Gel&lt;/keyword&gt;&lt;keyword&gt;Dextrans/*metabolism&lt;/keyword&gt;&lt;keyword&gt;Dogs&lt;/keyword&gt;&lt;keyword&gt;*Extracellular Space&lt;/keyword&gt;&lt;keyword&gt;Foot&lt;/keyword&gt;&lt;keyword&gt;Hindlimb&lt;/keyword&gt;&lt;keyword&gt;Hot Temperature&lt;/keyword&gt;&lt;keyword&gt;*Lymph&lt;/keyword&gt;&lt;keyword&gt;Lymphatic System/physiology&lt;/keyword&gt;&lt;keyword&gt;*Plasma&lt;/keyword&gt;&lt;keyword&gt;Renal Veins&lt;/keyword&gt;&lt;keyword&gt;Serum Albumin/*metabolism&lt;/keyword&gt;&lt;keyword&gt;Sucrose/metabolism&lt;/keyword&gt;&lt;keyword&gt;Tritium&lt;/keyword&gt;&lt;keyword&gt;Venous Pressure&lt;/keyword&gt;&lt;/keywords&gt;&lt;dates&gt;&lt;year&gt;1970&lt;/year&gt;&lt;pub-dates&gt;&lt;date&gt;Dec&lt;/date&gt;&lt;/pub-dates&gt;&lt;/dates&gt;&lt;isbn&gt;0002-9513 (Print)&amp;#xD;0002-9513 (Linking)&lt;/isbn&gt;&lt;accession-num&gt;5485678&lt;/accession-num&gt;&lt;urls&gt;&lt;related-urls&gt;&lt;url&gt;https://www.ncbi.nlm.nih.gov/pubmed/5485678&lt;/url&gt;&lt;/related-urls&gt;&lt;/urls&gt;&lt;electronic-resource-num&gt;10.1152/ajplegacy.1970.219.6.1595&lt;/electronic-resource-num&gt;&lt;/record&gt;&lt;/Cite&gt;&lt;/EndNote&gt;</w:instrText>
      </w:r>
      <w:r>
        <w:fldChar w:fldCharType="separate"/>
      </w:r>
      <w:r>
        <w:rPr>
          <w:noProof/>
        </w:rPr>
        <w:t>[2]</w:t>
      </w:r>
      <w:r>
        <w:fldChar w:fldCharType="end"/>
      </w:r>
      <w:r>
        <w:rPr>
          <w:color w:val="000000"/>
          <w:shd w:val="clear" w:color="auto" w:fill="FFFFFF"/>
        </w:rPr>
        <w:t xml:space="preserve">. With </w:t>
      </w:r>
      <w:r w:rsidR="003562FF">
        <w:rPr>
          <w:color w:val="000000"/>
          <w:shd w:val="clear" w:color="auto" w:fill="FFFFFF"/>
        </w:rPr>
        <w:t>a</w:t>
      </w:r>
      <w:r>
        <w:rPr>
          <w:color w:val="000000"/>
          <w:shd w:val="clear" w:color="auto" w:fill="FFFFFF"/>
        </w:rPr>
        <w:t xml:space="preserve"> surface area of 70 cm</w:t>
      </w:r>
      <w:r>
        <w:rPr>
          <w:color w:val="000000"/>
          <w:shd w:val="clear" w:color="auto" w:fill="FFFFFF"/>
          <w:vertAlign w:val="superscript"/>
        </w:rPr>
        <w:t>2</w:t>
      </w:r>
      <w:r>
        <w:rPr>
          <w:color w:val="000000"/>
          <w:shd w:val="clear" w:color="auto" w:fill="FFFFFF"/>
        </w:rPr>
        <w:t xml:space="preserve">/g, the permeability of durvalumab between the blood and the peripheral compartment is calculated to be 2e-8 cm/s. For antibody transport in this study, the permeability between the blood and the peripheral compartment is optimized within a realistic range. The permeability of antibody between the </w:t>
      </w:r>
      <w:r w:rsidRPr="00B922F0">
        <w:rPr>
          <w:color w:val="000000"/>
          <w:shd w:val="clear" w:color="auto" w:fill="FFFFFF"/>
        </w:rPr>
        <w:t xml:space="preserve">blood and the tumor compartments is estimated to be 3e-7 cm/s according to multiple literature evidence </w:t>
      </w:r>
      <w:r w:rsidRPr="00B922F0">
        <w:rPr>
          <w:color w:val="000000"/>
          <w:shd w:val="clear" w:color="auto" w:fill="FFFFFF"/>
        </w:rPr>
        <w:fldChar w:fldCharType="begin">
          <w:fldData xml:space="preserve">PEVuZE5vdGU+PENpdGU+PEF1dGhvcj5ZdWFuPC9BdXRob3I+PFllYXI+MTk5NTwvWWVhcj48UmVj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</w:fldData>
        </w:fldChar>
      </w:r>
      <w:r w:rsidRPr="00B922F0">
        <w:rPr>
          <w:color w:val="000000"/>
          <w:shd w:val="clear" w:color="auto" w:fill="FFFFFF"/>
        </w:rPr>
        <w:instrText xml:space="preserve"> ADDIN EN.CITE </w:instrText>
      </w:r>
      <w:r w:rsidRPr="00B922F0">
        <w:rPr>
          <w:color w:val="000000"/>
          <w:shd w:val="clear" w:color="auto" w:fill="FFFFFF"/>
        </w:rPr>
        <w:fldChar w:fldCharType="begin">
          <w:fldData xml:space="preserve">PEVuZE5vdGU+PENpdGU+PEF1dGhvcj5ZdWFuPC9BdXRob3I+PFllYXI+MTk5NTwvWWVhcj48UmVj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</w:fldData>
        </w:fldChar>
      </w:r>
      <w:r w:rsidRPr="00B922F0">
        <w:rPr>
          <w:color w:val="000000"/>
          <w:shd w:val="clear" w:color="auto" w:fill="FFFFFF"/>
        </w:rPr>
        <w:instrText xml:space="preserve"> ADDIN EN.CITE.DATA </w:instrText>
      </w:r>
      <w:r w:rsidRPr="00B922F0">
        <w:rPr>
          <w:color w:val="000000"/>
          <w:shd w:val="clear" w:color="auto" w:fill="FFFFFF"/>
        </w:rPr>
      </w:r>
      <w:r w:rsidRPr="00B922F0">
        <w:rPr>
          <w:color w:val="000000"/>
          <w:shd w:val="clear" w:color="auto" w:fill="FFFFFF"/>
        </w:rPr>
        <w:fldChar w:fldCharType="end"/>
      </w:r>
      <w:r w:rsidRPr="00B922F0">
        <w:rPr>
          <w:color w:val="000000"/>
          <w:shd w:val="clear" w:color="auto" w:fill="FFFFFF"/>
        </w:rPr>
      </w:r>
      <w:r w:rsidRPr="00B922F0">
        <w:rPr>
          <w:color w:val="000000"/>
          <w:shd w:val="clear" w:color="auto" w:fill="FFFFFF"/>
        </w:rPr>
        <w:fldChar w:fldCharType="separate"/>
      </w:r>
      <w:r w:rsidRPr="00B922F0">
        <w:rPr>
          <w:noProof/>
          <w:color w:val="000000"/>
          <w:shd w:val="clear" w:color="auto" w:fill="FFFFFF"/>
        </w:rPr>
        <w:t>[3, 4]</w:t>
      </w:r>
      <w:r w:rsidRPr="00B922F0">
        <w:rPr>
          <w:color w:val="000000"/>
          <w:shd w:val="clear" w:color="auto" w:fill="FFFFFF"/>
        </w:rPr>
        <w:fldChar w:fldCharType="end"/>
      </w:r>
      <w:r w:rsidRPr="00B922F0">
        <w:rPr>
          <w:color w:val="000000"/>
          <w:shd w:val="clear" w:color="auto" w:fill="FFFFFF"/>
        </w:rPr>
        <w:t>, and the surface area is estimated to be 28.4 cm</w:t>
      </w:r>
      <w:r w:rsidRPr="00B922F0">
        <w:rPr>
          <w:color w:val="000000"/>
          <w:shd w:val="clear" w:color="auto" w:fill="FFFFFF"/>
          <w:vertAlign w:val="superscript"/>
        </w:rPr>
        <w:t>2</w:t>
      </w:r>
      <w:r w:rsidRPr="00B922F0">
        <w:rPr>
          <w:color w:val="000000"/>
          <w:shd w:val="clear" w:color="auto" w:fill="FFFFFF"/>
        </w:rPr>
        <w:t>/cm</w:t>
      </w:r>
      <w:r w:rsidRPr="00B922F0">
        <w:rPr>
          <w:color w:val="000000"/>
          <w:shd w:val="clear" w:color="auto" w:fill="FFFFFF"/>
          <w:vertAlign w:val="superscript"/>
        </w:rPr>
        <w:t>3</w:t>
      </w:r>
      <w:r w:rsidRPr="00B922F0">
        <w:rPr>
          <w:color w:val="000000"/>
          <w:shd w:val="clear" w:color="auto" w:fill="FFFFFF"/>
        </w:rPr>
        <w:t xml:space="preserve"> </w:t>
      </w:r>
      <w:r w:rsidRPr="00B922F0">
        <w:rPr>
          <w:color w:val="000000"/>
          <w:shd w:val="clear" w:color="auto" w:fill="FFFFFF"/>
        </w:rPr>
        <w:fldChar w:fldCharType="begin"/>
      </w:r>
      <w:r w:rsidRPr="00B922F0">
        <w:rPr>
          <w:color w:val="000000"/>
          <w:shd w:val="clear" w:color="auto" w:fill="FFFFFF"/>
        </w:rPr>
        <w:instrText xml:space="preserve"> ADDIN EN.CITE &lt;EndNote&gt;&lt;Cite&gt;&lt;Author&gt;Thurber&lt;/Author&gt;&lt;Year&gt;2012&lt;/Year&gt;&lt;RecNum&gt;1573&lt;/RecNum&gt;&lt;DisplayText&gt;[4]&lt;/DisplayText&gt;&lt;record&gt;&lt;rec-number&gt;1573&lt;/rec-number&gt;&lt;foreign-keys&gt;&lt;key app="EN" db-id="tefew2v23pd0t8eex9oprez9t05vrde2fvtz" timestamp="1539185187"&gt;1573&lt;/key&gt;&lt;/foreign-keys&gt;&lt;ref-type name="Journal Article"&gt;17&lt;/ref-type&gt;&lt;contributors&gt;&lt;authors&gt;&lt;author&gt;Thurber, G. M.&lt;/author&gt;&lt;author&gt;Dane Wittrup, K.&lt;/author&gt;&lt;/authors&gt;&lt;/contributors&gt;&lt;auth-address&gt;Dept. Chemical Engineering, Massachusetts Institute of Technology, Cambridge, MA 02139, USA. gthurber@alum.mit.edu&lt;/auth-address&gt;&lt;titles&gt;&lt;title&gt;A mechanistic compartmental model for total antibody uptake in tumors&lt;/title&gt;&lt;secondary-title&gt;J Theor Biol&lt;/secondary-title&gt;&lt;/titles&gt;&lt;periodical&gt;&lt;full-title&gt;J Theor Biol&lt;/full-title&gt;&lt;/periodical&gt;&lt;pages&gt;57-68&lt;/pages&gt;&lt;volume&gt;314&lt;/volume&gt;&lt;edition&gt;2012/09/15&lt;/edition&gt;&lt;keywords&gt;&lt;keyword&gt;Animals&lt;/keyword&gt;&lt;keyword&gt;Antibodies, Neoplasm/blood/*immunology/*metabolism/therapeutic use&lt;/keyword&gt;&lt;keyword&gt;*Cell Compartmentation&lt;/keyword&gt;&lt;keyword&gt;Computer Simulation&lt;/keyword&gt;&lt;keyword&gt;Humans&lt;/keyword&gt;&lt;keyword&gt;Immunoglobulin G/immunology&lt;/keyword&gt;&lt;keyword&gt;Mice&lt;/keyword&gt;&lt;keyword&gt;*Models, Biological&lt;/keyword&gt;&lt;keyword&gt;Neoplasms/blood/drug therapy/*immunology/*metabolism&lt;/keyword&gt;&lt;keyword&gt;Reproducibility of Results&lt;/keyword&gt;&lt;keyword&gt;Single-Chain Antibodies/immunology&lt;/keyword&gt;&lt;keyword&gt;Time Factors&lt;/keyword&gt;&lt;keyword&gt;Xenograft Model Antitumor Assays&lt;/keyword&gt;&lt;/keywords&gt;&lt;dates&gt;&lt;year&gt;2012&lt;/year&gt;&lt;pub-dates&gt;&lt;date&gt;Dec 7&lt;/date&gt;&lt;/pub-dates&gt;&lt;/dates&gt;&lt;isbn&gt;1095-8541 (Electronic)&amp;#xD;0022-5193 (Linking)&lt;/isbn&gt;&lt;accession-num&gt;22974563&lt;/accession-num&gt;&lt;urls&gt;&lt;related-urls&gt;&lt;url&gt;https://www.ncbi.nlm.nih.gov/pubmed/22974563&lt;/url&gt;&lt;/related-urls&gt;&lt;/urls&gt;&lt;custom2&gt;PMC3729444&lt;/custom2&gt;&lt;electronic-resource-num&gt;10.1016/j.jtbi.2012.08.034&lt;/electronic-resource-num&gt;&lt;/record&gt;&lt;/Cite&gt;&lt;/EndNote&gt;</w:instrText>
      </w:r>
      <w:r w:rsidRPr="00B922F0">
        <w:rPr>
          <w:color w:val="000000"/>
          <w:shd w:val="clear" w:color="auto" w:fill="FFFFFF"/>
        </w:rPr>
        <w:fldChar w:fldCharType="separate"/>
      </w:r>
      <w:r w:rsidRPr="00B922F0">
        <w:rPr>
          <w:noProof/>
          <w:color w:val="000000"/>
          <w:shd w:val="clear" w:color="auto" w:fill="FFFFFF"/>
        </w:rPr>
        <w:t>[4]</w:t>
      </w:r>
      <w:r w:rsidRPr="00B922F0">
        <w:rPr>
          <w:color w:val="000000"/>
          <w:shd w:val="clear" w:color="auto" w:fill="FFFFFF"/>
        </w:rPr>
        <w:fldChar w:fldCharType="end"/>
      </w:r>
      <w:r w:rsidRPr="00B922F0">
        <w:rPr>
          <w:color w:val="000000"/>
          <w:shd w:val="clear" w:color="auto" w:fill="FFFFFF"/>
        </w:rPr>
        <w:t>.</w:t>
      </w:r>
      <w:r>
        <w:rPr>
          <w:color w:val="000000"/>
          <w:shd w:val="clear" w:color="auto" w:fill="FFFFFF"/>
        </w:rPr>
        <w:t xml:space="preserve"> The published permeability-surface area product in multiple tumor types are listed in Table S2.</w:t>
      </w:r>
    </w:p>
    <w:p w:rsidR="00D43551" w:rsidRPr="00B922F0" w:rsidRDefault="00D43551" w:rsidP="00D43551"/>
    <w:p w:rsidR="00D43551" w:rsidRDefault="00D43551" w:rsidP="00D43551">
      <w:r w:rsidRPr="00B922F0">
        <w:t xml:space="preserve">The clearance rate, volume fraction of plasma and interstitial space in peripheral tissues available to each antibody are optimized using published two-compartment PK model </w:t>
      </w:r>
      <w:r w:rsidRPr="00B922F0">
        <w:fldChar w:fldCharType="begin">
          <w:fldData xml:space="preserve">PEVuZE5vdGU+PENpdGU+PEF1dGhvcj5XYW5nPC9BdXRob3I+PFllYXI+MjAxNDwvWWVhcj48UmVj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</w:fldData>
        </w:fldChar>
      </w:r>
      <w:r w:rsidRPr="00B922F0">
        <w:instrText xml:space="preserve"> ADDIN EN.CITE </w:instrText>
      </w:r>
      <w:r w:rsidRPr="00B922F0">
        <w:fldChar w:fldCharType="begin">
          <w:fldData xml:space="preserve">PEVuZE5vdGU+PENpdGU+PEF1dGhvcj5XYW5nPC9BdXRob3I+PFllYXI+MjAxNDwvWWVhcj48UmVj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</w:fldData>
        </w:fldChar>
      </w:r>
      <w:r w:rsidRPr="00B922F0">
        <w:instrText xml:space="preserve"> ADDIN EN.CITE.DATA </w:instrText>
      </w:r>
      <w:r w:rsidRPr="00B922F0">
        <w:fldChar w:fldCharType="end"/>
      </w:r>
      <w:r w:rsidRPr="00B922F0">
        <w:fldChar w:fldCharType="separate"/>
      </w:r>
      <w:r w:rsidRPr="00B922F0">
        <w:rPr>
          <w:noProof/>
        </w:rPr>
        <w:t>[5, 6]</w:t>
      </w:r>
      <w:r w:rsidRPr="00B922F0">
        <w:fldChar w:fldCharType="end"/>
      </w:r>
      <w:r w:rsidRPr="00B922F0">
        <w:t>.</w:t>
      </w:r>
      <w:r>
        <w:t xml:space="preserve"> The transport equation between central and peripheral compartment used in the published model is shown in equation (1,2), and that used in our model is shown in equation (3,4). </w:t>
      </w:r>
    </w:p>
    <w:p w:rsidR="00D43551" w:rsidRDefault="00D43551" w:rsidP="00D43551"/>
    <w:p w:rsidR="00D43551" w:rsidRPr="00B922F0" w:rsidRDefault="0092214C" w:rsidP="00D43551">
      <w:pPr>
        <w:jc w:val="right"/>
      </w:pPr>
      <m:oMath>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B</m:t>
                </m:r>
              </m:sub>
            </m:sSub>
          </m:num>
          <m:den>
            <m:r>
              <w:rPr>
                <w:rFonts w:ascii="Cambria Math" w:hAnsi="Cambria Math"/>
              </w:rPr>
              <m:t>dt</m:t>
            </m:r>
          </m:den>
        </m:f>
        <m:r>
          <w:rPr>
            <w:rFonts w:ascii="Cambria Math" w:hAnsi="Cambria Math"/>
          </w:rPr>
          <m:t>=Q*</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P</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B</m:t>
                </m:r>
              </m:sub>
            </m:sSub>
          </m:e>
        </m:d>
        <m:r>
          <w:rPr>
            <w:rFonts w:ascii="Cambria Math" w:hAnsi="Cambria Math"/>
          </w:rPr>
          <m:t>-</m:t>
        </m:r>
        <m:acc>
          <m:accPr>
            <m:ctrlPr>
              <w:rPr>
                <w:rFonts w:ascii="Cambria Math" w:hAnsi="Cambria Math"/>
                <w:i/>
              </w:rPr>
            </m:ctrlPr>
          </m:accPr>
          <m:e>
            <m:r>
              <w:rPr>
                <w:rFonts w:ascii="Cambria Math" w:hAnsi="Cambria Math"/>
              </w:rPr>
              <m:t>Cl</m:t>
            </m:r>
          </m:e>
        </m:acc>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B</m:t>
            </m:r>
          </m:sub>
        </m:sSub>
      </m:oMath>
      <w:r w:rsidR="00D43551">
        <w:t xml:space="preserve">                                        (1)</w:t>
      </w:r>
    </w:p>
    <w:p w:rsidR="00D43551" w:rsidRDefault="0092214C" w:rsidP="00D43551">
      <w:pPr>
        <w:jc w:val="right"/>
      </w:pPr>
      <m:oMath>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P</m:t>
            </m:r>
          </m:sub>
        </m:sSub>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P</m:t>
                </m:r>
              </m:sub>
            </m:sSub>
          </m:num>
          <m:den>
            <m:r>
              <w:rPr>
                <w:rFonts w:ascii="Cambria Math" w:hAnsi="Cambria Math"/>
              </w:rPr>
              <m:t>dt</m:t>
            </m:r>
          </m:den>
        </m:f>
        <m:r>
          <w:rPr>
            <w:rFonts w:ascii="Cambria Math" w:hAnsi="Cambria Math"/>
          </w:rPr>
          <m:t>=Q*</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B</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P</m:t>
                </m:r>
              </m:sub>
            </m:sSub>
          </m:e>
        </m:d>
      </m:oMath>
      <w:r w:rsidR="00D43551">
        <w:t xml:space="preserve">                                                  (2)</w:t>
      </w:r>
    </w:p>
    <w:p w:rsidR="00D43551" w:rsidRDefault="00D43551" w:rsidP="00D43551">
      <w:r>
        <w:t xml:space="preserve">Where </w:t>
      </w:r>
      <m:oMath>
        <m:acc>
          <m:accPr>
            <m:ctrlPr>
              <w:rPr>
                <w:rFonts w:ascii="Cambria Math" w:hAnsi="Cambria Math"/>
                <w:i/>
              </w:rPr>
            </m:ctrlPr>
          </m:accPr>
          <m:e>
            <m:r>
              <w:rPr>
                <w:rFonts w:ascii="Cambria Math" w:hAnsi="Cambria Math"/>
              </w:rPr>
              <m:t>V</m:t>
            </m:r>
          </m:e>
        </m:acc>
      </m:oMath>
      <w:r>
        <w:t xml:space="preserve"> is effective compartment volume, [</w:t>
      </w:r>
      <w:r w:rsidRPr="009D7C12">
        <w:rPr>
          <w:i/>
        </w:rPr>
        <w:t>A</w:t>
      </w:r>
      <w:r>
        <w:t xml:space="preserve">] is antibody concentration, </w:t>
      </w:r>
      <w:r w:rsidRPr="009D7C12">
        <w:rPr>
          <w:i/>
        </w:rPr>
        <w:t>Q</w:t>
      </w:r>
      <w:r>
        <w:t xml:space="preserve"> is inter-compartment clearance rate, and </w:t>
      </w:r>
      <m:oMath>
        <m:acc>
          <m:accPr>
            <m:ctrlPr>
              <w:rPr>
                <w:rFonts w:ascii="Cambria Math" w:hAnsi="Cambria Math"/>
                <w:i/>
              </w:rPr>
            </m:ctrlPr>
          </m:accPr>
          <m:e>
            <m:r>
              <w:rPr>
                <w:rFonts w:ascii="Cambria Math" w:hAnsi="Cambria Math"/>
              </w:rPr>
              <m:t>Cl</m:t>
            </m:r>
          </m:e>
        </m:acc>
      </m:oMath>
      <w:r>
        <w:t xml:space="preserve"> is clearance rate. Subscript B and P represent blood and peripheral compartment, respectively. Three dimensionless parameters are deduced as below,</w:t>
      </w:r>
    </w:p>
    <w:p w:rsidR="00D43551" w:rsidRDefault="00D43551" w:rsidP="00D43551">
      <m:oMathPara>
        <m:oMath>
          <m:r>
            <m:rPr>
              <m:sty m:val="p"/>
            </m:rPr>
            <w:rPr>
              <w:rFonts w:ascii="Cambria Math" w:hAnsi="Cambria Math"/>
            </w:rPr>
            <m:t>α=</m:t>
          </m:r>
          <m:f>
            <m:fPr>
              <m:ctrlPr>
                <w:rPr>
                  <w:rFonts w:ascii="Cambria Math" w:hAnsi="Cambria Math"/>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P</m:t>
                  </m:r>
                </m:sub>
              </m:sSub>
            </m:num>
            <m:den>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B</m:t>
                  </m:r>
                </m:sub>
              </m:sSub>
            </m:den>
          </m:f>
          <m:r>
            <w:rPr>
              <w:rFonts w:ascii="Cambria Math" w:hAnsi="Cambria Math"/>
            </w:rPr>
            <m:t>; β=</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Cl</m:t>
                      </m:r>
                    </m:e>
                  </m:acc>
                  <m:r>
                    <w:rPr>
                      <w:rFonts w:ascii="Cambria Math" w:hAnsi="Cambria Math"/>
                    </w:rPr>
                    <m:t>*</m:t>
                  </m:r>
                  <m:acc>
                    <m:accPr>
                      <m:ctrlPr>
                        <w:rPr>
                          <w:rFonts w:ascii="Cambria Math" w:hAnsi="Cambria Math"/>
                          <w:i/>
                        </w:rPr>
                      </m:ctrlPr>
                    </m:accPr>
                    <m:e>
                      <m:r>
                        <w:rPr>
                          <w:rFonts w:ascii="Cambria Math" w:hAnsi="Cambria Math"/>
                        </w:rPr>
                        <m:t>V</m:t>
                      </m:r>
                    </m:e>
                  </m:acc>
                </m:e>
                <m:sub>
                  <m:r>
                    <w:rPr>
                      <w:rFonts w:ascii="Cambria Math" w:hAnsi="Cambria Math"/>
                    </w:rPr>
                    <m:t>P</m:t>
                  </m:r>
                </m:sub>
              </m:sSub>
            </m:num>
            <m:den>
              <m:r>
                <w:rPr>
                  <w:rFonts w:ascii="Cambria Math" w:hAnsi="Cambria Math"/>
                </w:rPr>
                <m:t>Q</m:t>
              </m:r>
            </m:den>
          </m:f>
          <m:r>
            <w:rPr>
              <w:rFonts w:ascii="Cambria Math" w:hAnsi="Cambria Math"/>
            </w:rPr>
            <m:t>; γ=</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P</m:t>
                  </m:r>
                </m:sub>
              </m:sSub>
            </m:num>
            <m:den>
              <m:r>
                <w:rPr>
                  <w:rFonts w:ascii="Cambria Math" w:hAnsi="Cambria Math"/>
                </w:rPr>
                <m:t>Q</m:t>
              </m:r>
            </m:den>
          </m:f>
        </m:oMath>
      </m:oMathPara>
    </w:p>
    <w:p w:rsidR="00D43551" w:rsidRDefault="00D43551" w:rsidP="00D43551">
      <w:pPr>
        <w:jc w:val="right"/>
      </w:pPr>
    </w:p>
    <w:p w:rsidR="00D43551" w:rsidRPr="00B922F0" w:rsidRDefault="00D43551" w:rsidP="00D43551">
      <w:pPr>
        <w:jc w:val="right"/>
      </w:pPr>
    </w:p>
    <w:p w:rsidR="00D43551" w:rsidRPr="00B922F0" w:rsidRDefault="0092214C" w:rsidP="00D43551">
      <w:pPr>
        <w:jc w:val="right"/>
      </w:pPr>
      <m:oMath>
        <m:sSub>
          <m:sSubPr>
            <m:ctrlPr>
              <w:rPr>
                <w:rFonts w:ascii="Cambria Math" w:hAnsi="Cambria Math"/>
                <w:i/>
              </w:rPr>
            </m:ctrlPr>
          </m:sSubPr>
          <m:e>
            <m:r>
              <w:rPr>
                <w:rFonts w:ascii="Cambria Math" w:hAnsi="Cambria Math"/>
              </w:rPr>
              <m:t>K</m:t>
            </m:r>
          </m:e>
          <m:sub>
            <m:r>
              <w:rPr>
                <w:rFonts w:ascii="Cambria Math" w:hAnsi="Cambria Math"/>
              </w:rPr>
              <m:t>B</m:t>
            </m:r>
          </m:sub>
        </m:sSub>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b, BP</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BP</m:t>
            </m:r>
          </m:sub>
        </m:sSub>
        <m:r>
          <w:rPr>
            <w:rFonts w:ascii="Cambria Math" w:hAnsi="Cambria Math"/>
          </w:rPr>
          <m:t>*</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P</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B</m:t>
                </m:r>
              </m:sub>
            </m:sSub>
          </m:e>
        </m:d>
        <m:r>
          <w:rPr>
            <w:rFonts w:ascii="Cambria Math" w:hAnsi="Cambria Math"/>
          </w:rPr>
          <m:t>-Cl*</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B</m:t>
            </m:r>
          </m:sub>
        </m:sSub>
      </m:oMath>
      <w:r w:rsidR="00D43551">
        <w:t xml:space="preserve">                    (3)</w:t>
      </w:r>
    </w:p>
    <w:p w:rsidR="00D43551" w:rsidRDefault="0092214C" w:rsidP="00D43551">
      <w:pPr>
        <w:jc w:val="right"/>
      </w:pPr>
      <m:oMath>
        <m:sSub>
          <m:sSubPr>
            <m:ctrlPr>
              <w:rPr>
                <w:rFonts w:ascii="Cambria Math" w:hAnsi="Cambria Math"/>
                <w:i/>
              </w:rPr>
            </m:ctrlPr>
          </m:sSubPr>
          <m:e>
            <m:r>
              <w:rPr>
                <w:rFonts w:ascii="Cambria Math" w:hAnsi="Cambria Math"/>
              </w:rPr>
              <m:t>K</m:t>
            </m:r>
          </m:e>
          <m:sub>
            <m:r>
              <w:rPr>
                <w:rFonts w:ascii="Cambria Math" w:hAnsi="Cambria Math"/>
              </w:rPr>
              <m:t>P</m:t>
            </m:r>
          </m:sub>
        </m:sSub>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b, BP</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BP</m:t>
            </m:r>
          </m:sub>
        </m:sSub>
        <m:r>
          <w:rPr>
            <w:rFonts w:ascii="Cambria Math" w:hAnsi="Cambria Math"/>
          </w:rPr>
          <m:t>*</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B</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P</m:t>
                </m:r>
              </m:sub>
            </m:sSub>
          </m:e>
        </m:d>
      </m:oMath>
      <w:r w:rsidR="00D43551">
        <w:t xml:space="preserve">                                 (4)</w:t>
      </w:r>
    </w:p>
    <w:p w:rsidR="00D43551" w:rsidRDefault="00D43551" w:rsidP="00D43551">
      <w:r>
        <w:t xml:space="preserve">Where </w:t>
      </w:r>
      <m:oMath>
        <m:r>
          <w:rPr>
            <w:rFonts w:ascii="Cambria Math" w:hAnsi="Cambria Math"/>
          </w:rPr>
          <m:t>K</m:t>
        </m:r>
      </m:oMath>
      <w:r>
        <w:t xml:space="preserve"> is volume fraction of interstitial space, [</w:t>
      </w:r>
      <w:r w:rsidRPr="009D7C12">
        <w:rPr>
          <w:i/>
        </w:rPr>
        <w:t>A</w:t>
      </w:r>
      <w:r>
        <w:t xml:space="preserve">] is antibody concentration, </w:t>
      </w:r>
      <w:r w:rsidRPr="009D7C12">
        <w:rPr>
          <w:i/>
        </w:rPr>
        <w:t>V</w:t>
      </w:r>
      <w:r>
        <w:t xml:space="preserve"> is volume, </w:t>
      </w:r>
      <w:r w:rsidRPr="009D7C12">
        <w:rPr>
          <w:i/>
        </w:rPr>
        <w:t>k</w:t>
      </w:r>
      <w:r>
        <w:t xml:space="preserve"> is permeability, </w:t>
      </w:r>
      <w:r w:rsidRPr="009D7C12">
        <w:rPr>
          <w:i/>
        </w:rPr>
        <w:t>SA</w:t>
      </w:r>
      <w:r>
        <w:t xml:space="preserve"> is surface area, and </w:t>
      </w:r>
      <w:r w:rsidRPr="009D7C12">
        <w:rPr>
          <w:i/>
        </w:rPr>
        <w:t>Cl</w:t>
      </w:r>
      <w:r>
        <w:t xml:space="preserve"> is clearance rate. Subscript B and P represent blood and peripheral compartment, respectively. Three dimensionless parameters are deduced as below,</w:t>
      </w:r>
    </w:p>
    <w:p w:rsidR="00D43551" w:rsidRDefault="00D43551" w:rsidP="00D43551">
      <m:oMathPara>
        <m:oMath>
          <m:r>
            <m:rPr>
              <m:sty m:val="p"/>
            </m:rPr>
            <w:rPr>
              <w:rFonts w:ascii="Cambria Math" w:hAnsi="Cambria Math"/>
            </w:rPr>
            <m:t>α=</m:t>
          </m:r>
          <m:f>
            <m:fPr>
              <m:ctrlPr>
                <w:rPr>
                  <w:rFonts w:ascii="Cambria Math" w:hAnsi="Cambria Math"/>
                </w:rPr>
              </m:ctrlPr>
            </m:fPr>
            <m:num>
              <m:sSub>
                <m:sSubPr>
                  <m:ctrlPr>
                    <w:rPr>
                      <w:rFonts w:ascii="Cambria Math" w:hAnsi="Cambria Math"/>
                    </w:rPr>
                  </m:ctrlPr>
                </m:sSubPr>
                <m:e>
                  <m:r>
                    <m:rPr>
                      <m:sty m:val="p"/>
                    </m:rPr>
                    <w:rPr>
                      <w:rFonts w:ascii="Cambria Math" w:hAnsi="Cambria Math"/>
                    </w:rPr>
                    <m:t>K</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m:t>
                  </m:r>
                </m:sub>
              </m:sSub>
            </m:den>
          </m:f>
          <m:r>
            <w:rPr>
              <w:rFonts w:ascii="Cambria Math" w:hAnsi="Cambria Math"/>
            </w:rPr>
            <m:t>; β=</m:t>
          </m:r>
          <m:f>
            <m:fPr>
              <m:ctrlPr>
                <w:rPr>
                  <w:rFonts w:ascii="Cambria Math" w:hAnsi="Cambria Math"/>
                  <w:i/>
                </w:rPr>
              </m:ctrlPr>
            </m:fPr>
            <m:num>
              <m:r>
                <w:rPr>
                  <w:rFonts w:ascii="Cambria Math" w:hAnsi="Cambria Math"/>
                </w:rPr>
                <m:t>Cl*</m:t>
              </m:r>
              <m:sSub>
                <m:sSubPr>
                  <m:ctrlPr>
                    <w:rPr>
                      <w:rFonts w:ascii="Cambria Math" w:hAnsi="Cambria Math"/>
                      <w:i/>
                    </w:rPr>
                  </m:ctrlPr>
                </m:sSubPr>
                <m:e>
                  <m:r>
                    <w:rPr>
                      <w:rFonts w:ascii="Cambria Math" w:hAnsi="Cambria Math"/>
                    </w:rPr>
                    <m:t>V</m:t>
                  </m:r>
                </m:e>
                <m:sub>
                  <m:r>
                    <w:rPr>
                      <w:rFonts w:ascii="Cambria Math" w:hAnsi="Cambria Math"/>
                    </w:rPr>
                    <m:t>P</m:t>
                  </m:r>
                </m:sub>
              </m:sSub>
            </m:num>
            <m:den>
              <m:r>
                <w:rPr>
                  <w:rFonts w:ascii="Cambria Math" w:hAnsi="Cambria Math"/>
                </w:rPr>
                <m:t>k*SA</m:t>
              </m:r>
            </m:den>
          </m:f>
          <m:r>
            <w:rPr>
              <w:rFonts w:ascii="Cambria Math" w:hAnsi="Cambria Math"/>
            </w:rPr>
            <m:t>; γ=</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m:t>
                  </m:r>
                </m:sub>
              </m:sSub>
            </m:num>
            <m:den>
              <m:r>
                <w:rPr>
                  <w:rFonts w:ascii="Cambria Math" w:hAnsi="Cambria Math"/>
                </w:rPr>
                <m:t>k*SA</m:t>
              </m:r>
            </m:den>
          </m:f>
          <m:r>
            <w:rPr>
              <w:rFonts w:ascii="Cambria Math" w:hAnsi="Cambria Math"/>
            </w:rPr>
            <m:t xml:space="preserve"> </m:t>
          </m:r>
        </m:oMath>
      </m:oMathPara>
    </w:p>
    <w:p w:rsidR="00D43551" w:rsidRDefault="00D43551" w:rsidP="00D43551"/>
    <w:p w:rsidR="00D43551" w:rsidRDefault="00D43551" w:rsidP="00D43551">
      <w:r>
        <w:t>In order to have a perfect fit of the plasma concentration, the three dimensionless parameters must be equal to each other, which is used to estimate surface area to volume ratio in peripheral tissues.</w:t>
      </w:r>
    </w:p>
    <w:p w:rsidR="00D43551" w:rsidRDefault="00D43551" w:rsidP="00B3082A">
      <w:pPr>
        <w:jc w:val="center"/>
        <w:rPr>
          <w:b/>
        </w:rPr>
      </w:pPr>
    </w:p>
    <w:p w:rsidR="00D43551" w:rsidRDefault="00D43551" w:rsidP="00B3082A">
      <w:pPr>
        <w:jc w:val="center"/>
        <w:rPr>
          <w:b/>
        </w:rPr>
      </w:pPr>
    </w:p>
    <w:p w:rsidR="00D43551" w:rsidRDefault="00D43551" w:rsidP="00B3082A">
      <w:pPr>
        <w:jc w:val="center"/>
        <w:rPr>
          <w:b/>
        </w:rPr>
      </w:pPr>
    </w:p>
    <w:p w:rsidR="00D43551" w:rsidRDefault="00D43551" w:rsidP="00B3082A">
      <w:pPr>
        <w:jc w:val="center"/>
        <w:rPr>
          <w:b/>
        </w:rPr>
      </w:pPr>
    </w:p>
    <w:p w:rsidR="00D43551" w:rsidRDefault="00D43551" w:rsidP="00B3082A">
      <w:pPr>
        <w:jc w:val="center"/>
        <w:rPr>
          <w:b/>
        </w:rPr>
      </w:pPr>
    </w:p>
    <w:p w:rsidR="00D43551" w:rsidRPr="00FE67A3" w:rsidRDefault="00D43551" w:rsidP="00D43551">
      <w:pPr>
        <w:rPr>
          <w:b/>
        </w:rPr>
      </w:pPr>
      <w:r w:rsidRPr="00FE67A3">
        <w:rPr>
          <w:b/>
        </w:rPr>
        <w:t>Table S</w:t>
      </w:r>
      <w:r>
        <w:rPr>
          <w:b/>
        </w:rPr>
        <w:t>1</w:t>
      </w:r>
      <w:r w:rsidRPr="00FE67A3">
        <w:rPr>
          <w:b/>
        </w:rPr>
        <w:t>. Permeability-surface area product in clinical studies of multiple tumor types</w:t>
      </w:r>
    </w:p>
    <w:tbl>
      <w:tblPr>
        <w:tblStyle w:val="TableGrid"/>
        <w:tblW w:w="0" w:type="auto"/>
        <w:tblLook w:val="04A0" w:firstRow="1" w:lastRow="0" w:firstColumn="1" w:lastColumn="0" w:noHBand="0" w:noVBand="1"/>
      </w:tblPr>
      <w:tblGrid>
        <w:gridCol w:w="1762"/>
        <w:gridCol w:w="1578"/>
        <w:gridCol w:w="2245"/>
        <w:gridCol w:w="2555"/>
        <w:gridCol w:w="1210"/>
      </w:tblGrid>
      <w:tr w:rsidR="00D43551" w:rsidTr="004A1DB7">
        <w:tc>
          <w:tcPr>
            <w:tcW w:w="1762" w:type="dxa"/>
            <w:vAlign w:val="center"/>
          </w:tcPr>
          <w:p w:rsidR="00D43551" w:rsidRDefault="00D43551" w:rsidP="004A1DB7">
            <w:pPr>
              <w:jc w:val="center"/>
            </w:pPr>
            <w:r>
              <w:lastRenderedPageBreak/>
              <w:t>Tumor Type</w:t>
            </w:r>
          </w:p>
        </w:tc>
        <w:tc>
          <w:tcPr>
            <w:tcW w:w="1578" w:type="dxa"/>
            <w:vAlign w:val="center"/>
          </w:tcPr>
          <w:p w:rsidR="00D43551" w:rsidRDefault="00D43551" w:rsidP="004A1DB7">
            <w:pPr>
              <w:jc w:val="center"/>
            </w:pPr>
            <w:r>
              <w:t>Methods</w:t>
            </w:r>
          </w:p>
        </w:tc>
        <w:tc>
          <w:tcPr>
            <w:tcW w:w="2245" w:type="dxa"/>
            <w:vAlign w:val="center"/>
          </w:tcPr>
          <w:p w:rsidR="00D43551" w:rsidRDefault="00D43551" w:rsidP="004A1DB7">
            <w:pPr>
              <w:jc w:val="center"/>
            </w:pPr>
            <w:r>
              <w:t>Baseline t</w:t>
            </w:r>
            <w:r w:rsidRPr="00FE67A3">
              <w:t>umor mean permeability surface area product (mL/min/100 g)</w:t>
            </w:r>
          </w:p>
        </w:tc>
        <w:tc>
          <w:tcPr>
            <w:tcW w:w="2555" w:type="dxa"/>
            <w:vAlign w:val="center"/>
          </w:tcPr>
          <w:p w:rsidR="00D43551" w:rsidRDefault="00D43551" w:rsidP="004A1DB7">
            <w:pPr>
              <w:jc w:val="center"/>
            </w:pPr>
            <w:r>
              <w:t xml:space="preserve">Calculated surface area to volume ratio using estimated permeability with the above method </w:t>
            </w:r>
            <w:r>
              <w:fldChar w:fldCharType="begin"/>
            </w:r>
            <w:r>
              <w:instrText xml:space="preserve"> ADDIN EN.CITE &lt;EndNote&gt;&lt;Cite&gt;&lt;Author&gt;Garlick&lt;/Author&gt;&lt;Year&gt;1970&lt;/Year&gt;&lt;RecNum&gt;762&lt;/RecNum&gt;&lt;DisplayText&gt;[2]&lt;/DisplayText&gt;&lt;record&gt;&lt;rec-number&gt;762&lt;/rec-number&gt;&lt;foreign-keys&gt;&lt;key app="EN" db-id="tefew2v23pd0t8eex9oprez9t05vrde2fvtz" timestamp="1538932812"&gt;762&lt;/key&gt;&lt;/foreign-keys&gt;&lt;ref-type name="Journal Article"&gt;17&lt;/ref-type&gt;&lt;contributors&gt;&lt;authors&gt;&lt;author&gt;Garlick, D. G.&lt;/author&gt;&lt;author&gt;Renkin, E. M.&lt;/author&gt;&lt;/authors&gt;&lt;/contributors&gt;&lt;titles&gt;&lt;title&gt;Transport of large molecules from plasma to interstitial fluid and lymph in dogs&lt;/title&gt;&lt;secondary-title&gt;Am J Physiol&lt;/secondary-title&gt;&lt;/titles&gt;&lt;periodical&gt;&lt;full-title&gt;Am J Physiol&lt;/full-title&gt;&lt;/periodical&gt;&lt;pages&gt;1595-605&lt;/pages&gt;&lt;volume&gt;219&lt;/volume&gt;&lt;number&gt;6&lt;/number&gt;&lt;edition&gt;1970/12/01&lt;/edition&gt;&lt;keywords&gt;&lt;keyword&gt;Animals&lt;/keyword&gt;&lt;keyword&gt;Biological Transport&lt;/keyword&gt;&lt;keyword&gt;*Capillary Permeability&lt;/keyword&gt;&lt;keyword&gt;Carbon Isotopes&lt;/keyword&gt;&lt;keyword&gt;Chromatography, Gel&lt;/keyword&gt;&lt;keyword&gt;Dextrans/*metabolism&lt;/keyword&gt;&lt;keyword&gt;Dogs&lt;/keyword&gt;&lt;keyword&gt;*Extracellular Space&lt;/keyword&gt;&lt;keyword&gt;Foot&lt;/keyword&gt;&lt;keyword&gt;Hindlimb&lt;/keyword&gt;&lt;keyword&gt;Hot Temperature&lt;/keyword&gt;&lt;keyword&gt;*Lymph&lt;/keyword&gt;&lt;keyword&gt;Lymphatic System/physiology&lt;/keyword&gt;&lt;keyword&gt;*Plasma&lt;/keyword&gt;&lt;keyword&gt;Renal Veins&lt;/keyword&gt;&lt;keyword&gt;Serum Albumin/*metabolism&lt;/keyword&gt;&lt;keyword&gt;Sucrose/metabolism&lt;/keyword&gt;&lt;keyword&gt;Tritium&lt;/keyword&gt;&lt;keyword&gt;Venous Pressure&lt;/keyword&gt;&lt;/keywords&gt;&lt;dates&gt;&lt;year&gt;1970&lt;/year&gt;&lt;pub-dates&gt;&lt;date&gt;Dec&lt;/date&gt;&lt;/pub-dates&gt;&lt;/dates&gt;&lt;isbn&gt;0002-9513 (Print)&amp;#xD;0002-9513 (Linking)&lt;/isbn&gt;&lt;accession-num&gt;5485678&lt;/accession-num&gt;&lt;urls&gt;&lt;related-urls&gt;&lt;url&gt;https://www.ncbi.nlm.nih.gov/pubmed/5485678&lt;/url&gt;&lt;/related-urls&gt;&lt;/urls&gt;&lt;electronic-resource-num&gt;10.1152/ajplegacy.1970.219.6.1595&lt;/electronic-resource-num&gt;&lt;/record&gt;&lt;/Cite&gt;&lt;/EndNote&gt;</w:instrText>
            </w:r>
            <w:r>
              <w:fldChar w:fldCharType="separate"/>
            </w:r>
            <w:r>
              <w:rPr>
                <w:noProof/>
              </w:rPr>
              <w:t>[2]</w:t>
            </w:r>
            <w:r>
              <w:fldChar w:fldCharType="end"/>
            </w:r>
            <w:r>
              <w:t xml:space="preserve"> (cm</w:t>
            </w:r>
            <w:r w:rsidRPr="006C5BB9">
              <w:rPr>
                <w:vertAlign w:val="superscript"/>
              </w:rPr>
              <w:t>2</w:t>
            </w:r>
            <w:r>
              <w:t>/cm</w:t>
            </w:r>
            <w:r w:rsidRPr="006C5BB9">
              <w:rPr>
                <w:vertAlign w:val="superscript"/>
              </w:rPr>
              <w:t>3</w:t>
            </w:r>
            <w:r>
              <w:t>)</w:t>
            </w:r>
          </w:p>
        </w:tc>
        <w:tc>
          <w:tcPr>
            <w:tcW w:w="1210" w:type="dxa"/>
            <w:vAlign w:val="center"/>
          </w:tcPr>
          <w:p w:rsidR="00D43551" w:rsidRDefault="00D43551" w:rsidP="004A1DB7">
            <w:pPr>
              <w:jc w:val="center"/>
            </w:pPr>
            <w:r>
              <w:t>Reference</w:t>
            </w:r>
          </w:p>
        </w:tc>
      </w:tr>
      <w:tr w:rsidR="00D43551" w:rsidTr="004A1DB7">
        <w:tc>
          <w:tcPr>
            <w:tcW w:w="1762" w:type="dxa"/>
            <w:vAlign w:val="center"/>
          </w:tcPr>
          <w:p w:rsidR="00D43551" w:rsidRDefault="00D43551" w:rsidP="004A1DB7">
            <w:pPr>
              <w:jc w:val="center"/>
            </w:pPr>
            <w:r>
              <w:t>Metastatic Uveal Melanoma at liver</w:t>
            </w:r>
          </w:p>
        </w:tc>
        <w:tc>
          <w:tcPr>
            <w:tcW w:w="1578" w:type="dxa"/>
            <w:vAlign w:val="center"/>
          </w:tcPr>
          <w:p w:rsidR="00D43551" w:rsidRDefault="00D43551" w:rsidP="004A1DB7">
            <w:pPr>
              <w:jc w:val="center"/>
            </w:pPr>
            <w:r>
              <w:t>CT Perfusion (ultravist 370 mg/mL)</w:t>
            </w:r>
          </w:p>
          <w:p w:rsidR="00D43551" w:rsidRDefault="00D43551" w:rsidP="004A1DB7">
            <w:pPr>
              <w:jc w:val="center"/>
            </w:pPr>
          </w:p>
        </w:tc>
        <w:tc>
          <w:tcPr>
            <w:tcW w:w="2245" w:type="dxa"/>
            <w:vAlign w:val="center"/>
          </w:tcPr>
          <w:p w:rsidR="00D43551" w:rsidRDefault="00D43551" w:rsidP="004A1DB7">
            <w:pPr>
              <w:jc w:val="center"/>
            </w:pPr>
            <w:r>
              <w:t>57</w:t>
            </w:r>
          </w:p>
        </w:tc>
        <w:tc>
          <w:tcPr>
            <w:tcW w:w="2555" w:type="dxa"/>
            <w:vAlign w:val="center"/>
          </w:tcPr>
          <w:p w:rsidR="00D43551" w:rsidRDefault="00D43551" w:rsidP="004A1DB7">
            <w:pPr>
              <w:jc w:val="center"/>
            </w:pPr>
            <w:r>
              <w:t>94.4</w:t>
            </w:r>
          </w:p>
        </w:tc>
        <w:tc>
          <w:tcPr>
            <w:tcW w:w="1210" w:type="dxa"/>
            <w:vAlign w:val="center"/>
          </w:tcPr>
          <w:p w:rsidR="00D43551" w:rsidRDefault="00D43551" w:rsidP="004A1DB7">
            <w:pPr>
              <w:jc w:val="center"/>
            </w:pPr>
            <w:r>
              <w:fldChar w:fldCharType="begin">
                <w:fldData xml:space="preserve">PEVuZE5vdGU+PENpdGU+PEF1dGhvcj5QaXBlcm5vLU5ldW1hbm48L0F1dGhvcj48WWVhcj4yMDE2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</w:fldData>
              </w:fldChar>
            </w:r>
            <w:r>
              <w:instrText xml:space="preserve"> ADDIN EN.CITE </w:instrText>
            </w:r>
            <w:r>
              <w:fldChar w:fldCharType="begin">
                <w:fldData xml:space="preserve">PEVuZE5vdGU+PENpdGU+PEF1dGhvcj5QaXBlcm5vLU5ldW1hbm48L0F1dGhvcj48WWVhcj4yMDE2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</w:fldData>
              </w:fldChar>
            </w:r>
            <w:r>
              <w:instrText xml:space="preserve"> ADDIN EN.CITE.DATA </w:instrText>
            </w:r>
            <w:r>
              <w:fldChar w:fldCharType="end"/>
            </w:r>
            <w:r>
              <w:fldChar w:fldCharType="separate"/>
            </w:r>
            <w:r>
              <w:rPr>
                <w:noProof/>
              </w:rPr>
              <w:t>[7]</w:t>
            </w:r>
            <w:r>
              <w:fldChar w:fldCharType="end"/>
            </w:r>
          </w:p>
        </w:tc>
      </w:tr>
      <w:tr w:rsidR="00D43551" w:rsidTr="004A1DB7">
        <w:tc>
          <w:tcPr>
            <w:tcW w:w="1762" w:type="dxa"/>
            <w:vAlign w:val="center"/>
          </w:tcPr>
          <w:p w:rsidR="00D43551" w:rsidRDefault="00D43551" w:rsidP="004A1DB7">
            <w:pPr>
              <w:jc w:val="center"/>
            </w:pPr>
            <w:r>
              <w:t>N</w:t>
            </w:r>
            <w:r w:rsidRPr="009439A9">
              <w:t>euroendocrine liver metastases</w:t>
            </w:r>
          </w:p>
        </w:tc>
        <w:tc>
          <w:tcPr>
            <w:tcW w:w="1578" w:type="dxa"/>
            <w:vAlign w:val="center"/>
          </w:tcPr>
          <w:p w:rsidR="00D43551" w:rsidRDefault="00D43551" w:rsidP="004A1DB7">
            <w:pPr>
              <w:jc w:val="center"/>
            </w:pPr>
            <w:r>
              <w:t>CT Perfusion</w:t>
            </w:r>
          </w:p>
        </w:tc>
        <w:tc>
          <w:tcPr>
            <w:tcW w:w="2245" w:type="dxa"/>
            <w:vAlign w:val="center"/>
          </w:tcPr>
          <w:p w:rsidR="00D43551" w:rsidRDefault="00D43551" w:rsidP="004A1DB7">
            <w:pPr>
              <w:jc w:val="center"/>
            </w:pPr>
            <w:r>
              <w:rPr>
                <w:sz w:val="23"/>
                <w:szCs w:val="23"/>
                <w:shd w:val="clear" w:color="auto" w:fill="FFFFFF"/>
              </w:rPr>
              <w:t>55.39</w:t>
            </w:r>
          </w:p>
        </w:tc>
        <w:tc>
          <w:tcPr>
            <w:tcW w:w="2555" w:type="dxa"/>
            <w:vAlign w:val="center"/>
          </w:tcPr>
          <w:p w:rsidR="00D43551" w:rsidRDefault="00D43551" w:rsidP="004A1DB7">
            <w:pPr>
              <w:jc w:val="center"/>
            </w:pPr>
            <w:r>
              <w:t>91.8</w:t>
            </w:r>
          </w:p>
        </w:tc>
        <w:tc>
          <w:tcPr>
            <w:tcW w:w="1210" w:type="dxa"/>
            <w:vAlign w:val="center"/>
          </w:tcPr>
          <w:p w:rsidR="00D43551" w:rsidRDefault="00D43551" w:rsidP="004A1DB7">
            <w:pPr>
              <w:jc w:val="center"/>
            </w:pPr>
            <w:r>
              <w:fldChar w:fldCharType="begin"/>
            </w:r>
            <w:r>
              <w:instrText xml:space="preserve"> ADDIN EN.CITE &lt;EndNote&gt;&lt;Cite&gt;&lt;Author&gt;Wang&lt;/Author&gt;&lt;Year&gt;2015&lt;/Year&gt;&lt;RecNum&gt;1609&lt;/RecNum&gt;&lt;DisplayText&gt;[8]&lt;/DisplayText&gt;&lt;record&gt;&lt;rec-number&gt;1609&lt;/rec-number&gt;&lt;foreign-keys&gt;&lt;key app="EN" db-id="tefew2v23pd0t8eex9oprez9t05vrde2fvtz" timestamp="1539383351"&gt;1609&lt;/key&gt;&lt;/foreign-keys&gt;&lt;ref-type name="Journal Article"&gt;17&lt;/ref-type&gt;&lt;contributors&gt;&lt;authors&gt;&lt;author&gt;Wang, Y.&lt;/author&gt;&lt;author&gt;Hobbs, B. P.&lt;/author&gt;&lt;author&gt;Ng, C. S.&lt;/author&gt;&lt;/authors&gt;&lt;/contributors&gt;&lt;auth-address&gt;Department of Biostatistics, The University of Texas MD Anderson Cancer Center, Houston, TX 77030, USA.&amp;#xD;Department of Diagnostic Radiology, The University of Texas MD Anderson Cancer Center, Houston, TX 77030, USA.&lt;/auth-address&gt;&lt;titles&gt;&lt;title&gt;CT Perfusion Characteristics Identify Metastatic Sites in Liver&lt;/title&gt;&lt;secondary-title&gt;Biomed Res Int&lt;/secondary-title&gt;&lt;/titles&gt;&lt;periodical&gt;&lt;full-title&gt;Biomed Res Int&lt;/full-title&gt;&lt;/periodical&gt;&lt;pages&gt;120749&lt;/pages&gt;&lt;volume&gt;2015&lt;/volume&gt;&lt;edition&gt;2015/10/29&lt;/edition&gt;&lt;keywords&gt;&lt;keyword&gt;Area Under Curve&lt;/keyword&gt;&lt;keyword&gt;Biomarkers, Tumor/metabolism&lt;/keyword&gt;&lt;keyword&gt;Blood Volume&lt;/keyword&gt;&lt;keyword&gt;Cell Proliferation&lt;/keyword&gt;&lt;keyword&gt;Contrast Media/chemistry&lt;/keyword&gt;&lt;keyword&gt;Hepatic Artery/pathology&lt;/keyword&gt;&lt;keyword&gt;Humans&lt;/keyword&gt;&lt;keyword&gt;Liver Neoplasms/*diagnostic imaging/*secondary&lt;/keyword&gt;&lt;keyword&gt;Neoplasm Metastasis&lt;/keyword&gt;&lt;keyword&gt;Neovascularization, Pathologic/diagnostic imaging&lt;/keyword&gt;&lt;keyword&gt;Neuroendocrine Tumors/*pathology&lt;/keyword&gt;&lt;keyword&gt;Perfusion&lt;/keyword&gt;&lt;keyword&gt;Permeability&lt;/keyword&gt;&lt;keyword&gt;Prognosis&lt;/keyword&gt;&lt;keyword&gt;ROC Curve&lt;/keyword&gt;&lt;keyword&gt;*Tomography, X-Ray Computed&lt;/keyword&gt;&lt;/keywords&gt;&lt;dates&gt;&lt;year&gt;2015&lt;/year&gt;&lt;/dates&gt;&lt;isbn&gt;2314-6141 (Electronic)&lt;/isbn&gt;&lt;accession-num&gt;26509144&lt;/accession-num&gt;&lt;urls&gt;&lt;related-urls&gt;&lt;url&gt;https://www.ncbi.nlm.nih.gov/pubmed/26509144&lt;/url&gt;&lt;/related-urls&gt;&lt;/urls&gt;&lt;custom2&gt;PMC4609766&lt;/custom2&gt;&lt;electronic-resource-num&gt;10.1155/2015/120749&lt;/electronic-resource-num&gt;&lt;/record&gt;&lt;/Cite&gt;&lt;/EndNote&gt;</w:instrText>
            </w:r>
            <w:r>
              <w:fldChar w:fldCharType="separate"/>
            </w:r>
            <w:r>
              <w:rPr>
                <w:noProof/>
              </w:rPr>
              <w:t>[8]</w:t>
            </w:r>
            <w:r>
              <w:fldChar w:fldCharType="end"/>
            </w:r>
          </w:p>
        </w:tc>
      </w:tr>
      <w:tr w:rsidR="00D43551" w:rsidTr="004A1DB7">
        <w:tc>
          <w:tcPr>
            <w:tcW w:w="1762" w:type="dxa"/>
            <w:vAlign w:val="center"/>
          </w:tcPr>
          <w:p w:rsidR="00D43551" w:rsidRDefault="00D43551" w:rsidP="004A1DB7">
            <w:pPr>
              <w:jc w:val="center"/>
            </w:pPr>
            <w:r>
              <w:t>Prostate Cancer</w:t>
            </w:r>
          </w:p>
        </w:tc>
        <w:tc>
          <w:tcPr>
            <w:tcW w:w="1578" w:type="dxa"/>
            <w:vAlign w:val="center"/>
          </w:tcPr>
          <w:p w:rsidR="00D43551" w:rsidRDefault="00D43551" w:rsidP="004A1DB7">
            <w:pPr>
              <w:jc w:val="center"/>
            </w:pPr>
            <w:r>
              <w:t>CT Perfusion</w:t>
            </w:r>
          </w:p>
        </w:tc>
        <w:tc>
          <w:tcPr>
            <w:tcW w:w="2245" w:type="dxa"/>
            <w:vAlign w:val="center"/>
          </w:tcPr>
          <w:p w:rsidR="00D43551" w:rsidRDefault="00D43551" w:rsidP="004A1DB7">
            <w:pPr>
              <w:jc w:val="center"/>
            </w:pPr>
            <w:r>
              <w:rPr>
                <w:sz w:val="23"/>
                <w:szCs w:val="23"/>
                <w:shd w:val="clear" w:color="auto" w:fill="FFFFFF"/>
              </w:rPr>
              <w:t>26.34</w:t>
            </w:r>
          </w:p>
        </w:tc>
        <w:tc>
          <w:tcPr>
            <w:tcW w:w="2555" w:type="dxa"/>
            <w:vAlign w:val="center"/>
          </w:tcPr>
          <w:p w:rsidR="00D43551" w:rsidRDefault="00D43551" w:rsidP="004A1DB7">
            <w:pPr>
              <w:jc w:val="center"/>
            </w:pPr>
            <w:r>
              <w:t>43.6</w:t>
            </w:r>
          </w:p>
        </w:tc>
        <w:tc>
          <w:tcPr>
            <w:tcW w:w="1210" w:type="dxa"/>
            <w:vAlign w:val="center"/>
          </w:tcPr>
          <w:p w:rsidR="00D43551" w:rsidRDefault="00D43551" w:rsidP="004A1DB7">
            <w:pPr>
              <w:jc w:val="center"/>
            </w:pPr>
            <w:r>
              <w:fldChar w:fldCharType="begin"/>
            </w:r>
            <w:r>
              <w:instrText xml:space="preserve"> ADDIN EN.CITE &lt;EndNote&gt;&lt;Cite&gt;&lt;Author&gt;Osimani&lt;/Author&gt;&lt;Year&gt;2012&lt;/Year&gt;&lt;RecNum&gt;1612&lt;/RecNum&gt;&lt;DisplayText&gt;[9]&lt;/DisplayText&gt;&lt;record&gt;&lt;rec-number&gt;1612&lt;/rec-number&gt;&lt;foreign-keys&gt;&lt;key app="EN" db-id="tefew2v23pd0t8eex9oprez9t05vrde2fvtz" timestamp="1539399026"&gt;1612&lt;/key&gt;&lt;/foreign-keys&gt;&lt;ref-type name="Journal Article"&gt;17&lt;/ref-type&gt;&lt;contributors&gt;&lt;authors&gt;&lt;author&gt;Osimani, M.&lt;/author&gt;&lt;author&gt;Bellini, D.&lt;/author&gt;&lt;author&gt;Di Cristofano, C.&lt;/author&gt;&lt;author&gt;Palleschi, G.&lt;/author&gt;&lt;author&gt;Petrozza, V.&lt;/author&gt;&lt;author&gt;Carbone, A.&lt;/author&gt;&lt;author&gt;Laghi, A.&lt;/author&gt;&lt;/authors&gt;&lt;/contributors&gt;&lt;auth-address&gt;Department of Radiological Sciences, Oncology and Pathology, Sapienza University of Rome, Via Franco Faggiana, 1668, Polo Pontino, Latina 04100, Italy. mosimani@sirm.org&lt;/auth-address&gt;&lt;titles&gt;&lt;title&gt;Perfusion MDCT of prostate cancer: correlation of perfusion CT parameters and immunohistochemical markers of angiogenesis&lt;/title&gt;&lt;secondary-title&gt;AJR Am J Roentgenol&lt;/secondary-title&gt;&lt;/titles&gt;&lt;periodical&gt;&lt;full-title&gt;AJR Am J Roentgenol&lt;/full-title&gt;&lt;/periodical&gt;&lt;pages&gt;1042-8&lt;/pages&gt;&lt;volume&gt;199&lt;/volume&gt;&lt;number&gt;5&lt;/number&gt;&lt;edition&gt;2012/10/26&lt;/edition&gt;&lt;keywords&gt;&lt;keyword&gt;Aged&lt;/keyword&gt;&lt;keyword&gt;Biopsy&lt;/keyword&gt;&lt;keyword&gt;Contrast Media&lt;/keyword&gt;&lt;keyword&gt;Humans&lt;/keyword&gt;&lt;keyword&gt;Immunohistochemistry&lt;/keyword&gt;&lt;keyword&gt;Iohexol/analogs &amp;amp; derivatives&lt;/keyword&gt;&lt;keyword&gt;Male&lt;/keyword&gt;&lt;keyword&gt;Middle Aged&lt;/keyword&gt;&lt;keyword&gt;Neovascularization, Pathologic/*diagnostic imaging/pathology&lt;/keyword&gt;&lt;keyword&gt;Prostatectomy&lt;/keyword&gt;&lt;keyword&gt;Prostatic Neoplasms/*diagnostic imaging/pathology/surgery&lt;/keyword&gt;&lt;keyword&gt;Radiation Dosage&lt;/keyword&gt;&lt;keyword&gt;Tomography, X-Ray Computed/*methods&lt;/keyword&gt;&lt;/keywords&gt;&lt;dates&gt;&lt;year&gt;2012&lt;/year&gt;&lt;pub-dates&gt;&lt;date&gt;Nov&lt;/date&gt;&lt;/pub-dates&gt;&lt;/dates&gt;&lt;isbn&gt;1546-3141 (Electronic)&amp;#xD;0361-803X (Linking)&lt;/isbn&gt;&lt;accession-num&gt;23096177&lt;/accession-num&gt;&lt;urls&gt;&lt;related-urls&gt;&lt;url&gt;https://www.ncbi.nlm.nih.gov/pubmed/23096177&lt;/url&gt;&lt;/related-urls&gt;&lt;/urls&gt;&lt;electronic-resource-num&gt;10.2214/AJR.11.8267&lt;/electronic-resource-num&gt;&lt;/record&gt;&lt;/Cite&gt;&lt;/EndNote&gt;</w:instrText>
            </w:r>
            <w:r>
              <w:fldChar w:fldCharType="separate"/>
            </w:r>
            <w:r>
              <w:rPr>
                <w:noProof/>
              </w:rPr>
              <w:t>[9]</w:t>
            </w:r>
            <w:r>
              <w:fldChar w:fldCharType="end"/>
            </w:r>
          </w:p>
        </w:tc>
      </w:tr>
      <w:tr w:rsidR="00D43551" w:rsidTr="004A1DB7">
        <w:tc>
          <w:tcPr>
            <w:tcW w:w="1762" w:type="dxa"/>
            <w:vAlign w:val="center"/>
          </w:tcPr>
          <w:p w:rsidR="00D43551" w:rsidRDefault="00D43551" w:rsidP="004A1DB7">
            <w:pPr>
              <w:jc w:val="center"/>
            </w:pPr>
            <w:r>
              <w:t xml:space="preserve">Metastatic </w:t>
            </w:r>
            <w:r w:rsidRPr="00FE67A3">
              <w:t>carcinoid</w:t>
            </w:r>
            <w:r>
              <w:t xml:space="preserve"> melanoma at liver/abdominal lymph node</w:t>
            </w:r>
          </w:p>
        </w:tc>
        <w:tc>
          <w:tcPr>
            <w:tcW w:w="1578" w:type="dxa"/>
            <w:vAlign w:val="center"/>
          </w:tcPr>
          <w:p w:rsidR="00D43551" w:rsidRDefault="00D43551" w:rsidP="004A1DB7">
            <w:pPr>
              <w:jc w:val="center"/>
            </w:pPr>
            <w:r>
              <w:t>CT Perfusion (ioversol, 320 mg of iodine/100 mL)</w:t>
            </w:r>
          </w:p>
        </w:tc>
        <w:tc>
          <w:tcPr>
            <w:tcW w:w="2245" w:type="dxa"/>
            <w:vAlign w:val="center"/>
          </w:tcPr>
          <w:p w:rsidR="00D43551" w:rsidRDefault="00D43551" w:rsidP="004A1DB7">
            <w:pPr>
              <w:jc w:val="center"/>
              <w:rPr>
                <w:sz w:val="23"/>
                <w:szCs w:val="23"/>
                <w:shd w:val="clear" w:color="auto" w:fill="FFFFFF"/>
              </w:rPr>
            </w:pPr>
            <w:r>
              <w:t>20.7</w:t>
            </w:r>
          </w:p>
        </w:tc>
        <w:tc>
          <w:tcPr>
            <w:tcW w:w="2555" w:type="dxa"/>
            <w:vAlign w:val="center"/>
          </w:tcPr>
          <w:p w:rsidR="00D43551" w:rsidRDefault="00D43551" w:rsidP="004A1DB7">
            <w:pPr>
              <w:jc w:val="center"/>
            </w:pPr>
            <w:r>
              <w:t>34.3</w:t>
            </w:r>
          </w:p>
        </w:tc>
        <w:tc>
          <w:tcPr>
            <w:tcW w:w="1210" w:type="dxa"/>
            <w:vAlign w:val="center"/>
          </w:tcPr>
          <w:p w:rsidR="00D43551" w:rsidRDefault="00D43551" w:rsidP="004A1DB7">
            <w:pPr>
              <w:jc w:val="center"/>
            </w:pPr>
            <w:r>
              <w:fldChar w:fldCharType="begin">
                <w:fldData xml:space="preserve">PEVuZE5vdGU+PENpdGU+PEF1dGhvcj5OZzwvQXV0aG9yPjxZZWFyPjIwMTE8L1llYXI+PFJlY051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</w:fldData>
              </w:fldChar>
            </w:r>
            <w:r>
              <w:instrText xml:space="preserve"> ADDIN EN.CITE </w:instrText>
            </w:r>
            <w:r>
              <w:fldChar w:fldCharType="begin">
                <w:fldData xml:space="preserve">PEVuZE5vdGU+PENpdGU+PEF1dGhvcj5OZzwvQXV0aG9yPjxZZWFyPjIwMTE8L1llYXI+PFJlY051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</w:fldData>
              </w:fldChar>
            </w:r>
            <w:r>
              <w:instrText xml:space="preserve"> ADDIN EN.CITE.DATA </w:instrText>
            </w:r>
            <w:r>
              <w:fldChar w:fldCharType="end"/>
            </w:r>
            <w:r>
              <w:fldChar w:fldCharType="separate"/>
            </w:r>
            <w:r>
              <w:rPr>
                <w:noProof/>
              </w:rPr>
              <w:t>[10]</w:t>
            </w:r>
            <w:r>
              <w:fldChar w:fldCharType="end"/>
            </w:r>
          </w:p>
        </w:tc>
      </w:tr>
      <w:tr w:rsidR="00D43551" w:rsidTr="004A1DB7">
        <w:tc>
          <w:tcPr>
            <w:tcW w:w="1762" w:type="dxa"/>
            <w:vAlign w:val="center"/>
          </w:tcPr>
          <w:p w:rsidR="00D43551" w:rsidRDefault="00D43551" w:rsidP="004A1DB7">
            <w:pPr>
              <w:jc w:val="center"/>
            </w:pPr>
            <w:r w:rsidRPr="00A420B6">
              <w:t xml:space="preserve">Advanced </w:t>
            </w:r>
            <w:r>
              <w:t>n</w:t>
            </w:r>
            <w:r w:rsidRPr="00A420B6">
              <w:t>on–</w:t>
            </w:r>
            <w:r>
              <w:t>s</w:t>
            </w:r>
            <w:r w:rsidRPr="00A420B6">
              <w:t xml:space="preserve">mall </w:t>
            </w:r>
            <w:r>
              <w:t>c</w:t>
            </w:r>
            <w:r w:rsidRPr="00A420B6">
              <w:t xml:space="preserve">ell </w:t>
            </w:r>
            <w:r>
              <w:t>l</w:t>
            </w:r>
            <w:r w:rsidRPr="00A420B6">
              <w:t xml:space="preserve">ung </w:t>
            </w:r>
            <w:r>
              <w:t>c</w:t>
            </w:r>
            <w:r w:rsidRPr="00A420B6">
              <w:t>ancer</w:t>
            </w:r>
          </w:p>
        </w:tc>
        <w:tc>
          <w:tcPr>
            <w:tcW w:w="1578" w:type="dxa"/>
            <w:vAlign w:val="center"/>
          </w:tcPr>
          <w:p w:rsidR="00D43551" w:rsidRDefault="00D43551" w:rsidP="004A1DB7">
            <w:pPr>
              <w:jc w:val="center"/>
            </w:pPr>
            <w:r>
              <w:t>CT Perfusion</w:t>
            </w:r>
          </w:p>
        </w:tc>
        <w:tc>
          <w:tcPr>
            <w:tcW w:w="2245" w:type="dxa"/>
            <w:vAlign w:val="center"/>
          </w:tcPr>
          <w:p w:rsidR="00D43551" w:rsidRPr="001B4044" w:rsidRDefault="00D43551" w:rsidP="004A1DB7">
            <w:pPr>
              <w:jc w:val="center"/>
            </w:pPr>
            <w:r>
              <w:t>14.57</w:t>
            </w:r>
          </w:p>
        </w:tc>
        <w:tc>
          <w:tcPr>
            <w:tcW w:w="2555" w:type="dxa"/>
            <w:vAlign w:val="center"/>
          </w:tcPr>
          <w:p w:rsidR="00D43551" w:rsidRDefault="00D43551" w:rsidP="004A1DB7">
            <w:pPr>
              <w:jc w:val="center"/>
            </w:pPr>
            <w:r>
              <w:t>24.1</w:t>
            </w:r>
          </w:p>
        </w:tc>
        <w:tc>
          <w:tcPr>
            <w:tcW w:w="1210" w:type="dxa"/>
            <w:vAlign w:val="center"/>
          </w:tcPr>
          <w:p w:rsidR="00D43551" w:rsidRDefault="00D43551" w:rsidP="004A1DB7">
            <w:pPr>
              <w:jc w:val="center"/>
            </w:pPr>
            <w:r>
              <w:fldChar w:fldCharType="begin"/>
            </w:r>
            <w:r>
              <w:instrText xml:space="preserve"> ADDIN EN.CITE &lt;EndNote&gt;&lt;Cite&gt;&lt;Author&gt;Wang&lt;/Author&gt;&lt;Year&gt;2009&lt;/Year&gt;&lt;RecNum&gt;1611&lt;/RecNum&gt;&lt;DisplayText&gt;[11]&lt;/DisplayText&gt;&lt;record&gt;&lt;rec-number&gt;1611&lt;/rec-number&gt;&lt;foreign-keys&gt;&lt;key app="EN" db-id="tefew2v23pd0t8eex9oprez9t05vrde2fvtz" timestamp="1539398930"&gt;1611&lt;/key&gt;&lt;/foreign-keys&gt;&lt;ref-type name="Journal Article"&gt;17&lt;/ref-type&gt;&lt;contributors&gt;&lt;authors&gt;&lt;author&gt;Wang, J.&lt;/author&gt;&lt;author&gt;Wu, N.&lt;/author&gt;&lt;author&gt;Cham, M. D.&lt;/author&gt;&lt;author&gt;Song, Y.&lt;/author&gt;&lt;/authors&gt;&lt;/contributors&gt;&lt;auth-address&gt;Department of Diagnostic Radiology, Cancer Hospital and Institute, Chinese Academy of Medical Sciences, Peking Union Medical College, Beijing 100021, China.&lt;/auth-address&gt;&lt;titles&gt;&lt;title&gt;Tumor response in patients with advanced non-small cell lung cancer: perfusion CT evaluation of chemotherapy and radiation therapy&lt;/title&gt;&lt;secondary-title&gt;AJR Am J Roentgenol&lt;/secondary-title&gt;&lt;/titles&gt;&lt;periodical&gt;&lt;full-title&gt;AJR Am J Roentgenol&lt;/full-title&gt;&lt;/periodical&gt;&lt;pages&gt;1090-6&lt;/pages&gt;&lt;volume&gt;193&lt;/volume&gt;&lt;number&gt;4&lt;/number&gt;&lt;edition&gt;2009/09/23&lt;/edition&gt;&lt;keywords&gt;&lt;keyword&gt;Antineoplastic Agents/*therapeutic use&lt;/keyword&gt;&lt;keyword&gt;Carcinoma, Non-Small-Cell Lung/*diagnostic imaging/*therapy&lt;/keyword&gt;&lt;keyword&gt;Combined Modality Therapy&lt;/keyword&gt;&lt;keyword&gt;Humans&lt;/keyword&gt;&lt;keyword&gt;Lung Neoplasms/*diagnostic imaging/*therapy&lt;/keyword&gt;&lt;keyword&gt;Perfusion Imaging/*methods&lt;/keyword&gt;&lt;keyword&gt;Prognosis&lt;/keyword&gt;&lt;keyword&gt;*Radiotherapy, Conformal&lt;/keyword&gt;&lt;keyword&gt;Reproducibility of Results&lt;/keyword&gt;&lt;keyword&gt;Sensitivity and Specificity&lt;/keyword&gt;&lt;keyword&gt;Tomography, X-Ray Computed/*methods&lt;/keyword&gt;&lt;keyword&gt;Treatment Outcome&lt;/keyword&gt;&lt;/keywords&gt;&lt;dates&gt;&lt;year&gt;2009&lt;/year&gt;&lt;pub-dates&gt;&lt;date&gt;Oct&lt;/date&gt;&lt;/pub-dates&gt;&lt;/dates&gt;&lt;isbn&gt;1546-3141 (Electronic)&amp;#xD;0361-803X (Linking)&lt;/isbn&gt;&lt;accession-num&gt;19770333&lt;/accession-num&gt;&lt;urls&gt;&lt;related-urls&gt;&lt;url&gt;https://www.ncbi.nlm.nih.gov/pubmed/19770333&lt;/url&gt;&lt;/related-urls&gt;&lt;/urls&gt;&lt;electronic-resource-num&gt;10.2214/AJR.08.1367&lt;/electronic-resource-num&gt;&lt;/record&gt;&lt;/Cite&gt;&lt;/EndNote&gt;</w:instrText>
            </w:r>
            <w:r>
              <w:fldChar w:fldCharType="separate"/>
            </w:r>
            <w:r>
              <w:rPr>
                <w:noProof/>
              </w:rPr>
              <w:t>[11]</w:t>
            </w:r>
            <w:r>
              <w:fldChar w:fldCharType="end"/>
            </w:r>
          </w:p>
        </w:tc>
      </w:tr>
      <w:tr w:rsidR="00D43551" w:rsidTr="004A1DB7">
        <w:tc>
          <w:tcPr>
            <w:tcW w:w="1762" w:type="dxa"/>
            <w:vAlign w:val="center"/>
          </w:tcPr>
          <w:p w:rsidR="00D43551" w:rsidRDefault="00D43551" w:rsidP="004A1DB7">
            <w:pPr>
              <w:jc w:val="center"/>
            </w:pPr>
            <w:r>
              <w:t>L</w:t>
            </w:r>
            <w:r w:rsidRPr="004D0346">
              <w:t>ung tumors larger than</w:t>
            </w:r>
            <w:r>
              <w:t xml:space="preserve"> </w:t>
            </w:r>
            <w:r w:rsidRPr="004D0346">
              <w:t>2</w:t>
            </w:r>
            <w:r>
              <w:t>5 m</w:t>
            </w:r>
            <w:r w:rsidRPr="004D0346">
              <w:t>m in longest axial diameter</w:t>
            </w:r>
          </w:p>
        </w:tc>
        <w:tc>
          <w:tcPr>
            <w:tcW w:w="1578" w:type="dxa"/>
            <w:vAlign w:val="center"/>
          </w:tcPr>
          <w:p w:rsidR="00D43551" w:rsidRDefault="00D43551" w:rsidP="004A1DB7">
            <w:pPr>
              <w:jc w:val="center"/>
            </w:pPr>
            <w:r>
              <w:t>CT Perfusion (</w:t>
            </w:r>
            <w:r w:rsidRPr="004D0346">
              <w:t>320 mg of iodine/100 mL</w:t>
            </w:r>
            <w:r>
              <w:t>)</w:t>
            </w:r>
          </w:p>
        </w:tc>
        <w:tc>
          <w:tcPr>
            <w:tcW w:w="2245" w:type="dxa"/>
            <w:vAlign w:val="center"/>
          </w:tcPr>
          <w:p w:rsidR="00D43551" w:rsidRDefault="00D43551" w:rsidP="004A1DB7">
            <w:pPr>
              <w:jc w:val="center"/>
              <w:rPr>
                <w:sz w:val="23"/>
                <w:szCs w:val="23"/>
                <w:shd w:val="clear" w:color="auto" w:fill="FFFFFF"/>
              </w:rPr>
            </w:pPr>
            <w:r>
              <w:rPr>
                <w:sz w:val="23"/>
                <w:szCs w:val="23"/>
                <w:shd w:val="clear" w:color="auto" w:fill="FFFFFF"/>
              </w:rPr>
              <w:t>24.9</w:t>
            </w:r>
          </w:p>
        </w:tc>
        <w:tc>
          <w:tcPr>
            <w:tcW w:w="2555" w:type="dxa"/>
            <w:vAlign w:val="center"/>
          </w:tcPr>
          <w:p w:rsidR="00D43551" w:rsidRDefault="00D43551" w:rsidP="004A1DB7">
            <w:pPr>
              <w:jc w:val="center"/>
            </w:pPr>
            <w:r>
              <w:t>41.3</w:t>
            </w:r>
          </w:p>
        </w:tc>
        <w:tc>
          <w:tcPr>
            <w:tcW w:w="1210" w:type="dxa"/>
            <w:vAlign w:val="center"/>
          </w:tcPr>
          <w:p w:rsidR="00D43551" w:rsidRDefault="00D43551" w:rsidP="004A1DB7">
            <w:pPr>
              <w:jc w:val="center"/>
            </w:pPr>
            <w:r>
              <w:fldChar w:fldCharType="begin"/>
            </w:r>
            <w:r>
              <w:instrText xml:space="preserve"> ADDIN EN.CITE &lt;EndNote&gt;&lt;Cite&gt;&lt;Author&gt;Ng&lt;/Author&gt;&lt;Year&gt;2018&lt;/Year&gt;&lt;RecNum&gt;1608&lt;/RecNum&gt;&lt;DisplayText&gt;[12]&lt;/DisplayText&gt;&lt;record&gt;&lt;rec-number&gt;1608&lt;/rec-number&gt;&lt;foreign-keys&gt;&lt;key app="EN" db-id="tefew2v23pd0t8eex9oprez9t05vrde2fvtz" timestamp="1539382629"&gt;1608&lt;/key&gt;&lt;/foreign-keys&gt;&lt;ref-type name="Journal Article"&gt;17&lt;/ref-type&gt;&lt;contributors&gt;&lt;authors&gt;&lt;author&gt;Ng, C. S.&lt;/author&gt;&lt;author&gt;Wei, W.&lt;/author&gt;&lt;author&gt;Ghosh, P.&lt;/author&gt;&lt;author&gt;Anderson, E.&lt;/author&gt;&lt;author&gt;Herron, D. H.&lt;/author&gt;&lt;author&gt;Chandler, A. G.&lt;/author&gt;&lt;/authors&gt;&lt;/contributors&gt;&lt;auth-address&gt;1 Department of Radiology, University of Texas MD Anderson Cancer Center, Houston, TX, USA.&amp;#xD;2 Department of Biostatistics, University of Texas MD Anderson Cancer Center, Houston, TX, USA.&amp;#xD;3 CT Research, GE Healthcare, Waukesha, WI, USA.&lt;/auth-address&gt;&lt;titles&gt;&lt;title&gt;Observer Variability in CT Perfusion Parameters in Primary and Metastatic Tumors in the Lung&lt;/title&gt;&lt;secondary-title&gt;Technol Cancer Res Treat&lt;/secondary-title&gt;&lt;/titles&gt;&lt;periodical&gt;&lt;full-title&gt;Technol Cancer Res Treat&lt;/full-title&gt;&lt;/periodical&gt;&lt;pages&gt;1533034618769767&lt;/pages&gt;&lt;volume&gt;17&lt;/volume&gt;&lt;edition&gt;2018/04/24&lt;/edition&gt;&lt;keywords&gt;&lt;keyword&gt;CT perfusion&lt;/keyword&gt;&lt;keyword&gt;lung tumors&lt;/keyword&gt;&lt;keyword&gt;observer variability&lt;/keyword&gt;&lt;/keywords&gt;&lt;dates&gt;&lt;year&gt;2018&lt;/year&gt;&lt;pub-dates&gt;&lt;date&gt;Jan 1&lt;/date&gt;&lt;/pub-dates&gt;&lt;/dates&gt;&lt;isbn&gt;1533-0338 (Electronic)&amp;#xD;1533-0338 (Linking)&lt;/isbn&gt;&lt;accession-num&gt;29681221&lt;/accession-num&gt;&lt;urls&gt;&lt;related-urls&gt;&lt;url&gt;https://www.ncbi.nlm.nih.gov/pubmed/29681221&lt;/url&gt;&lt;/related-urls&gt;&lt;/urls&gt;&lt;custom2&gt;PMC5949952&lt;/custom2&gt;&lt;electronic-resource-num&gt;10.1177/1533034618769767&lt;/electronic-resource-num&gt;&lt;/record&gt;&lt;/Cite&gt;&lt;/EndNote&gt;</w:instrText>
            </w:r>
            <w:r>
              <w:fldChar w:fldCharType="separate"/>
            </w:r>
            <w:r>
              <w:rPr>
                <w:noProof/>
              </w:rPr>
              <w:t>[12]</w:t>
            </w:r>
            <w:r>
              <w:fldChar w:fldCharType="end"/>
            </w:r>
          </w:p>
        </w:tc>
      </w:tr>
      <w:tr w:rsidR="00D43551" w:rsidTr="004A1DB7">
        <w:tc>
          <w:tcPr>
            <w:tcW w:w="1762" w:type="dxa"/>
            <w:vAlign w:val="center"/>
          </w:tcPr>
          <w:p w:rsidR="00D43551" w:rsidRDefault="00D43551" w:rsidP="004A1DB7">
            <w:pPr>
              <w:jc w:val="center"/>
            </w:pPr>
            <w:r>
              <w:t>B</w:t>
            </w:r>
            <w:r w:rsidRPr="007703E0">
              <w:t>rain gliomas and metastases</w:t>
            </w:r>
          </w:p>
        </w:tc>
        <w:tc>
          <w:tcPr>
            <w:tcW w:w="1578" w:type="dxa"/>
            <w:vAlign w:val="center"/>
          </w:tcPr>
          <w:p w:rsidR="00D43551" w:rsidRDefault="00D43551" w:rsidP="004A1DB7">
            <w:pPr>
              <w:jc w:val="center"/>
            </w:pPr>
            <w:r>
              <w:t>CT Perfusion</w:t>
            </w:r>
          </w:p>
        </w:tc>
        <w:tc>
          <w:tcPr>
            <w:tcW w:w="2245" w:type="dxa"/>
            <w:vAlign w:val="center"/>
          </w:tcPr>
          <w:p w:rsidR="00D43551" w:rsidRDefault="00D43551" w:rsidP="004A1DB7">
            <w:pPr>
              <w:jc w:val="center"/>
              <w:rPr>
                <w:sz w:val="23"/>
                <w:szCs w:val="23"/>
                <w:shd w:val="clear" w:color="auto" w:fill="FFFFFF"/>
              </w:rPr>
            </w:pPr>
            <w:r>
              <w:rPr>
                <w:sz w:val="23"/>
                <w:szCs w:val="23"/>
                <w:shd w:val="clear" w:color="auto" w:fill="FFFFFF"/>
              </w:rPr>
              <w:t>7.1</w:t>
            </w:r>
          </w:p>
        </w:tc>
        <w:tc>
          <w:tcPr>
            <w:tcW w:w="2555" w:type="dxa"/>
            <w:vAlign w:val="center"/>
          </w:tcPr>
          <w:p w:rsidR="00D43551" w:rsidRDefault="00D43551" w:rsidP="004A1DB7">
            <w:pPr>
              <w:jc w:val="center"/>
            </w:pPr>
            <w:r>
              <w:t>11.8</w:t>
            </w:r>
          </w:p>
        </w:tc>
        <w:tc>
          <w:tcPr>
            <w:tcW w:w="1210" w:type="dxa"/>
            <w:vAlign w:val="center"/>
          </w:tcPr>
          <w:p w:rsidR="00D43551" w:rsidRDefault="00D43551" w:rsidP="004A1DB7">
            <w:pPr>
              <w:jc w:val="center"/>
            </w:pPr>
            <w:r>
              <w:fldChar w:fldCharType="begin"/>
            </w:r>
            <w:r>
              <w:instrText xml:space="preserve"> ADDIN EN.CITE &lt;EndNote&gt;&lt;Cite&gt;&lt;Author&gt;Di Nallo&lt;/Author&gt;&lt;Year&gt;2009&lt;/Year&gt;&lt;RecNum&gt;1610&lt;/RecNum&gt;&lt;DisplayText&gt;[13]&lt;/DisplayText&gt;&lt;record&gt;&lt;rec-number&gt;1610&lt;/rec-number&gt;&lt;foreign-keys&gt;&lt;key app="EN" db-id="tefew2v23pd0t8eex9oprez9t05vrde2fvtz" timestamp="1539398905"&gt;1610&lt;/key&gt;&lt;/foreign-keys&gt;&lt;ref-type name="Journal Article"&gt;17&lt;/ref-type&gt;&lt;contributors&gt;&lt;authors&gt;&lt;author&gt;Di Nallo, A. M.&lt;/author&gt;&lt;author&gt;Vidiri, A.&lt;/author&gt;&lt;author&gt;Marzi, S.&lt;/author&gt;&lt;author&gt;Mirri, A.&lt;/author&gt;&lt;author&gt;Fabi, A.&lt;/author&gt;&lt;author&gt;Carapella, C. M.&lt;/author&gt;&lt;author&gt;Pace, A.&lt;/author&gt;&lt;author&gt;Crecco, M.&lt;/author&gt;&lt;/authors&gt;&lt;/contributors&gt;&lt;auth-address&gt;Regina Elena National Cancer Institute, Rome, Italy. dinallo@ifo.it&lt;/auth-address&gt;&lt;titles&gt;&lt;title&gt;Quantitative analysis of CT-perfusion parameters in the evaluation of brain gliomas and metastases&lt;/title&gt;&lt;secondary-title&gt;J Exp Clin Cancer Res&lt;/secondary-title&gt;&lt;/titles&gt;&lt;periodical&gt;&lt;full-title&gt;J Exp Clin Cancer Res&lt;/full-title&gt;&lt;/periodical&gt;&lt;pages&gt;38&lt;/pages&gt;&lt;volume&gt;28&lt;/volume&gt;&lt;edition&gt;2009/03/17&lt;/edition&gt;&lt;keywords&gt;&lt;keyword&gt;Adult&lt;/keyword&gt;&lt;keyword&gt;Blood Volume/physiology&lt;/keyword&gt;&lt;keyword&gt;Brain/blood supply/diagnostic imaging/pathology&lt;/keyword&gt;&lt;keyword&gt;Brain Ischemia/diagnostic imaging&lt;/keyword&gt;&lt;keyword&gt;Brain Neoplasms/blood supply/*diagnostic imaging/pathology&lt;/keyword&gt;&lt;keyword&gt;Contrast Media&lt;/keyword&gt;&lt;keyword&gt;Female&lt;/keyword&gt;&lt;keyword&gt;Glioma/blood supply/*diagnostic imaging/pathology&lt;/keyword&gt;&lt;keyword&gt;Humans&lt;/keyword&gt;&lt;keyword&gt;Male&lt;/keyword&gt;&lt;keyword&gt;Perfusion&lt;/keyword&gt;&lt;keyword&gt;Retrospective Studies&lt;/keyword&gt;&lt;keyword&gt;Statistics, Nonparametric&lt;/keyword&gt;&lt;keyword&gt;Tomography, X-Ray Computed/methods&lt;/keyword&gt;&lt;/keywords&gt;&lt;dates&gt;&lt;year&gt;2009&lt;/year&gt;&lt;pub-dates&gt;&lt;date&gt;Mar 16&lt;/date&gt;&lt;/pub-dates&gt;&lt;/dates&gt;&lt;isbn&gt;1756-9966 (Electronic)&amp;#xD;0392-9078 (Linking)&lt;/isbn&gt;&lt;accession-num&gt;19284885&lt;/accession-num&gt;&lt;urls&gt;&lt;related-urls&gt;&lt;url&gt;https://www.ncbi.nlm.nih.gov/pubmed/19284885&lt;/url&gt;&lt;/related-urls&gt;&lt;/urls&gt;&lt;custom2&gt;PMC2661315&lt;/custom2&gt;&lt;electronic-resource-num&gt;10.1186/1756-9966-28-38&lt;/electronic-resource-num&gt;&lt;/record&gt;&lt;/Cite&gt;&lt;/EndNote&gt;</w:instrText>
            </w:r>
            <w:r>
              <w:fldChar w:fldCharType="separate"/>
            </w:r>
            <w:r>
              <w:rPr>
                <w:noProof/>
              </w:rPr>
              <w:t>[13]</w:t>
            </w:r>
            <w:r>
              <w:fldChar w:fldCharType="end"/>
            </w:r>
          </w:p>
        </w:tc>
      </w:tr>
    </w:tbl>
    <w:p w:rsidR="00D43551" w:rsidRDefault="00D43551" w:rsidP="00D43551"/>
    <w:p w:rsidR="00D43551" w:rsidRDefault="00D43551" w:rsidP="00B3082A">
      <w:pPr>
        <w:jc w:val="center"/>
        <w:rPr>
          <w:b/>
        </w:rPr>
      </w:pPr>
    </w:p>
    <w:p w:rsidR="00D43551" w:rsidRDefault="00D43551" w:rsidP="00B3082A">
      <w:pPr>
        <w:jc w:val="center"/>
        <w:rPr>
          <w:b/>
        </w:rPr>
      </w:pPr>
    </w:p>
    <w:p w:rsidR="00D43551" w:rsidRDefault="00D43551" w:rsidP="00B3082A">
      <w:pPr>
        <w:jc w:val="center"/>
        <w:rPr>
          <w:b/>
        </w:rPr>
      </w:pPr>
    </w:p>
    <w:p w:rsidR="00D43551" w:rsidRDefault="00D43551" w:rsidP="00B3082A">
      <w:pPr>
        <w:jc w:val="center"/>
        <w:rPr>
          <w:b/>
        </w:rPr>
      </w:pPr>
    </w:p>
    <w:p w:rsidR="00D43551" w:rsidRDefault="00D43551" w:rsidP="00B3082A">
      <w:pPr>
        <w:jc w:val="center"/>
        <w:rPr>
          <w:b/>
        </w:rPr>
      </w:pPr>
    </w:p>
    <w:p w:rsidR="00D43551" w:rsidRDefault="00D43551" w:rsidP="00B3082A">
      <w:pPr>
        <w:jc w:val="center"/>
        <w:rPr>
          <w:b/>
        </w:rPr>
      </w:pPr>
    </w:p>
    <w:p w:rsidR="00D43551" w:rsidRDefault="00D43551" w:rsidP="00B3082A">
      <w:pPr>
        <w:jc w:val="center"/>
        <w:rPr>
          <w:b/>
        </w:rPr>
      </w:pPr>
    </w:p>
    <w:p w:rsidR="00D43551" w:rsidRDefault="00D43551" w:rsidP="00B3082A">
      <w:pPr>
        <w:jc w:val="center"/>
        <w:rPr>
          <w:b/>
        </w:rPr>
      </w:pPr>
    </w:p>
    <w:p w:rsidR="00264627" w:rsidRDefault="00C907D9" w:rsidP="000C6A94">
      <w:pPr>
        <w:jc w:val="center"/>
        <w:rPr>
          <w:sz w:val="18"/>
          <w:szCs w:val="18"/>
        </w:rPr>
      </w:pPr>
      <w:r w:rsidRPr="00C907D9">
        <w:rPr>
          <w:noProof/>
          <w:sz w:val="18"/>
          <w:szCs w:val="18"/>
        </w:rPr>
        <w:drawing>
          <wp:inline distT="0" distB="0" distL="0" distR="0" wp14:anchorId="560EB0B3" wp14:editId="65E9AE93">
            <wp:extent cx="5945734" cy="18903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8876" r="7988"/>
                    <a:stretch/>
                  </pic:blipFill>
                  <pic:spPr bwMode="auto">
                    <a:xfrm>
                      <a:off x="0" y="0"/>
                      <a:ext cx="6008197" cy="1910205"/>
                    </a:xfrm>
                    <a:prstGeom prst="rect">
                      <a:avLst/>
                    </a:prstGeom>
                    <a:ln>
                      <a:noFill/>
                    </a:ln>
                    <a:extLst>
                      <a:ext uri="{53640926-AAD7-44D8-BBD7-CCE9431645EC}">
                        <a14:shadowObscured xmlns:a14="http://schemas.microsoft.com/office/drawing/2010/main"/>
                      </a:ext>
                    </a:extLst>
                  </pic:spPr>
                </pic:pic>
              </a:graphicData>
            </a:graphic>
          </wp:inline>
        </w:drawing>
      </w:r>
    </w:p>
    <w:p w:rsidR="00264627" w:rsidRPr="002B7258" w:rsidRDefault="00264627" w:rsidP="00264627">
      <w:pPr>
        <w:rPr>
          <w:b/>
          <w:sz w:val="18"/>
          <w:szCs w:val="18"/>
        </w:rPr>
      </w:pPr>
      <w:r w:rsidRPr="002B7258">
        <w:rPr>
          <w:b/>
          <w:sz w:val="18"/>
          <w:szCs w:val="18"/>
        </w:rPr>
        <w:lastRenderedPageBreak/>
        <w:t xml:space="preserve">Figure </w:t>
      </w:r>
      <w:r>
        <w:rPr>
          <w:b/>
          <w:sz w:val="18"/>
          <w:szCs w:val="18"/>
        </w:rPr>
        <w:t>S</w:t>
      </w:r>
      <w:r w:rsidR="00D43551">
        <w:rPr>
          <w:b/>
          <w:sz w:val="18"/>
          <w:szCs w:val="18"/>
        </w:rPr>
        <w:t>1</w:t>
      </w:r>
      <w:r w:rsidRPr="002B7258">
        <w:rPr>
          <w:b/>
          <w:sz w:val="18"/>
          <w:szCs w:val="18"/>
        </w:rPr>
        <w:t>.</w:t>
      </w:r>
      <w:r>
        <w:rPr>
          <w:b/>
          <w:sz w:val="18"/>
          <w:szCs w:val="18"/>
        </w:rPr>
        <w:t xml:space="preserve"> Waterfall Plot of Combination Therapy with Different a) Tumor Size, b) PD-L1 Expression, and c) Antigen Intensity.</w:t>
      </w:r>
    </w:p>
    <w:p w:rsidR="00264627" w:rsidRDefault="00264627" w:rsidP="00264627">
      <w:pPr>
        <w:rPr>
          <w:sz w:val="18"/>
          <w:szCs w:val="18"/>
        </w:rPr>
      </w:pPr>
    </w:p>
    <w:p w:rsidR="00264627" w:rsidRDefault="00264627" w:rsidP="00264627">
      <w:pPr>
        <w:rPr>
          <w:b/>
          <w:sz w:val="18"/>
          <w:szCs w:val="18"/>
        </w:rPr>
      </w:pPr>
    </w:p>
    <w:p w:rsidR="0054378F" w:rsidRDefault="0054378F" w:rsidP="00264627">
      <w:pPr>
        <w:rPr>
          <w:b/>
          <w:sz w:val="18"/>
          <w:szCs w:val="18"/>
        </w:rPr>
      </w:pPr>
    </w:p>
    <w:p w:rsidR="0054378F" w:rsidRDefault="0054378F" w:rsidP="00264627">
      <w:pPr>
        <w:rPr>
          <w:b/>
          <w:sz w:val="18"/>
          <w:szCs w:val="18"/>
        </w:rPr>
      </w:pPr>
    </w:p>
    <w:p w:rsidR="00264627" w:rsidRDefault="00264627" w:rsidP="00264627">
      <w:pPr>
        <w:rPr>
          <w:b/>
          <w:sz w:val="18"/>
          <w:szCs w:val="18"/>
        </w:rPr>
      </w:pPr>
    </w:p>
    <w:p w:rsidR="00264627" w:rsidRDefault="003E7C0C" w:rsidP="00B3082A">
      <w:pPr>
        <w:jc w:val="center"/>
        <w:rPr>
          <w:b/>
          <w:sz w:val="18"/>
          <w:szCs w:val="18"/>
        </w:rPr>
      </w:pPr>
      <w:r w:rsidRPr="003E7C0C">
        <w:rPr>
          <w:b/>
          <w:noProof/>
          <w:sz w:val="18"/>
          <w:szCs w:val="18"/>
        </w:rPr>
        <w:drawing>
          <wp:inline distT="0" distB="0" distL="0" distR="0" wp14:anchorId="6842DBA7" wp14:editId="4D943B6D">
            <wp:extent cx="5178132" cy="4774223"/>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7249" t="4291" r="5622" b="6066"/>
                    <a:stretch/>
                  </pic:blipFill>
                  <pic:spPr bwMode="auto">
                    <a:xfrm>
                      <a:off x="0" y="0"/>
                      <a:ext cx="5178628" cy="4774680"/>
                    </a:xfrm>
                    <a:prstGeom prst="rect">
                      <a:avLst/>
                    </a:prstGeom>
                    <a:ln>
                      <a:noFill/>
                    </a:ln>
                    <a:extLst>
                      <a:ext uri="{53640926-AAD7-44D8-BBD7-CCE9431645EC}">
                        <a14:shadowObscured xmlns:a14="http://schemas.microsoft.com/office/drawing/2010/main"/>
                      </a:ext>
                    </a:extLst>
                  </pic:spPr>
                </pic:pic>
              </a:graphicData>
            </a:graphic>
          </wp:inline>
        </w:drawing>
      </w:r>
    </w:p>
    <w:p w:rsidR="00264627" w:rsidRDefault="00264627" w:rsidP="00264627">
      <w:pPr>
        <w:rPr>
          <w:b/>
          <w:sz w:val="18"/>
          <w:szCs w:val="18"/>
        </w:rPr>
      </w:pPr>
      <w:r>
        <w:rPr>
          <w:b/>
          <w:sz w:val="18"/>
          <w:szCs w:val="18"/>
        </w:rPr>
        <w:t>Figure S</w:t>
      </w:r>
      <w:r w:rsidR="00D43551">
        <w:rPr>
          <w:b/>
          <w:sz w:val="18"/>
          <w:szCs w:val="18"/>
        </w:rPr>
        <w:t>2</w:t>
      </w:r>
      <w:r>
        <w:rPr>
          <w:b/>
          <w:sz w:val="18"/>
          <w:szCs w:val="18"/>
        </w:rPr>
        <w:t xml:space="preserve">. Prediction of Tumor Response with </w:t>
      </w:r>
      <w:r w:rsidR="0054378F">
        <w:rPr>
          <w:b/>
          <w:sz w:val="18"/>
          <w:szCs w:val="18"/>
        </w:rPr>
        <w:t>only Changing Tumor Growth Rate</w:t>
      </w:r>
      <w:r>
        <w:rPr>
          <w:b/>
          <w:sz w:val="18"/>
          <w:szCs w:val="18"/>
        </w:rPr>
        <w:t xml:space="preserve">. </w:t>
      </w:r>
    </w:p>
    <w:p w:rsidR="00264627" w:rsidRDefault="00264627" w:rsidP="00264627">
      <w:pPr>
        <w:rPr>
          <w:b/>
          <w:sz w:val="18"/>
          <w:szCs w:val="18"/>
        </w:rPr>
      </w:pPr>
    </w:p>
    <w:p w:rsidR="00264627" w:rsidRDefault="000C03E9" w:rsidP="00B3082A">
      <w:pPr>
        <w:jc w:val="center"/>
        <w:rPr>
          <w:b/>
          <w:sz w:val="18"/>
          <w:szCs w:val="18"/>
        </w:rPr>
      </w:pPr>
      <w:r w:rsidRPr="000C03E9">
        <w:rPr>
          <w:b/>
          <w:noProof/>
          <w:sz w:val="18"/>
          <w:szCs w:val="18"/>
        </w:rPr>
        <w:lastRenderedPageBreak/>
        <w:drawing>
          <wp:inline distT="0" distB="0" distL="0" distR="0" wp14:anchorId="2FA74854" wp14:editId="34E1F4B5">
            <wp:extent cx="5943600" cy="5329802"/>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8284" t="4438" r="5769" b="6622"/>
                    <a:stretch/>
                  </pic:blipFill>
                  <pic:spPr bwMode="auto">
                    <a:xfrm>
                      <a:off x="0" y="0"/>
                      <a:ext cx="5975579" cy="5358478"/>
                    </a:xfrm>
                    <a:prstGeom prst="rect">
                      <a:avLst/>
                    </a:prstGeom>
                    <a:ln>
                      <a:noFill/>
                    </a:ln>
                    <a:extLst>
                      <a:ext uri="{53640926-AAD7-44D8-BBD7-CCE9431645EC}">
                        <a14:shadowObscured xmlns:a14="http://schemas.microsoft.com/office/drawing/2010/main"/>
                      </a:ext>
                    </a:extLst>
                  </pic:spPr>
                </pic:pic>
              </a:graphicData>
            </a:graphic>
          </wp:inline>
        </w:drawing>
      </w:r>
    </w:p>
    <w:p w:rsidR="00264627" w:rsidRDefault="00264627" w:rsidP="00264627">
      <w:pPr>
        <w:rPr>
          <w:b/>
          <w:sz w:val="18"/>
          <w:szCs w:val="18"/>
        </w:rPr>
      </w:pPr>
      <w:r>
        <w:rPr>
          <w:b/>
          <w:sz w:val="18"/>
          <w:szCs w:val="18"/>
        </w:rPr>
        <w:t>Figure S</w:t>
      </w:r>
      <w:r w:rsidR="00D43551">
        <w:rPr>
          <w:b/>
          <w:sz w:val="18"/>
          <w:szCs w:val="18"/>
        </w:rPr>
        <w:t>3</w:t>
      </w:r>
      <w:r>
        <w:rPr>
          <w:b/>
          <w:sz w:val="18"/>
          <w:szCs w:val="18"/>
        </w:rPr>
        <w:t xml:space="preserve">. Prediction of Tumor Response with </w:t>
      </w:r>
      <w:r w:rsidR="0054378F">
        <w:rPr>
          <w:b/>
          <w:sz w:val="18"/>
          <w:szCs w:val="18"/>
        </w:rPr>
        <w:t xml:space="preserve">only Changing </w:t>
      </w:r>
      <w:r>
        <w:rPr>
          <w:b/>
          <w:sz w:val="18"/>
          <w:szCs w:val="18"/>
        </w:rPr>
        <w:t>Antigen Intensity.</w:t>
      </w:r>
    </w:p>
    <w:p w:rsidR="00264627" w:rsidRDefault="00264627" w:rsidP="00264627">
      <w:pPr>
        <w:rPr>
          <w:b/>
          <w:sz w:val="18"/>
          <w:szCs w:val="18"/>
        </w:rPr>
      </w:pPr>
    </w:p>
    <w:p w:rsidR="00264627" w:rsidRDefault="00D43551" w:rsidP="00B3082A">
      <w:pPr>
        <w:jc w:val="center"/>
        <w:rPr>
          <w:b/>
          <w:sz w:val="18"/>
          <w:szCs w:val="18"/>
        </w:rPr>
      </w:pPr>
      <w:r w:rsidRPr="00D43551">
        <w:rPr>
          <w:b/>
          <w:noProof/>
          <w:sz w:val="18"/>
          <w:szCs w:val="18"/>
        </w:rPr>
        <w:lastRenderedPageBreak/>
        <w:drawing>
          <wp:inline distT="0" distB="0" distL="0" distR="0" wp14:anchorId="4E5F048A" wp14:editId="687F4CB2">
            <wp:extent cx="5947316" cy="5372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8580" t="4438" r="5769" b="6281"/>
                    <a:stretch/>
                  </pic:blipFill>
                  <pic:spPr bwMode="auto">
                    <a:xfrm>
                      <a:off x="0" y="0"/>
                      <a:ext cx="5981845" cy="5403290"/>
                    </a:xfrm>
                    <a:prstGeom prst="rect">
                      <a:avLst/>
                    </a:prstGeom>
                    <a:ln>
                      <a:noFill/>
                    </a:ln>
                    <a:extLst>
                      <a:ext uri="{53640926-AAD7-44D8-BBD7-CCE9431645EC}">
                        <a14:shadowObscured xmlns:a14="http://schemas.microsoft.com/office/drawing/2010/main"/>
                      </a:ext>
                    </a:extLst>
                  </pic:spPr>
                </pic:pic>
              </a:graphicData>
            </a:graphic>
          </wp:inline>
        </w:drawing>
      </w:r>
    </w:p>
    <w:p w:rsidR="00264627" w:rsidRDefault="00264627" w:rsidP="00264627">
      <w:pPr>
        <w:rPr>
          <w:b/>
          <w:sz w:val="18"/>
          <w:szCs w:val="18"/>
        </w:rPr>
      </w:pPr>
      <w:r>
        <w:rPr>
          <w:b/>
          <w:sz w:val="18"/>
          <w:szCs w:val="18"/>
        </w:rPr>
        <w:t>Figure S</w:t>
      </w:r>
      <w:r w:rsidR="00D43551">
        <w:rPr>
          <w:b/>
          <w:sz w:val="18"/>
          <w:szCs w:val="18"/>
        </w:rPr>
        <w:t>4</w:t>
      </w:r>
      <w:r>
        <w:rPr>
          <w:b/>
          <w:sz w:val="18"/>
          <w:szCs w:val="18"/>
        </w:rPr>
        <w:t>. Prediction of Tumor Response with</w:t>
      </w:r>
      <w:r w:rsidR="0054378F">
        <w:rPr>
          <w:b/>
          <w:sz w:val="18"/>
          <w:szCs w:val="18"/>
        </w:rPr>
        <w:t xml:space="preserve"> only Changing PD-L1 Expression on Tumor Cells</w:t>
      </w:r>
      <w:r>
        <w:rPr>
          <w:b/>
          <w:sz w:val="18"/>
          <w:szCs w:val="18"/>
        </w:rPr>
        <w:t>.</w:t>
      </w:r>
    </w:p>
    <w:p w:rsidR="00264627" w:rsidRDefault="00264627" w:rsidP="00264627">
      <w:pPr>
        <w:rPr>
          <w:b/>
          <w:sz w:val="18"/>
          <w:szCs w:val="18"/>
        </w:rPr>
      </w:pPr>
    </w:p>
    <w:p w:rsidR="000E47C4" w:rsidRDefault="000E47C4" w:rsidP="000E47C4">
      <w:pPr>
        <w:rPr>
          <w:b/>
          <w:sz w:val="18"/>
          <w:szCs w:val="18"/>
        </w:rPr>
      </w:pPr>
    </w:p>
    <w:p w:rsidR="00197326" w:rsidRDefault="00197326" w:rsidP="000E47C4">
      <w:pPr>
        <w:rPr>
          <w:b/>
          <w:sz w:val="18"/>
          <w:szCs w:val="18"/>
        </w:rPr>
      </w:pPr>
    </w:p>
    <w:p w:rsidR="00197326" w:rsidRDefault="00197326" w:rsidP="000E47C4">
      <w:pPr>
        <w:rPr>
          <w:b/>
          <w:sz w:val="18"/>
          <w:szCs w:val="18"/>
        </w:rPr>
      </w:pPr>
    </w:p>
    <w:p w:rsidR="000E47C4" w:rsidRDefault="000E47C4" w:rsidP="000E47C4">
      <w:pPr>
        <w:jc w:val="center"/>
        <w:rPr>
          <w:b/>
          <w:sz w:val="18"/>
          <w:szCs w:val="18"/>
        </w:rPr>
      </w:pPr>
      <w:r w:rsidRPr="000E47C4">
        <w:rPr>
          <w:b/>
          <w:noProof/>
          <w:sz w:val="18"/>
          <w:szCs w:val="18"/>
        </w:rPr>
        <w:lastRenderedPageBreak/>
        <w:drawing>
          <wp:inline distT="0" distB="0" distL="0" distR="0" wp14:anchorId="00E07E7B" wp14:editId="1891E7EA">
            <wp:extent cx="5943600" cy="2254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254250"/>
                    </a:xfrm>
                    <a:prstGeom prst="rect">
                      <a:avLst/>
                    </a:prstGeom>
                  </pic:spPr>
                </pic:pic>
              </a:graphicData>
            </a:graphic>
          </wp:inline>
        </w:drawing>
      </w:r>
    </w:p>
    <w:p w:rsidR="00D43551" w:rsidRDefault="00264627" w:rsidP="00264627">
      <w:pPr>
        <w:rPr>
          <w:b/>
          <w:sz w:val="18"/>
          <w:szCs w:val="18"/>
        </w:rPr>
      </w:pPr>
      <w:r>
        <w:rPr>
          <w:b/>
          <w:sz w:val="18"/>
          <w:szCs w:val="18"/>
        </w:rPr>
        <w:t>Figure S</w:t>
      </w:r>
      <w:r w:rsidR="00197326">
        <w:rPr>
          <w:b/>
          <w:sz w:val="18"/>
          <w:szCs w:val="18"/>
        </w:rPr>
        <w:t>5</w:t>
      </w:r>
      <w:r>
        <w:rPr>
          <w:b/>
          <w:sz w:val="18"/>
          <w:szCs w:val="18"/>
        </w:rPr>
        <w:t xml:space="preserve">. Optimization Result. Serum concentration of a) </w:t>
      </w:r>
      <w:r w:rsidR="00DB0D63">
        <w:rPr>
          <w:b/>
          <w:sz w:val="18"/>
          <w:szCs w:val="18"/>
        </w:rPr>
        <w:t xml:space="preserve">Q4W </w:t>
      </w:r>
      <w:r>
        <w:rPr>
          <w:b/>
          <w:sz w:val="18"/>
          <w:szCs w:val="18"/>
        </w:rPr>
        <w:t xml:space="preserve">1 mg/kg tremelimumab b) </w:t>
      </w:r>
      <w:r w:rsidR="00DB0D63">
        <w:rPr>
          <w:b/>
          <w:sz w:val="18"/>
          <w:szCs w:val="18"/>
        </w:rPr>
        <w:t xml:space="preserve">Q4W </w:t>
      </w:r>
      <w:r>
        <w:rPr>
          <w:b/>
          <w:sz w:val="18"/>
          <w:szCs w:val="18"/>
        </w:rPr>
        <w:t>10 mg/kg durvalumab</w:t>
      </w:r>
      <w:r w:rsidR="00DB0D63">
        <w:rPr>
          <w:b/>
          <w:sz w:val="18"/>
          <w:szCs w:val="18"/>
        </w:rPr>
        <w:t>.</w:t>
      </w:r>
    </w:p>
    <w:p w:rsidR="00D43551" w:rsidRDefault="00D43551" w:rsidP="00264627">
      <w:pPr>
        <w:rPr>
          <w:b/>
          <w:sz w:val="18"/>
          <w:szCs w:val="18"/>
        </w:rPr>
      </w:pPr>
    </w:p>
    <w:p w:rsidR="00D43551" w:rsidRDefault="00D43551" w:rsidP="00264627">
      <w:pPr>
        <w:rPr>
          <w:b/>
          <w:sz w:val="18"/>
          <w:szCs w:val="18"/>
        </w:rPr>
      </w:pPr>
    </w:p>
    <w:p w:rsidR="00D43551" w:rsidRDefault="00D43551" w:rsidP="00264627">
      <w:pPr>
        <w:rPr>
          <w:b/>
          <w:sz w:val="18"/>
          <w:szCs w:val="18"/>
        </w:rPr>
      </w:pPr>
      <w:r w:rsidRPr="006B1421">
        <w:rPr>
          <w:b/>
          <w:sz w:val="18"/>
          <w:szCs w:val="18"/>
        </w:rPr>
        <w:t>Table S</w:t>
      </w:r>
      <w:r>
        <w:rPr>
          <w:b/>
          <w:sz w:val="18"/>
          <w:szCs w:val="18"/>
        </w:rPr>
        <w:t>2</w:t>
      </w:r>
      <w:r w:rsidRPr="006B1421">
        <w:rPr>
          <w:b/>
          <w:sz w:val="18"/>
          <w:szCs w:val="18"/>
        </w:rPr>
        <w:t>. Kinetic Parameters of Antibody Transport (Start)</w:t>
      </w:r>
    </w:p>
    <w:tbl>
      <w:tblPr>
        <w:tblStyle w:val="GridTable1Light"/>
        <w:tblW w:w="0" w:type="auto"/>
        <w:tblLook w:val="04A0" w:firstRow="1" w:lastRow="0" w:firstColumn="1" w:lastColumn="0" w:noHBand="0" w:noVBand="1"/>
      </w:tblPr>
      <w:tblGrid>
        <w:gridCol w:w="1695"/>
        <w:gridCol w:w="1701"/>
        <w:gridCol w:w="1279"/>
        <w:gridCol w:w="1260"/>
        <w:gridCol w:w="3415"/>
      </w:tblGrid>
      <w:tr w:rsidR="00D43551" w:rsidRPr="00264627" w:rsidTr="00D435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Variable</w:t>
            </w:r>
          </w:p>
        </w:tc>
        <w:tc>
          <w:tcPr>
            <w:tcW w:w="1701" w:type="dxa"/>
          </w:tcPr>
          <w:p w:rsidR="00D43551" w:rsidRPr="00264627" w:rsidRDefault="00D43551" w:rsidP="00D43551">
            <w:pPr>
              <w:jc w:val="center"/>
              <w:cnfStyle w:val="100000000000" w:firstRow="1" w:lastRow="0" w:firstColumn="0" w:lastColumn="0" w:oddVBand="0" w:evenVBand="0" w:oddHBand="0" w:evenHBand="0" w:firstRowFirstColumn="0" w:firstRowLastColumn="0" w:lastRowFirstColumn="0" w:lastRowLastColumn="0"/>
              <w:rPr>
                <w:sz w:val="16"/>
                <w:szCs w:val="16"/>
              </w:rPr>
            </w:pPr>
            <w:r w:rsidRPr="00264627">
              <w:rPr>
                <w:sz w:val="16"/>
                <w:szCs w:val="16"/>
              </w:rPr>
              <w:t>Value</w:t>
            </w:r>
          </w:p>
        </w:tc>
        <w:tc>
          <w:tcPr>
            <w:tcW w:w="1279" w:type="dxa"/>
          </w:tcPr>
          <w:p w:rsidR="00D43551" w:rsidRPr="00264627" w:rsidRDefault="00D43551" w:rsidP="00D43551">
            <w:pPr>
              <w:jc w:val="center"/>
              <w:cnfStyle w:val="100000000000" w:firstRow="1" w:lastRow="0" w:firstColumn="0" w:lastColumn="0" w:oddVBand="0" w:evenVBand="0" w:oddHBand="0" w:evenHBand="0" w:firstRowFirstColumn="0" w:firstRowLastColumn="0" w:lastRowFirstColumn="0" w:lastRowLastColumn="0"/>
              <w:rPr>
                <w:sz w:val="16"/>
                <w:szCs w:val="16"/>
              </w:rPr>
            </w:pPr>
            <w:r w:rsidRPr="00264627">
              <w:rPr>
                <w:sz w:val="16"/>
                <w:szCs w:val="16"/>
              </w:rPr>
              <w:t>Unit</w:t>
            </w:r>
          </w:p>
        </w:tc>
        <w:tc>
          <w:tcPr>
            <w:tcW w:w="1260" w:type="dxa"/>
          </w:tcPr>
          <w:p w:rsidR="00D43551" w:rsidRPr="00264627" w:rsidRDefault="00D43551" w:rsidP="00D43551">
            <w:pPr>
              <w:jc w:val="center"/>
              <w:cnfStyle w:val="100000000000" w:firstRow="1" w:lastRow="0" w:firstColumn="0" w:lastColumn="0" w:oddVBand="0" w:evenVBand="0" w:oddHBand="0" w:evenHBand="0" w:firstRowFirstColumn="0" w:firstRowLastColumn="0" w:lastRowFirstColumn="0" w:lastRowLastColumn="0"/>
              <w:rPr>
                <w:sz w:val="16"/>
                <w:szCs w:val="16"/>
              </w:rPr>
            </w:pPr>
            <w:r w:rsidRPr="00264627">
              <w:rPr>
                <w:sz w:val="16"/>
                <w:szCs w:val="16"/>
              </w:rPr>
              <w:t>Source</w:t>
            </w:r>
          </w:p>
        </w:tc>
        <w:tc>
          <w:tcPr>
            <w:tcW w:w="3415" w:type="dxa"/>
          </w:tcPr>
          <w:p w:rsidR="00D43551" w:rsidRPr="00264627" w:rsidRDefault="00D43551" w:rsidP="00D43551">
            <w:pPr>
              <w:jc w:val="center"/>
              <w:cnfStyle w:val="100000000000" w:firstRow="1" w:lastRow="0" w:firstColumn="0" w:lastColumn="0" w:oddVBand="0" w:evenVBand="0" w:oddHBand="0" w:evenHBand="0" w:firstRowFirstColumn="0" w:firstRowLastColumn="0" w:lastRowFirstColumn="0" w:lastRowLastColumn="0"/>
              <w:rPr>
                <w:sz w:val="16"/>
                <w:szCs w:val="16"/>
              </w:rPr>
            </w:pPr>
            <w:r w:rsidRPr="00264627">
              <w:rPr>
                <w:sz w:val="16"/>
                <w:szCs w:val="16"/>
              </w:rPr>
              <w:t>Description</w:t>
            </w:r>
          </w:p>
        </w:tc>
      </w:tr>
      <w:tr w:rsidR="00D43551" w:rsidRPr="00264627" w:rsidTr="00D43551">
        <w:trPr>
          <w:trHeight w:val="402"/>
        </w:trPr>
        <w:tc>
          <w:tcPr>
            <w:cnfStyle w:val="001000000000" w:firstRow="0" w:lastRow="0" w:firstColumn="1" w:lastColumn="0" w:oddVBand="0" w:evenVBand="0" w:oddHBand="0" w:evenHBand="0" w:firstRowFirstColumn="0" w:firstRowLastColumn="0" w:lastRowFirstColumn="0" w:lastRowLastColumn="0"/>
            <w:tcW w:w="1695" w:type="dxa"/>
            <w:tcBorders>
              <w:bottom w:val="single" w:sz="4" w:space="0" w:color="999999" w:themeColor="text1" w:themeTint="66"/>
            </w:tcBorders>
          </w:tcPr>
          <w:p w:rsidR="00D43551" w:rsidRPr="00264627" w:rsidRDefault="00D43551" w:rsidP="00D43551">
            <w:pPr>
              <w:jc w:val="center"/>
              <w:rPr>
                <w:sz w:val="16"/>
                <w:szCs w:val="16"/>
                <w:vertAlign w:val="subscript"/>
              </w:rPr>
            </w:pPr>
            <w:r w:rsidRPr="00264627">
              <w:rPr>
                <w:sz w:val="16"/>
                <w:szCs w:val="16"/>
              </w:rPr>
              <w:t>V</w:t>
            </w:r>
            <w:r w:rsidRPr="00264627">
              <w:rPr>
                <w:sz w:val="16"/>
                <w:szCs w:val="16"/>
                <w:vertAlign w:val="subscript"/>
              </w:rPr>
              <w:t>Blood</w:t>
            </w:r>
          </w:p>
        </w:tc>
        <w:tc>
          <w:tcPr>
            <w:tcW w:w="1701" w:type="dxa"/>
            <w:tcBorders>
              <w:bottom w:val="single" w:sz="4" w:space="0" w:color="999999" w:themeColor="text1" w:themeTint="66"/>
            </w:tcBorders>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L</w:t>
            </w:r>
          </w:p>
        </w:tc>
        <w:tc>
          <w:tcPr>
            <w:tcW w:w="1260" w:type="dxa"/>
            <w:tcBorders>
              <w:bottom w:val="single" w:sz="4" w:space="0" w:color="999999" w:themeColor="text1" w:themeTint="66"/>
            </w:tcBorders>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stimated</w:t>
            </w:r>
          </w:p>
        </w:tc>
        <w:tc>
          <w:tcPr>
            <w:tcW w:w="3415" w:type="dxa"/>
            <w:tcBorders>
              <w:bottom w:val="single" w:sz="4" w:space="0" w:color="999999" w:themeColor="text1" w:themeTint="66"/>
            </w:tcBorders>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Total Blood volume</w:t>
            </w:r>
          </w:p>
        </w:tc>
      </w:tr>
      <w:tr w:rsidR="00D43551" w:rsidRPr="00264627" w:rsidTr="00D43551">
        <w:trPr>
          <w:trHeight w:val="378"/>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Cl_CTLA4</w:t>
            </w:r>
          </w:p>
        </w:tc>
        <w:tc>
          <w:tcPr>
            <w:tcW w:w="1701" w:type="dxa"/>
          </w:tcPr>
          <w:p w:rsidR="00D43551" w:rsidRPr="00E601BD"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3D1CA5">
              <w:rPr>
                <w:sz w:val="16"/>
                <w:szCs w:val="16"/>
              </w:rPr>
              <w:t>0.395915055274963</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L/day</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Optimized</w:t>
            </w:r>
          </w:p>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XYW5nPC9BdXRob3I+PFllYXI+MjAxNDwvWWVhcj48UmVj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</w:fldData>
              </w:fldChar>
            </w:r>
            <w:r>
              <w:rPr>
                <w:sz w:val="16"/>
                <w:szCs w:val="16"/>
              </w:rPr>
              <w:instrText xml:space="preserve"> ADDIN EN.CITE </w:instrText>
            </w:r>
            <w:r>
              <w:rPr>
                <w:sz w:val="16"/>
                <w:szCs w:val="16"/>
              </w:rPr>
              <w:fldChar w:fldCharType="begin">
                <w:fldData xml:space="preserve">PEVuZE5vdGU+PENpdGU+PEF1dGhvcj5XYW5nPC9BdXRob3I+PFllYXI+MjAxNDwvWWVhcj48UmVj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5]</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 xml:space="preserve">Clearance rate of tremelimumab </w:t>
            </w:r>
          </w:p>
        </w:tc>
      </w:tr>
      <w:tr w:rsidR="00D43551" w:rsidRPr="00264627" w:rsidTr="00D43551">
        <w:trPr>
          <w:trHeight w:val="422"/>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Cl_PDL1</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F3362E">
              <w:rPr>
                <w:sz w:val="16"/>
                <w:szCs w:val="16"/>
              </w:rPr>
              <w:t>0.407977128028870</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L/day</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Optimized</w:t>
            </w:r>
          </w:p>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Baverel&lt;/Author&gt;&lt;Year&gt;2018&lt;/Year&gt;&lt;RecNum&gt;504&lt;/RecNum&gt;&lt;DisplayText&gt;[6]&lt;/DisplayText&gt;&lt;record&gt;&lt;rec-number&gt;504&lt;/rec-number&gt;&lt;foreign-keys&gt;&lt;key app="EN" db-id="tefew2v23pd0t8eex9oprez9t05vrde2fvtz" timestamp="1537813447"&gt;504&lt;/key&gt;&lt;/foreign-keys&gt;&lt;ref-type name="Journal Article"&gt;17&lt;/ref-type&gt;&lt;contributors&gt;&lt;authors&gt;&lt;author&gt;Baverel, P. G.&lt;/author&gt;&lt;author&gt;Dubois, V. F. S.&lt;/author&gt;&lt;author&gt;Jin, C. Y.&lt;/author&gt;&lt;author&gt;Zheng, Y.&lt;/author&gt;&lt;author&gt;Song, X.&lt;/author&gt;&lt;author&gt;Jin, X.&lt;/author&gt;&lt;author&gt;Mukhopadhyay, P.&lt;/author&gt;&lt;author&gt;Gupta, A.&lt;/author&gt;&lt;author&gt;Dennis, P. A.&lt;/author&gt;&lt;author&gt;Ben, Y.&lt;/author&gt;&lt;author&gt;Vicini, P.&lt;/author&gt;&lt;author&gt;Roskos, L.&lt;/author&gt;&lt;author&gt;Narwal, R.&lt;/author&gt;&lt;/authors&gt;&lt;/contributors&gt;&lt;auth-address&gt;MedImmune, Cambridge, UK.&amp;#xD;MedImmune, Mountain View, California, USA.&amp;#xD;MedImmune, Gaithersburg, Maryland, USA.&amp;#xD;AstraZeneca, Gaithersburg, Maryland, USA.&lt;/auth-address&gt;&lt;titles&gt;&lt;title&gt;Population Pharmacokinetics of Durvalumab in Cancer Patients and Association With Longitudinal Biomarkers of Disease Status&lt;/title&gt;&lt;secondary-title&gt;Clin Pharmacol Ther&lt;/secondary-title&gt;&lt;/titles&gt;&lt;periodical&gt;&lt;full-title&gt;Clin Pharmacol Ther&lt;/full-title&gt;&lt;/periodical&gt;&lt;pages&gt;631-642&lt;/pages&gt;&lt;volume&gt;103&lt;/volume&gt;&lt;number&gt;4&lt;/number&gt;&lt;edition&gt;2017/12/16&lt;/edition&gt;&lt;dates&gt;&lt;year&gt;2018&lt;/year&gt;&lt;pub-dates&gt;&lt;date&gt;Apr&lt;/date&gt;&lt;/pub-dates&gt;&lt;/dates&gt;&lt;isbn&gt;1532-6535 (Electronic)&amp;#xD;0009-9236 (Linking)&lt;/isbn&gt;&lt;accession-num&gt;29243223&lt;/accession-num&gt;&lt;urls&gt;&lt;related-urls&gt;&lt;url&gt;https://www.ncbi.nlm.nih.gov/pubmed/29243223&lt;/url&gt;&lt;/related-urls&gt;&lt;/urls&gt;&lt;custom2&gt;PMC5887840&lt;/custom2&gt;&lt;electronic-resource-num&gt;10.1002/cpt.982&lt;/electronic-resource-num&gt;&lt;/record&gt;&lt;/Cite&gt;&lt;/EndNote&gt;</w:instrText>
            </w:r>
            <w:r>
              <w:rPr>
                <w:sz w:val="16"/>
                <w:szCs w:val="16"/>
              </w:rPr>
              <w:fldChar w:fldCharType="separate"/>
            </w:r>
            <w:r>
              <w:rPr>
                <w:noProof/>
                <w:sz w:val="16"/>
                <w:szCs w:val="16"/>
              </w:rPr>
              <w:t>[6]</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 xml:space="preserve">Clearance rate of durvalumab </w:t>
            </w:r>
          </w:p>
        </w:tc>
      </w:tr>
      <w:tr w:rsidR="00D43551" w:rsidRPr="00264627" w:rsidTr="00D43551">
        <w:trPr>
          <w:trHeight w:val="440"/>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K_B</w:t>
            </w:r>
            <w:r>
              <w:rPr>
                <w:sz w:val="16"/>
                <w:szCs w:val="16"/>
              </w:rPr>
              <w:t>_CTLA4</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3D1CA5">
              <w:rPr>
                <w:sz w:val="16"/>
                <w:szCs w:val="16"/>
              </w:rPr>
              <w:t>0.652704873681068</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cm</w:t>
            </w:r>
            <w:r w:rsidRPr="00264627">
              <w:rPr>
                <w:sz w:val="16"/>
                <w:szCs w:val="16"/>
                <w:vertAlign w:val="superscript"/>
              </w:rPr>
              <w:t>3</w:t>
            </w:r>
            <w:r w:rsidRPr="00264627">
              <w:rPr>
                <w:sz w:val="16"/>
                <w:szCs w:val="16"/>
              </w:rPr>
              <w:t>/cm</w:t>
            </w:r>
            <w:r w:rsidRPr="00264627">
              <w:rPr>
                <w:sz w:val="16"/>
                <w:szCs w:val="16"/>
                <w:vertAlign w:val="superscript"/>
              </w:rPr>
              <w:t>3</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Optimized</w:t>
            </w:r>
          </w:p>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XYW5nPC9BdXRob3I+PFllYXI+MjAxNDwvWWVhcj48UmVj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</w:fldData>
              </w:fldChar>
            </w:r>
            <w:r>
              <w:rPr>
                <w:sz w:val="16"/>
                <w:szCs w:val="16"/>
              </w:rPr>
              <w:instrText xml:space="preserve"> ADDIN EN.CITE </w:instrText>
            </w:r>
            <w:r>
              <w:rPr>
                <w:sz w:val="16"/>
                <w:szCs w:val="16"/>
              </w:rPr>
              <w:fldChar w:fldCharType="begin">
                <w:fldData xml:space="preserve">PEVuZE5vdGU+PENpdGU+PEF1dGhvcj5XYW5nPC9BdXRob3I+PFllYXI+MjAxNDwvWWVhcj48UmVj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5]</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Volume fraction of plasma in blood</w:t>
            </w:r>
            <w:r>
              <w:rPr>
                <w:sz w:val="16"/>
                <w:szCs w:val="16"/>
              </w:rPr>
              <w:t xml:space="preserve"> available to tremelimumab</w:t>
            </w:r>
          </w:p>
        </w:tc>
      </w:tr>
      <w:tr w:rsidR="00D43551" w:rsidRPr="00264627" w:rsidTr="00D43551">
        <w:trPr>
          <w:trHeight w:val="440"/>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K_B</w:t>
            </w:r>
            <w:r>
              <w:rPr>
                <w:sz w:val="16"/>
                <w:szCs w:val="16"/>
              </w:rPr>
              <w:t>_PDL1</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E2220B">
              <w:rPr>
                <w:sz w:val="16"/>
                <w:szCs w:val="16"/>
              </w:rPr>
              <w:t>0.584437051415443</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cm</w:t>
            </w:r>
            <w:r w:rsidRPr="00264627">
              <w:rPr>
                <w:sz w:val="16"/>
                <w:szCs w:val="16"/>
                <w:vertAlign w:val="superscript"/>
              </w:rPr>
              <w:t>3</w:t>
            </w:r>
            <w:r w:rsidRPr="00264627">
              <w:rPr>
                <w:sz w:val="16"/>
                <w:szCs w:val="16"/>
              </w:rPr>
              <w:t>/cm</w:t>
            </w:r>
            <w:r w:rsidRPr="00264627">
              <w:rPr>
                <w:sz w:val="16"/>
                <w:szCs w:val="16"/>
                <w:vertAlign w:val="superscript"/>
              </w:rPr>
              <w:t>3</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Optimized</w:t>
            </w:r>
          </w:p>
          <w:p w:rsidR="00D43551"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Baverel&lt;/Author&gt;&lt;Year&gt;2018&lt;/Year&gt;&lt;RecNum&gt;504&lt;/RecNum&gt;&lt;DisplayText&gt;[6]&lt;/DisplayText&gt;&lt;record&gt;&lt;rec-number&gt;504&lt;/rec-number&gt;&lt;foreign-keys&gt;&lt;key app="EN" db-id="tefew2v23pd0t8eex9oprez9t05vrde2fvtz" timestamp="1537813447"&gt;504&lt;/key&gt;&lt;/foreign-keys&gt;&lt;ref-type name="Journal Article"&gt;17&lt;/ref-type&gt;&lt;contributors&gt;&lt;authors&gt;&lt;author&gt;Baverel, P. G.&lt;/author&gt;&lt;author&gt;Dubois, V. F. S.&lt;/author&gt;&lt;author&gt;Jin, C. Y.&lt;/author&gt;&lt;author&gt;Zheng, Y.&lt;/author&gt;&lt;author&gt;Song, X.&lt;/author&gt;&lt;author&gt;Jin, X.&lt;/author&gt;&lt;author&gt;Mukhopadhyay, P.&lt;/author&gt;&lt;author&gt;Gupta, A.&lt;/author&gt;&lt;author&gt;Dennis, P. A.&lt;/author&gt;&lt;author&gt;Ben, Y.&lt;/author&gt;&lt;author&gt;Vicini, P.&lt;/author&gt;&lt;author&gt;Roskos, L.&lt;/author&gt;&lt;author&gt;Narwal, R.&lt;/author&gt;&lt;/authors&gt;&lt;/contributors&gt;&lt;auth-address&gt;MedImmune, Cambridge, UK.&amp;#xD;MedImmune, Mountain View, California, USA.&amp;#xD;MedImmune, Gaithersburg, Maryland, USA.&amp;#xD;AstraZeneca, Gaithersburg, Maryland, USA.&lt;/auth-address&gt;&lt;titles&gt;&lt;title&gt;Population Pharmacokinetics of Durvalumab in Cancer Patients and Association With Longitudinal Biomarkers of Disease Status&lt;/title&gt;&lt;secondary-title&gt;Clin Pharmacol Ther&lt;/secondary-title&gt;&lt;/titles&gt;&lt;periodical&gt;&lt;full-title&gt;Clin Pharmacol Ther&lt;/full-title&gt;&lt;/periodical&gt;&lt;pages&gt;631-642&lt;/pages&gt;&lt;volume&gt;103&lt;/volume&gt;&lt;number&gt;4&lt;/number&gt;&lt;edition&gt;2017/12/16&lt;/edition&gt;&lt;dates&gt;&lt;year&gt;2018&lt;/year&gt;&lt;pub-dates&gt;&lt;date&gt;Apr&lt;/date&gt;&lt;/pub-dates&gt;&lt;/dates&gt;&lt;isbn&gt;1532-6535 (Electronic)&amp;#xD;0009-9236 (Linking)&lt;/isbn&gt;&lt;accession-num&gt;29243223&lt;/accession-num&gt;&lt;urls&gt;&lt;related-urls&gt;&lt;url&gt;https://www.ncbi.nlm.nih.gov/pubmed/29243223&lt;/url&gt;&lt;/related-urls&gt;&lt;/urls&gt;&lt;custom2&gt;PMC5887840&lt;/custom2&gt;&lt;electronic-resource-num&gt;10.1002/cpt.982&lt;/electronic-resource-num&gt;&lt;/record&gt;&lt;/Cite&gt;&lt;/EndNote&gt;</w:instrText>
            </w:r>
            <w:r>
              <w:rPr>
                <w:sz w:val="16"/>
                <w:szCs w:val="16"/>
              </w:rPr>
              <w:fldChar w:fldCharType="separate"/>
            </w:r>
            <w:r>
              <w:rPr>
                <w:noProof/>
                <w:sz w:val="16"/>
                <w:szCs w:val="16"/>
              </w:rPr>
              <w:t>[6]</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Volume fraction of plasma in blood</w:t>
            </w:r>
            <w:r>
              <w:rPr>
                <w:sz w:val="16"/>
                <w:szCs w:val="16"/>
              </w:rPr>
              <w:t xml:space="preserve"> available to durvalumab</w:t>
            </w:r>
          </w:p>
        </w:tc>
      </w:tr>
      <w:tr w:rsidR="00D43551" w:rsidRPr="00264627" w:rsidTr="00D43551">
        <w:trPr>
          <w:trHeight w:val="440"/>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K_P_CTLA4</w:t>
            </w:r>
          </w:p>
        </w:tc>
        <w:tc>
          <w:tcPr>
            <w:tcW w:w="1701" w:type="dxa"/>
          </w:tcPr>
          <w:p w:rsidR="00D43551" w:rsidRPr="00023166" w:rsidRDefault="00D43551" w:rsidP="00D43551">
            <w:pPr>
              <w:jc w:val="cente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3D1CA5">
              <w:rPr>
                <w:rFonts w:eastAsiaTheme="minorEastAsia"/>
                <w:sz w:val="16"/>
                <w:szCs w:val="16"/>
              </w:rPr>
              <w:t>0.058274932943285</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cm</w:t>
            </w:r>
            <w:r w:rsidRPr="00264627">
              <w:rPr>
                <w:sz w:val="16"/>
                <w:szCs w:val="16"/>
                <w:vertAlign w:val="superscript"/>
              </w:rPr>
              <w:t>3</w:t>
            </w:r>
            <w:r w:rsidRPr="00264627">
              <w:rPr>
                <w:sz w:val="16"/>
                <w:szCs w:val="16"/>
              </w:rPr>
              <w:t>/cm</w:t>
            </w:r>
            <w:r w:rsidRPr="00264627">
              <w:rPr>
                <w:sz w:val="16"/>
                <w:szCs w:val="16"/>
                <w:vertAlign w:val="superscript"/>
              </w:rPr>
              <w:t>3</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Optimized</w:t>
            </w:r>
          </w:p>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XYW5nPC9BdXRob3I+PFllYXI+MjAxNDwvWWVhcj48UmVj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</w:fldData>
              </w:fldChar>
            </w:r>
            <w:r>
              <w:rPr>
                <w:sz w:val="16"/>
                <w:szCs w:val="16"/>
              </w:rPr>
              <w:instrText xml:space="preserve"> ADDIN EN.CITE </w:instrText>
            </w:r>
            <w:r>
              <w:rPr>
                <w:sz w:val="16"/>
                <w:szCs w:val="16"/>
              </w:rPr>
              <w:fldChar w:fldCharType="begin">
                <w:fldData xml:space="preserve">PEVuZE5vdGU+PENpdGU+PEF1dGhvcj5XYW5nPC9BdXRob3I+PFllYXI+MjAxNDwvWWVhcj48UmVj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5]</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Volume fraction of interstitial space in periphery available to tremelimumab</w:t>
            </w:r>
            <w:r>
              <w:rPr>
                <w:sz w:val="16"/>
                <w:szCs w:val="16"/>
              </w:rPr>
              <w:t xml:space="preserve"> </w:t>
            </w:r>
          </w:p>
        </w:tc>
      </w:tr>
      <w:tr w:rsidR="00D43551" w:rsidRPr="00264627" w:rsidTr="00D43551">
        <w:trPr>
          <w:trHeight w:val="485"/>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K_P_PDL1</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E2220B">
              <w:rPr>
                <w:sz w:val="16"/>
                <w:szCs w:val="16"/>
              </w:rPr>
              <w:t>0.056224055394530</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cm</w:t>
            </w:r>
            <w:r w:rsidRPr="00264627">
              <w:rPr>
                <w:sz w:val="16"/>
                <w:szCs w:val="16"/>
                <w:vertAlign w:val="superscript"/>
              </w:rPr>
              <w:t>3</w:t>
            </w:r>
            <w:r w:rsidRPr="00264627">
              <w:rPr>
                <w:sz w:val="16"/>
                <w:szCs w:val="16"/>
              </w:rPr>
              <w:t>/cm</w:t>
            </w:r>
            <w:r w:rsidRPr="00264627">
              <w:rPr>
                <w:sz w:val="16"/>
                <w:szCs w:val="16"/>
                <w:vertAlign w:val="superscript"/>
              </w:rPr>
              <w:t>3</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Optimized</w:t>
            </w:r>
          </w:p>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Baverel&lt;/Author&gt;&lt;Year&gt;2018&lt;/Year&gt;&lt;RecNum&gt;504&lt;/RecNum&gt;&lt;DisplayText&gt;[6]&lt;/DisplayText&gt;&lt;record&gt;&lt;rec-number&gt;504&lt;/rec-number&gt;&lt;foreign-keys&gt;&lt;key app="EN" db-id="tefew2v23pd0t8eex9oprez9t05vrde2fvtz" timestamp="1537813447"&gt;504&lt;/key&gt;&lt;/foreign-keys&gt;&lt;ref-type name="Journal Article"&gt;17&lt;/ref-type&gt;&lt;contributors&gt;&lt;authors&gt;&lt;author&gt;Baverel, P. G.&lt;/author&gt;&lt;author&gt;Dubois, V. F. S.&lt;/author&gt;&lt;author&gt;Jin, C. Y.&lt;/author&gt;&lt;author&gt;Zheng, Y.&lt;/author&gt;&lt;author&gt;Song, X.&lt;/author&gt;&lt;author&gt;Jin, X.&lt;/author&gt;&lt;author&gt;Mukhopadhyay, P.&lt;/author&gt;&lt;author&gt;Gupta, A.&lt;/author&gt;&lt;author&gt;Dennis, P. A.&lt;/author&gt;&lt;author&gt;Ben, Y.&lt;/author&gt;&lt;author&gt;Vicini, P.&lt;/author&gt;&lt;author&gt;Roskos, L.&lt;/author&gt;&lt;author&gt;Narwal, R.&lt;/author&gt;&lt;/authors&gt;&lt;/contributors&gt;&lt;auth-address&gt;MedImmune, Cambridge, UK.&amp;#xD;MedImmune, Mountain View, California, USA.&amp;#xD;MedImmune, Gaithersburg, Maryland, USA.&amp;#xD;AstraZeneca, Gaithersburg, Maryland, USA.&lt;/auth-address&gt;&lt;titles&gt;&lt;title&gt;Population Pharmacokinetics of Durvalumab in Cancer Patients and Association With Longitudinal Biomarkers of Disease Status&lt;/title&gt;&lt;secondary-title&gt;Clin Pharmacol Ther&lt;/secondary-title&gt;&lt;/titles&gt;&lt;periodical&gt;&lt;full-title&gt;Clin Pharmacol Ther&lt;/full-title&gt;&lt;/periodical&gt;&lt;pages&gt;631-642&lt;/pages&gt;&lt;volume&gt;103&lt;/volume&gt;&lt;number&gt;4&lt;/number&gt;&lt;edition&gt;2017/12/16&lt;/edition&gt;&lt;dates&gt;&lt;year&gt;2018&lt;/year&gt;&lt;pub-dates&gt;&lt;date&gt;Apr&lt;/date&gt;&lt;/pub-dates&gt;&lt;/dates&gt;&lt;isbn&gt;1532-6535 (Electronic)&amp;#xD;0009-9236 (Linking)&lt;/isbn&gt;&lt;accession-num&gt;29243223&lt;/accession-num&gt;&lt;urls&gt;&lt;related-urls&gt;&lt;url&gt;https://www.ncbi.nlm.nih.gov/pubmed/29243223&lt;/url&gt;&lt;/related-urls&gt;&lt;/urls&gt;&lt;custom2&gt;PMC5887840&lt;/custom2&gt;&lt;electronic-resource-num&gt;10.1002/cpt.982&lt;/electronic-resource-num&gt;&lt;/record&gt;&lt;/Cite&gt;&lt;/EndNote&gt;</w:instrText>
            </w:r>
            <w:r>
              <w:rPr>
                <w:sz w:val="16"/>
                <w:szCs w:val="16"/>
              </w:rPr>
              <w:fldChar w:fldCharType="separate"/>
            </w:r>
            <w:r>
              <w:rPr>
                <w:noProof/>
                <w:sz w:val="16"/>
                <w:szCs w:val="16"/>
              </w:rPr>
              <w:t>[6]</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 xml:space="preserve">Volume fraction of interstitial space in periphery available to durvalumab </w:t>
            </w:r>
          </w:p>
        </w:tc>
      </w:tr>
      <w:tr w:rsidR="00D43551" w:rsidRPr="00264627" w:rsidTr="00D43551">
        <w:trPr>
          <w:trHeight w:val="359"/>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V</w:t>
            </w:r>
            <w:r w:rsidRPr="00264627">
              <w:rPr>
                <w:sz w:val="16"/>
                <w:szCs w:val="16"/>
                <w:vertAlign w:val="subscript"/>
              </w:rPr>
              <w:t>Peripheral</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61.321</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L</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Finley&lt;/Author&gt;&lt;Year&gt;2012&lt;/Year&gt;&lt;RecNum&gt;907&lt;/RecNum&gt;&lt;DisplayText&gt;[14]&lt;/DisplayText&gt;&lt;record&gt;&lt;rec-number&gt;907&lt;/rec-number&gt;&lt;foreign-keys&gt;&lt;key app="EN" db-id="tefew2v23pd0t8eex9oprez9t05vrde2fvtz" timestamp="1538945074"&gt;907&lt;/key&gt;&lt;/foreign-keys&gt;&lt;ref-type name="Journal Article"&gt;17&lt;/ref-type&gt;&lt;contributors&gt;&lt;authors&gt;&lt;author&gt;Finley, S. D.&lt;/author&gt;&lt;author&gt;Popel, A. S.&lt;/author&gt;&lt;/authors&gt;&lt;/contributors&gt;&lt;auth-address&gt;Department of Biomedical Engineering, School of Medicine, Johns Hopkins University, Baltimore, Maryland 21205, USA. sdfinley@jhu.edu&lt;/auth-address&gt;&lt;titles&gt;&lt;title&gt;Predicting the effects of anti-angiogenic agents targeting specific VEGF isoforms&lt;/title&gt;&lt;secondary-title&gt;AAPS J&lt;/secondary-title&gt;&lt;/titles&gt;&lt;periodical&gt;&lt;full-title&gt;AAPS J&lt;/full-title&gt;&lt;/periodical&gt;&lt;pages&gt;500-9&lt;/pages&gt;&lt;volume&gt;14&lt;/volume&gt;&lt;number&gt;3&lt;/number&gt;&lt;edition&gt;2012/05/02&lt;/edition&gt;&lt;keywords&gt;&lt;keyword&gt;Alternative Splicing&lt;/keyword&gt;&lt;keyword&gt;Angiogenesis Inhibitors/*pharmacology&lt;/keyword&gt;&lt;keyword&gt;Humans&lt;/keyword&gt;&lt;keyword&gt;Protein Isoforms/*drug effects/metabolism&lt;/keyword&gt;&lt;keyword&gt;Signal Transduction&lt;/keyword&gt;&lt;keyword&gt;Vascular Endothelial Growth Factor A/*drug effects/metabolism&lt;/keyword&gt;&lt;/keywords&gt;&lt;dates&gt;&lt;year&gt;2012&lt;/year&gt;&lt;pub-dates&gt;&lt;date&gt;Sep&lt;/date&gt;&lt;/pub-dates&gt;&lt;/dates&gt;&lt;isbn&gt;1550-7416 (Electronic)&amp;#xD;1550-7416 (Linking)&lt;/isbn&gt;&lt;accession-num&gt;22547351&lt;/accession-num&gt;&lt;urls&gt;&lt;related-urls&gt;&lt;url&gt;https://www.ncbi.nlm.nih.gov/pubmed/22547351&lt;/url&gt;&lt;/related-urls&gt;&lt;/urls&gt;&lt;custom2&gt;PMC3385824&lt;/custom2&gt;&lt;electronic-resource-num&gt;10.1208/s12248-012-9363-4&lt;/electronic-resource-num&gt;&lt;/record&gt;&lt;/Cite&gt;&lt;/EndNote&gt;</w:instrText>
            </w:r>
            <w:r>
              <w:rPr>
                <w:sz w:val="16"/>
                <w:szCs w:val="16"/>
              </w:rPr>
              <w:fldChar w:fldCharType="separate"/>
            </w:r>
            <w:r>
              <w:rPr>
                <w:noProof/>
                <w:sz w:val="16"/>
                <w:szCs w:val="16"/>
              </w:rPr>
              <w:t>[14]</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Total peripheral volume</w:t>
            </w:r>
          </w:p>
        </w:tc>
      </w:tr>
      <w:tr w:rsidR="00D43551" w:rsidRPr="00264627" w:rsidTr="00D43551">
        <w:trPr>
          <w:trHeight w:val="359"/>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V</w:t>
            </w:r>
            <w:r w:rsidRPr="00264627">
              <w:rPr>
                <w:sz w:val="16"/>
                <w:szCs w:val="16"/>
                <w:vertAlign w:val="subscript"/>
              </w:rPr>
              <w:t>Tumor</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10</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mL</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Estimated</w:t>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Total tumor volume used for antibody PK</w:t>
            </w:r>
          </w:p>
        </w:tc>
      </w:tr>
      <w:tr w:rsidR="00D43551" w:rsidRPr="00264627" w:rsidTr="00D43551">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V</w:t>
            </w:r>
            <w:r w:rsidRPr="00264627">
              <w:rPr>
                <w:sz w:val="16"/>
                <w:szCs w:val="16"/>
                <w:vertAlign w:val="subscript"/>
              </w:rPr>
              <w:t>tdln</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1</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mL</w:t>
            </w:r>
          </w:p>
        </w:tc>
        <w:tc>
          <w:tcPr>
            <w:tcW w:w="1260" w:type="dxa"/>
          </w:tcPr>
          <w:p w:rsidR="00D43551"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Estimated</w:t>
            </w:r>
            <w:r>
              <w:rPr>
                <w:sz w:val="16"/>
                <w:szCs w:val="16"/>
              </w:rPr>
              <w:t xml:space="preserve"> </w:t>
            </w:r>
          </w:p>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Baldazzi&lt;/Author&gt;&lt;Year&gt;2009&lt;/Year&gt;&lt;RecNum&gt;1529&lt;/RecNum&gt;&lt;DisplayText&gt;[15]&lt;/DisplayText&gt;&lt;record&gt;&lt;rec-number&gt;1529&lt;/rec-number&gt;&lt;foreign-keys&gt;&lt;key app="EN" db-id="tefew2v23pd0t8eex9oprez9t05vrde2fvtz" timestamp="1538945515"&gt;1529&lt;/key&gt;&lt;/foreign-keys&gt;&lt;ref-type name="Journal Article"&gt;17&lt;/ref-type&gt;&lt;contributors&gt;&lt;authors&gt;&lt;author&gt;Baldazzi, V.&lt;/author&gt;&lt;author&gt;Paci, P.&lt;/author&gt;&lt;author&gt;Bernaschi, M.&lt;/author&gt;&lt;author&gt;Castiglione, F.&lt;/author&gt;&lt;/authors&gt;&lt;/contributors&gt;&lt;auth-address&gt;Istituto per le Applicazioni del Calcolo M, Picone, Consiglio Nazionale delle Ricerche (CNR), c/o IASI-CNR, V,le Manzoni 30, 00185 - Rome, Italy. valentina.baldazzi@inria.fr&lt;/auth-address&gt;&lt;titles&gt;&lt;title&gt;Modeling lymphocyte homing and encounters in lymph nodes&lt;/title&gt;&lt;secondary-title&gt;BMC Bioinformatics&lt;/secondary-title&gt;&lt;/titles&gt;&lt;periodical&gt;&lt;full-title&gt;BMC Bioinformatics&lt;/full-title&gt;&lt;/periodical&gt;&lt;pages&gt;387&lt;/pages&gt;&lt;volume&gt;10&lt;/volume&gt;&lt;edition&gt;2009/11/27&lt;/edition&gt;&lt;keywords&gt;&lt;keyword&gt;Animals&lt;/keyword&gt;&lt;keyword&gt;B-Lymphocytes/immunology&lt;/keyword&gt;&lt;keyword&gt;Cell Movement/physiology&lt;/keyword&gt;&lt;keyword&gt;Computational Biology/*methods&lt;/keyword&gt;&lt;keyword&gt;Dendritic Cells/immunology&lt;/keyword&gt;&lt;keyword&gt;Humans&lt;/keyword&gt;&lt;keyword&gt;Inflammation/immunology&lt;/keyword&gt;&lt;keyword&gt;Lymph Nodes/*physiology&lt;/keyword&gt;&lt;keyword&gt;Lymphocytes/*physiology&lt;/keyword&gt;&lt;keyword&gt;Models, Biological&lt;/keyword&gt;&lt;/keywords&gt;&lt;dates&gt;&lt;year&gt;2009&lt;/year&gt;&lt;pub-dates&gt;&lt;date&gt;Nov 25&lt;/date&gt;&lt;/pub-dates&gt;&lt;/dates&gt;&lt;isbn&gt;1471-2105 (Electronic)&amp;#xD;1471-2105 (Linking)&lt;/isbn&gt;&lt;accession-num&gt;19939270&lt;/accession-num&gt;&lt;urls&gt;&lt;related-urls&gt;&lt;url&gt;https://www.ncbi.nlm.nih.gov/pubmed/19939270&lt;/url&gt;&lt;/related-urls&gt;&lt;/urls&gt;&lt;custom2&gt;PMC2790470&lt;/custom2&gt;&lt;electronic-resource-num&gt;10.1186/1471-2105-10-387&lt;/electronic-resource-num&gt;&lt;/record&gt;&lt;/Cite&gt;&lt;/EndNote&gt;</w:instrText>
            </w:r>
            <w:r>
              <w:rPr>
                <w:sz w:val="16"/>
                <w:szCs w:val="16"/>
              </w:rPr>
              <w:fldChar w:fldCharType="separate"/>
            </w:r>
            <w:r>
              <w:rPr>
                <w:noProof/>
                <w:sz w:val="16"/>
                <w:szCs w:val="16"/>
              </w:rPr>
              <w:t>[15]</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Total volume of each TDLN</w:t>
            </w:r>
          </w:p>
        </w:tc>
      </w:tr>
      <w:tr w:rsidR="00D43551" w:rsidRPr="00264627" w:rsidTr="00D43551">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K_LN</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r w:rsidRPr="00264627">
              <w:rPr>
                <w:sz w:val="16"/>
                <w:szCs w:val="16"/>
              </w:rPr>
              <w:t>20</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cm</w:t>
            </w:r>
            <w:r w:rsidRPr="00264627">
              <w:rPr>
                <w:sz w:val="16"/>
                <w:szCs w:val="16"/>
                <w:vertAlign w:val="superscript"/>
              </w:rPr>
              <w:t>3</w:t>
            </w:r>
            <w:r w:rsidRPr="00264627">
              <w:rPr>
                <w:sz w:val="16"/>
                <w:szCs w:val="16"/>
              </w:rPr>
              <w:t>/cm</w:t>
            </w:r>
            <w:r w:rsidRPr="00264627">
              <w:rPr>
                <w:sz w:val="16"/>
                <w:szCs w:val="16"/>
                <w:vertAlign w:val="superscript"/>
              </w:rPr>
              <w:t>3</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Estimated</w:t>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Volume fraction of interstitial space in TDLN available to any antibody</w:t>
            </w:r>
          </w:p>
        </w:tc>
      </w:tr>
      <w:tr w:rsidR="00D43551" w:rsidRPr="00264627" w:rsidTr="00D43551">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K_T</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0.522024</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cm</w:t>
            </w:r>
            <w:r w:rsidRPr="00264627">
              <w:rPr>
                <w:sz w:val="16"/>
                <w:szCs w:val="16"/>
                <w:vertAlign w:val="superscript"/>
              </w:rPr>
              <w:t>3</w:t>
            </w:r>
            <w:r w:rsidRPr="00264627">
              <w:rPr>
                <w:sz w:val="16"/>
                <w:szCs w:val="16"/>
              </w:rPr>
              <w:t>/cm</w:t>
            </w:r>
            <w:r w:rsidRPr="00264627">
              <w:rPr>
                <w:sz w:val="16"/>
                <w:szCs w:val="16"/>
                <w:vertAlign w:val="superscript"/>
              </w:rPr>
              <w:t>3</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TdGVmYW5pbmk8L0F1dGhvcj48WWVhcj4yMDA4PC9ZZWFy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</w:fldData>
              </w:fldChar>
            </w:r>
            <w:r>
              <w:rPr>
                <w:sz w:val="16"/>
                <w:szCs w:val="16"/>
              </w:rPr>
              <w:instrText xml:space="preserve"> ADDIN EN.CITE </w:instrText>
            </w:r>
            <w:r>
              <w:rPr>
                <w:sz w:val="16"/>
                <w:szCs w:val="16"/>
              </w:rPr>
              <w:fldChar w:fldCharType="begin">
                <w:fldData xml:space="preserve">PEVuZE5vdGU+PENpdGU+PEF1dGhvcj5TdGVmYW5pbmk8L0F1dGhvcj48WWVhcj4yMDA4PC9ZZWFy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16]</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Volume fraction of interstitial space in tumor available to any antibody</w:t>
            </w:r>
          </w:p>
        </w:tc>
      </w:tr>
      <w:tr w:rsidR="00D43551" w:rsidRPr="00264627" w:rsidTr="00D43551">
        <w:trPr>
          <w:trHeight w:val="377"/>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SA_BT</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4</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m</w:t>
            </w:r>
            <w:r w:rsidRPr="00D27E42">
              <w:rPr>
                <w:sz w:val="16"/>
                <w:szCs w:val="16"/>
                <w:vertAlign w:val="superscript"/>
              </w:rPr>
              <w:t>2</w:t>
            </w:r>
            <w:r>
              <w:rPr>
                <w:sz w:val="16"/>
                <w:szCs w:val="16"/>
              </w:rPr>
              <w:t>/cm</w:t>
            </w:r>
            <w:r w:rsidRPr="00D27E42">
              <w:rPr>
                <w:sz w:val="16"/>
                <w:szCs w:val="16"/>
                <w:vertAlign w:val="superscript"/>
              </w:rPr>
              <w:t>3</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Thurber&lt;/Author&gt;&lt;Year&gt;2012&lt;/Year&gt;&lt;RecNum&gt;1573&lt;/RecNum&gt;&lt;DisplayText&gt;[4]&lt;/DisplayText&gt;&lt;record&gt;&lt;rec-number&gt;1573&lt;/rec-number&gt;&lt;foreign-keys&gt;&lt;key app="EN" db-id="tefew2v23pd0t8eex9oprez9t05vrde2fvtz" timestamp="1539185187"&gt;1573&lt;/key&gt;&lt;/foreign-keys&gt;&lt;ref-type name="Journal Article"&gt;17&lt;/ref-type&gt;&lt;contributors&gt;&lt;authors&gt;&lt;author&gt;Thurber, G. M.&lt;/author&gt;&lt;author&gt;Dane Wittrup, K.&lt;/author&gt;&lt;/authors&gt;&lt;/contributors&gt;&lt;auth-address&gt;Dept. Chemical Engineering, Massachusetts Institute of Technology, Cambridge, MA 02139, USA. gthurber@alum.mit.edu&lt;/auth-address&gt;&lt;titles&gt;&lt;title&gt;A mechanistic compartmental model for total antibody uptake in tumors&lt;/title&gt;&lt;secondary-title&gt;J Theor Biol&lt;/secondary-title&gt;&lt;/titles&gt;&lt;periodical&gt;&lt;full-title&gt;J Theor Biol&lt;/full-title&gt;&lt;/periodical&gt;&lt;pages&gt;57-68&lt;/pages&gt;&lt;volume&gt;314&lt;/volume&gt;&lt;edition&gt;2012/09/15&lt;/edition&gt;&lt;keywords&gt;&lt;keyword&gt;Animals&lt;/keyword&gt;&lt;keyword&gt;Antibodies, Neoplasm/blood/*immunology/*metabolism/therapeutic use&lt;/keyword&gt;&lt;keyword&gt;*Cell Compartmentation&lt;/keyword&gt;&lt;keyword&gt;Computer Simulation&lt;/keyword&gt;&lt;keyword&gt;Humans&lt;/keyword&gt;&lt;keyword&gt;Immunoglobulin G/immunology&lt;/keyword&gt;&lt;keyword&gt;Mice&lt;/keyword&gt;&lt;keyword&gt;*Models, Biological&lt;/keyword&gt;&lt;keyword&gt;Neoplasms/blood/drug therapy/*immunology/*metabolism&lt;/keyword&gt;&lt;keyword&gt;Reproducibility of Results&lt;/keyword&gt;&lt;keyword&gt;Single-Chain Antibodies/immunology&lt;/keyword&gt;&lt;keyword&gt;Time Factors&lt;/keyword&gt;&lt;keyword&gt;Xenograft Model Antitumor Assays&lt;/keyword&gt;&lt;/keywords&gt;&lt;dates&gt;&lt;year&gt;2012&lt;/year&gt;&lt;pub-dates&gt;&lt;date&gt;Dec 7&lt;/date&gt;&lt;/pub-dates&gt;&lt;/dates&gt;&lt;isbn&gt;1095-8541 (Electronic)&amp;#xD;0022-5193 (Linking)&lt;/isbn&gt;&lt;accession-num&gt;22974563&lt;/accession-num&gt;&lt;urls&gt;&lt;related-urls&gt;&lt;url&gt;https://www.ncbi.nlm.nih.gov/pubmed/22974563&lt;/url&gt;&lt;/related-urls&gt;&lt;/urls&gt;&lt;custom2&gt;PMC3729444&lt;/custom2&gt;&lt;electronic-resource-num&gt;10.1016/j.jtbi.2012.08.034&lt;/electronic-resource-num&gt;&lt;/record&gt;&lt;/Cite&gt;&lt;/EndNote&gt;</w:instrText>
            </w:r>
            <w:r>
              <w:rPr>
                <w:sz w:val="16"/>
                <w:szCs w:val="16"/>
              </w:rPr>
              <w:fldChar w:fldCharType="separate"/>
            </w:r>
            <w:r>
              <w:rPr>
                <w:noProof/>
                <w:sz w:val="16"/>
                <w:szCs w:val="16"/>
              </w:rPr>
              <w:t>[4]</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Surface area of microvessels in tumor</w:t>
            </w:r>
          </w:p>
        </w:tc>
      </w:tr>
      <w:tr w:rsidR="00D43551" w:rsidRPr="00264627" w:rsidTr="00D43551">
        <w:trPr>
          <w:trHeight w:val="287"/>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SA_BP</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6C625E">
              <w:rPr>
                <w:sz w:val="16"/>
                <w:szCs w:val="16"/>
              </w:rPr>
              <w:t>8.</w:t>
            </w:r>
            <w:r>
              <w:rPr>
                <w:sz w:val="16"/>
                <w:szCs w:val="16"/>
              </w:rPr>
              <w:t>48</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m</w:t>
            </w:r>
            <w:r w:rsidRPr="00D27E42">
              <w:rPr>
                <w:sz w:val="16"/>
                <w:szCs w:val="16"/>
                <w:vertAlign w:val="superscript"/>
              </w:rPr>
              <w:t>2</w:t>
            </w:r>
            <w:r>
              <w:rPr>
                <w:sz w:val="16"/>
                <w:szCs w:val="16"/>
              </w:rPr>
              <w:t>/cm</w:t>
            </w:r>
            <w:r w:rsidRPr="00D27E42">
              <w:rPr>
                <w:sz w:val="16"/>
                <w:szCs w:val="16"/>
                <w:vertAlign w:val="superscript"/>
              </w:rPr>
              <w:t>3</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Optimized</w:t>
            </w:r>
          </w:p>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XYW5nPC9BdXRob3I+PFllYXI+MjAxNDwvWWVhcj48UmVj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</w:fldData>
              </w:fldChar>
            </w:r>
            <w:r>
              <w:rPr>
                <w:sz w:val="16"/>
                <w:szCs w:val="16"/>
              </w:rPr>
              <w:instrText xml:space="preserve"> ADDIN EN.CITE </w:instrText>
            </w:r>
            <w:r>
              <w:rPr>
                <w:sz w:val="16"/>
                <w:szCs w:val="16"/>
              </w:rPr>
              <w:fldChar w:fldCharType="begin">
                <w:fldData xml:space="preserve">PEVuZE5vdGU+PENpdGU+PEF1dGhvcj5XYW5nPC9BdXRob3I+PFllYXI+MjAxNDwvWWVhcj48UmVj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5, 6]</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Surface area of microvessels in normal tissues</w:t>
            </w:r>
          </w:p>
        </w:tc>
      </w:tr>
      <w:tr w:rsidR="00D43551" w:rsidRPr="00264627" w:rsidTr="00D43551">
        <w:trPr>
          <w:trHeight w:val="386"/>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k_Lt</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0.0015</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1/min</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Lymphatic flow rate</w:t>
            </w:r>
          </w:p>
        </w:tc>
      </w:tr>
      <w:tr w:rsidR="00D43551" w:rsidRPr="00264627" w:rsidTr="00D43551">
        <w:trPr>
          <w:trHeight w:val="368"/>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k_Ab_BT</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rFonts w:eastAsiaTheme="minorEastAsia"/>
                <w:sz w:val="16"/>
                <w:szCs w:val="16"/>
              </w:rPr>
              <w:t>3e-7</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cm/s</w:t>
            </w:r>
          </w:p>
        </w:tc>
        <w:tc>
          <w:tcPr>
            <w:tcW w:w="1260"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TdGVmYW5pbmk8L0F1dGhvcj48WWVhcj4yMDA4PC9ZZWFy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=
</w:fldData>
              </w:fldChar>
            </w:r>
            <w:r>
              <w:rPr>
                <w:sz w:val="16"/>
                <w:szCs w:val="16"/>
              </w:rPr>
              <w:instrText xml:space="preserve"> ADDIN EN.CITE </w:instrText>
            </w:r>
            <w:r>
              <w:rPr>
                <w:sz w:val="16"/>
                <w:szCs w:val="16"/>
              </w:rPr>
              <w:fldChar w:fldCharType="begin">
                <w:fldData xml:space="preserve">PEVuZE5vdGU+PENpdGU+PEF1dGhvcj5TdGVmYW5pbmk8L0F1dGhvcj48WWVhcj4yMDA4PC9ZZWFy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4, 16]</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Microvascular permeability of antibody in tumor</w:t>
            </w:r>
          </w:p>
        </w:tc>
      </w:tr>
      <w:tr w:rsidR="00D43551" w:rsidRPr="00264627" w:rsidTr="00D43551">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k_</w:t>
            </w:r>
            <w:r>
              <w:rPr>
                <w:sz w:val="16"/>
                <w:szCs w:val="16"/>
              </w:rPr>
              <w:t>CTLA4</w:t>
            </w:r>
            <w:r w:rsidRPr="00264627">
              <w:rPr>
                <w:sz w:val="16"/>
                <w:szCs w:val="16"/>
              </w:rPr>
              <w:t>_BP</w:t>
            </w:r>
          </w:p>
        </w:tc>
        <w:tc>
          <w:tcPr>
            <w:tcW w:w="1701"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rFonts w:eastAsiaTheme="minorEastAsia"/>
                <w:sz w:val="16"/>
                <w:szCs w:val="16"/>
              </w:rPr>
              <w:t>1.0</w:t>
            </w:r>
            <w:r w:rsidRPr="00264627">
              <w:rPr>
                <w:rFonts w:eastAsiaTheme="minorEastAsia"/>
                <w:sz w:val="16"/>
                <w:szCs w:val="16"/>
              </w:rPr>
              <w:t>e-8</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cm/s</w:t>
            </w:r>
          </w:p>
        </w:tc>
        <w:tc>
          <w:tcPr>
            <w:tcW w:w="1260" w:type="dxa"/>
          </w:tcPr>
          <w:p w:rsidR="00D43551"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ptimized</w:t>
            </w:r>
          </w:p>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XYW5nPC9BdXRob3I+PFllYXI+MjAxNDwvWWVhcj48UmVj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</w:fldData>
              </w:fldChar>
            </w:r>
            <w:r>
              <w:rPr>
                <w:sz w:val="16"/>
                <w:szCs w:val="16"/>
              </w:rPr>
              <w:instrText xml:space="preserve"> ADDIN EN.CITE </w:instrText>
            </w:r>
            <w:r>
              <w:rPr>
                <w:sz w:val="16"/>
                <w:szCs w:val="16"/>
              </w:rPr>
              <w:fldChar w:fldCharType="begin">
                <w:fldData xml:space="preserve">PEVuZE5vdGU+PENpdGU+PEF1dGhvcj5XYW5nPC9BdXRob3I+PFllYXI+MjAxNDwvWWVhcj48UmVj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 5]</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 xml:space="preserve">Microvascular permeability of </w:t>
            </w:r>
            <w:r>
              <w:rPr>
                <w:sz w:val="16"/>
                <w:szCs w:val="16"/>
              </w:rPr>
              <w:t>tremelimumab</w:t>
            </w:r>
            <w:r w:rsidRPr="00264627">
              <w:rPr>
                <w:sz w:val="16"/>
                <w:szCs w:val="16"/>
              </w:rPr>
              <w:t xml:space="preserve"> </w:t>
            </w:r>
            <w:r>
              <w:rPr>
                <w:sz w:val="16"/>
                <w:szCs w:val="16"/>
              </w:rPr>
              <w:t>between central and peripheral compartment</w:t>
            </w:r>
          </w:p>
        </w:tc>
      </w:tr>
      <w:tr w:rsidR="00D43551" w:rsidRPr="00264627" w:rsidTr="00D43551">
        <w:trPr>
          <w:trHeight w:val="368"/>
        </w:trPr>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k_</w:t>
            </w:r>
            <w:r>
              <w:rPr>
                <w:sz w:val="16"/>
                <w:szCs w:val="16"/>
              </w:rPr>
              <w:t>PDL1</w:t>
            </w:r>
            <w:r w:rsidRPr="00264627">
              <w:rPr>
                <w:sz w:val="16"/>
                <w:szCs w:val="16"/>
              </w:rPr>
              <w:t>_BP</w:t>
            </w:r>
          </w:p>
        </w:tc>
        <w:tc>
          <w:tcPr>
            <w:tcW w:w="1701" w:type="dxa"/>
          </w:tcPr>
          <w:p w:rsidR="00D43551" w:rsidRDefault="00D43551" w:rsidP="00D43551">
            <w:pPr>
              <w:jc w:val="cente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E2220B">
              <w:rPr>
                <w:rFonts w:eastAsiaTheme="minorEastAsia"/>
                <w:sz w:val="16"/>
                <w:szCs w:val="16"/>
              </w:rPr>
              <w:t>1.05905278e-8</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cm/s</w:t>
            </w:r>
          </w:p>
        </w:tc>
        <w:tc>
          <w:tcPr>
            <w:tcW w:w="1260" w:type="dxa"/>
          </w:tcPr>
          <w:p w:rsidR="00D43551"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ptimized</w:t>
            </w:r>
          </w:p>
          <w:p w:rsidR="00D43551"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XYW5nPC9BdXRob3I+PFllYXI+MjAxNDwvWWVhcj48UmVj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</w:fldData>
              </w:fldChar>
            </w:r>
            <w:r>
              <w:rPr>
                <w:sz w:val="16"/>
                <w:szCs w:val="16"/>
              </w:rPr>
              <w:instrText xml:space="preserve"> ADDIN EN.CITE </w:instrText>
            </w:r>
            <w:r>
              <w:rPr>
                <w:sz w:val="16"/>
                <w:szCs w:val="16"/>
              </w:rPr>
              <w:fldChar w:fldCharType="begin">
                <w:fldData xml:space="preserve">PEVuZE5vdGU+PENpdGU+PEF1dGhvcj5XYW5nPC9BdXRob3I+PFllYXI+MjAxNDwvWWVhcj48UmVj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 5]</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 xml:space="preserve">Microvascular permeability of </w:t>
            </w:r>
            <w:r>
              <w:rPr>
                <w:sz w:val="16"/>
                <w:szCs w:val="16"/>
              </w:rPr>
              <w:t>durvalumab</w:t>
            </w:r>
            <w:r w:rsidRPr="00264627">
              <w:rPr>
                <w:sz w:val="16"/>
                <w:szCs w:val="16"/>
              </w:rPr>
              <w:t xml:space="preserve"> </w:t>
            </w:r>
            <w:r>
              <w:rPr>
                <w:sz w:val="16"/>
                <w:szCs w:val="16"/>
              </w:rPr>
              <w:t>between central and peripheral compartment</w:t>
            </w:r>
          </w:p>
        </w:tc>
      </w:tr>
      <w:tr w:rsidR="00D43551" w:rsidRPr="00264627" w:rsidTr="00D43551">
        <w:tc>
          <w:tcPr>
            <w:cnfStyle w:val="001000000000" w:firstRow="0" w:lastRow="0" w:firstColumn="1" w:lastColumn="0" w:oddVBand="0" w:evenVBand="0" w:oddHBand="0" w:evenHBand="0" w:firstRowFirstColumn="0" w:firstRowLastColumn="0" w:lastRowFirstColumn="0" w:lastRowLastColumn="0"/>
            <w:tcW w:w="1695" w:type="dxa"/>
          </w:tcPr>
          <w:p w:rsidR="00D43551" w:rsidRPr="00264627" w:rsidRDefault="00D43551" w:rsidP="00D43551">
            <w:pPr>
              <w:jc w:val="center"/>
              <w:rPr>
                <w:sz w:val="16"/>
                <w:szCs w:val="16"/>
              </w:rPr>
            </w:pPr>
            <w:r w:rsidRPr="00264627">
              <w:rPr>
                <w:sz w:val="16"/>
                <w:szCs w:val="16"/>
              </w:rPr>
              <w:t>k_Ab_BLN</w:t>
            </w:r>
          </w:p>
        </w:tc>
        <w:tc>
          <w:tcPr>
            <w:tcW w:w="1701" w:type="dxa"/>
          </w:tcPr>
          <w:p w:rsidR="00D43551" w:rsidRDefault="00D43551" w:rsidP="00D43551">
            <w:pPr>
              <w:jc w:val="center"/>
              <w:cnfStyle w:val="000000000000" w:firstRow="0" w:lastRow="0" w:firstColumn="0" w:lastColumn="0" w:oddVBand="0" w:evenVBand="0" w:oddHBand="0" w:evenHBand="0" w:firstRowFirstColumn="0" w:firstRowLastColumn="0" w:lastRowFirstColumn="0" w:lastRowLastColumn="0"/>
              <w:rPr>
                <w:rFonts w:eastAsiaTheme="minorEastAsia"/>
                <w:sz w:val="16"/>
                <w:szCs w:val="16"/>
              </w:rPr>
            </w:pPr>
            <w:r w:rsidRPr="00264627">
              <w:rPr>
                <w:rFonts w:eastAsiaTheme="minorEastAsia"/>
                <w:sz w:val="16"/>
                <w:szCs w:val="16"/>
              </w:rPr>
              <w:t>3.83e-7</w:t>
            </w:r>
          </w:p>
        </w:tc>
        <w:tc>
          <w:tcPr>
            <w:tcW w:w="1279" w:type="dxa"/>
          </w:tcPr>
          <w:p w:rsidR="00D43551" w:rsidRPr="00264627"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cm/s</w:t>
            </w:r>
          </w:p>
        </w:tc>
        <w:tc>
          <w:tcPr>
            <w:tcW w:w="1260" w:type="dxa"/>
          </w:tcPr>
          <w:p w:rsidR="00D43551" w:rsidRDefault="00D43551" w:rsidP="00D4355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NZWlqZXI8L0F1dGhvcj48WWVhcj4yMDE3PC9ZZWFyPjxS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</w:fldData>
              </w:fldChar>
            </w:r>
            <w:r>
              <w:rPr>
                <w:sz w:val="16"/>
                <w:szCs w:val="16"/>
              </w:rPr>
              <w:instrText xml:space="preserve"> ADDIN EN.CITE </w:instrText>
            </w:r>
            <w:r>
              <w:rPr>
                <w:sz w:val="16"/>
                <w:szCs w:val="16"/>
              </w:rPr>
              <w:fldChar w:fldCharType="begin">
                <w:fldData xml:space="preserve">PEVuZE5vdGU+PENpdGU+PEF1dGhvcj5NZWlqZXI8L0F1dGhvcj48WWVhcj4yMDE3PC9ZZWFyPjxS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18]</w:t>
            </w:r>
            <w:r>
              <w:rPr>
                <w:sz w:val="16"/>
                <w:szCs w:val="16"/>
              </w:rPr>
              <w:fldChar w:fldCharType="end"/>
            </w:r>
          </w:p>
        </w:tc>
        <w:tc>
          <w:tcPr>
            <w:tcW w:w="3415" w:type="dxa"/>
          </w:tcPr>
          <w:p w:rsidR="00D43551" w:rsidRPr="00264627" w:rsidRDefault="00D43551" w:rsidP="00D43551">
            <w:pPr>
              <w:cnfStyle w:val="000000000000" w:firstRow="0" w:lastRow="0" w:firstColumn="0" w:lastColumn="0" w:oddVBand="0" w:evenVBand="0" w:oddHBand="0" w:evenHBand="0" w:firstRowFirstColumn="0" w:firstRowLastColumn="0" w:lastRowFirstColumn="0" w:lastRowLastColumn="0"/>
              <w:rPr>
                <w:sz w:val="16"/>
                <w:szCs w:val="16"/>
              </w:rPr>
            </w:pPr>
            <w:r w:rsidRPr="00264627">
              <w:rPr>
                <w:sz w:val="16"/>
                <w:szCs w:val="16"/>
              </w:rPr>
              <w:t>Microvascular permeability of antibody in TDLNs</w:t>
            </w:r>
          </w:p>
        </w:tc>
      </w:tr>
    </w:tbl>
    <w:p w:rsidR="006B1421" w:rsidRPr="006B1421" w:rsidRDefault="006B1421" w:rsidP="006B1421">
      <w:pPr>
        <w:rPr>
          <w:b/>
          <w:sz w:val="18"/>
          <w:szCs w:val="18"/>
        </w:rPr>
      </w:pPr>
      <w:r w:rsidRPr="006B1421">
        <w:rPr>
          <w:b/>
          <w:sz w:val="18"/>
          <w:szCs w:val="18"/>
        </w:rPr>
        <w:t>Table S</w:t>
      </w:r>
      <w:r w:rsidR="00D43551">
        <w:rPr>
          <w:b/>
          <w:sz w:val="18"/>
          <w:szCs w:val="18"/>
        </w:rPr>
        <w:t>2</w:t>
      </w:r>
      <w:r w:rsidRPr="006B1421">
        <w:rPr>
          <w:b/>
          <w:sz w:val="18"/>
          <w:szCs w:val="18"/>
        </w:rPr>
        <w:t>. Kinetic Parameters of Antibody Transport (End)</w:t>
      </w:r>
    </w:p>
    <w:p w:rsidR="00264627" w:rsidRDefault="00264627" w:rsidP="003C0424">
      <w:pPr>
        <w:outlineLvl w:val="0"/>
        <w:rPr>
          <w:b/>
          <w:sz w:val="18"/>
          <w:szCs w:val="18"/>
        </w:rPr>
      </w:pPr>
    </w:p>
    <w:p w:rsidR="00197326" w:rsidRPr="006B1421" w:rsidRDefault="00197326" w:rsidP="003C0424">
      <w:pPr>
        <w:outlineLvl w:val="0"/>
        <w:rPr>
          <w:b/>
          <w:sz w:val="18"/>
          <w:szCs w:val="18"/>
        </w:rPr>
      </w:pPr>
    </w:p>
    <w:p w:rsidR="00E437FB" w:rsidRPr="006B1421" w:rsidRDefault="00E437FB" w:rsidP="003C0424">
      <w:pPr>
        <w:outlineLvl w:val="0"/>
        <w:rPr>
          <w:b/>
          <w:sz w:val="18"/>
          <w:szCs w:val="18"/>
        </w:rPr>
      </w:pPr>
      <w:r w:rsidRPr="006B1421">
        <w:rPr>
          <w:b/>
          <w:sz w:val="18"/>
          <w:szCs w:val="18"/>
        </w:rPr>
        <w:lastRenderedPageBreak/>
        <w:t>Table S</w:t>
      </w:r>
      <w:r w:rsidR="00D43551">
        <w:rPr>
          <w:b/>
          <w:sz w:val="18"/>
          <w:szCs w:val="18"/>
        </w:rPr>
        <w:t>3</w:t>
      </w:r>
      <w:r w:rsidRPr="006B1421">
        <w:rPr>
          <w:b/>
          <w:sz w:val="18"/>
          <w:szCs w:val="18"/>
        </w:rPr>
        <w:t xml:space="preserve"> – Definition of species in the model (Start)</w:t>
      </w:r>
    </w:p>
    <w:tbl>
      <w:tblPr>
        <w:tblStyle w:val="GridTable1Light"/>
        <w:tblW w:w="9576" w:type="dxa"/>
        <w:tblLayout w:type="fixed"/>
        <w:tblLook w:val="04A0" w:firstRow="1" w:lastRow="0" w:firstColumn="1" w:lastColumn="0" w:noHBand="0" w:noVBand="1"/>
      </w:tblPr>
      <w:tblGrid>
        <w:gridCol w:w="895"/>
        <w:gridCol w:w="1260"/>
        <w:gridCol w:w="2340"/>
        <w:gridCol w:w="990"/>
        <w:gridCol w:w="4091"/>
      </w:tblGrid>
      <w:tr w:rsidR="00771336" w:rsidRPr="00932C62" w:rsidTr="00AF757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95" w:type="dxa"/>
            <w:vAlign w:val="center"/>
          </w:tcPr>
          <w:p w:rsidR="00307701" w:rsidRPr="00932C62" w:rsidRDefault="00307701" w:rsidP="00095994">
            <w:pPr>
              <w:jc w:val="center"/>
              <w:rPr>
                <w:sz w:val="16"/>
                <w:szCs w:val="16"/>
              </w:rPr>
            </w:pPr>
            <w:r w:rsidRPr="00932C62">
              <w:rPr>
                <w:sz w:val="16"/>
                <w:szCs w:val="16"/>
              </w:rPr>
              <w:t>Variable Number</w:t>
            </w:r>
          </w:p>
        </w:tc>
        <w:tc>
          <w:tcPr>
            <w:tcW w:w="1260" w:type="dxa"/>
            <w:vAlign w:val="center"/>
          </w:tcPr>
          <w:p w:rsidR="00307701" w:rsidRPr="00932C62" w:rsidRDefault="00307701" w:rsidP="00095994">
            <w:pPr>
              <w:jc w:val="center"/>
              <w:cnfStyle w:val="100000000000" w:firstRow="1" w:lastRow="0" w:firstColumn="0" w:lastColumn="0" w:oddVBand="0" w:evenVBand="0" w:oddHBand="0" w:evenHBand="0" w:firstRowFirstColumn="0" w:firstRowLastColumn="0" w:lastRowFirstColumn="0" w:lastRowLastColumn="0"/>
              <w:rPr>
                <w:sz w:val="16"/>
                <w:szCs w:val="16"/>
              </w:rPr>
            </w:pPr>
            <w:r w:rsidRPr="00932C62">
              <w:rPr>
                <w:sz w:val="16"/>
                <w:szCs w:val="16"/>
              </w:rPr>
              <w:t>Compartment</w:t>
            </w:r>
          </w:p>
        </w:tc>
        <w:tc>
          <w:tcPr>
            <w:tcW w:w="2340" w:type="dxa"/>
            <w:vAlign w:val="center"/>
          </w:tcPr>
          <w:p w:rsidR="00307701" w:rsidRPr="00932C62" w:rsidRDefault="00307701" w:rsidP="00095994">
            <w:pPr>
              <w:jc w:val="center"/>
              <w:cnfStyle w:val="100000000000" w:firstRow="1" w:lastRow="0" w:firstColumn="0" w:lastColumn="0" w:oddVBand="0" w:evenVBand="0" w:oddHBand="0" w:evenHBand="0" w:firstRowFirstColumn="0" w:firstRowLastColumn="0" w:lastRowFirstColumn="0" w:lastRowLastColumn="0"/>
              <w:rPr>
                <w:sz w:val="16"/>
                <w:szCs w:val="16"/>
              </w:rPr>
            </w:pPr>
            <w:r w:rsidRPr="00932C62">
              <w:rPr>
                <w:sz w:val="16"/>
                <w:szCs w:val="16"/>
              </w:rPr>
              <w:t>Variable Name</w:t>
            </w:r>
          </w:p>
        </w:tc>
        <w:tc>
          <w:tcPr>
            <w:tcW w:w="990" w:type="dxa"/>
            <w:vAlign w:val="center"/>
          </w:tcPr>
          <w:p w:rsidR="00307701" w:rsidRPr="00932C62" w:rsidRDefault="00307701" w:rsidP="00095994">
            <w:pPr>
              <w:jc w:val="center"/>
              <w:cnfStyle w:val="100000000000" w:firstRow="1" w:lastRow="0" w:firstColumn="0" w:lastColumn="0" w:oddVBand="0" w:evenVBand="0" w:oddHBand="0" w:evenHBand="0" w:firstRowFirstColumn="0" w:firstRowLastColumn="0" w:lastRowFirstColumn="0" w:lastRowLastColumn="0"/>
              <w:rPr>
                <w:sz w:val="16"/>
                <w:szCs w:val="16"/>
              </w:rPr>
            </w:pPr>
            <w:r w:rsidRPr="00932C62">
              <w:rPr>
                <w:sz w:val="16"/>
                <w:szCs w:val="16"/>
              </w:rPr>
              <w:t>Unit</w:t>
            </w:r>
          </w:p>
        </w:tc>
        <w:tc>
          <w:tcPr>
            <w:tcW w:w="4091" w:type="dxa"/>
            <w:vAlign w:val="center"/>
          </w:tcPr>
          <w:p w:rsidR="00307701" w:rsidRPr="00932C62" w:rsidRDefault="00307701" w:rsidP="00095994">
            <w:pPr>
              <w:jc w:val="center"/>
              <w:cnfStyle w:val="100000000000" w:firstRow="1" w:lastRow="0" w:firstColumn="0" w:lastColumn="0" w:oddVBand="0" w:evenVBand="0" w:oddHBand="0" w:evenHBand="0" w:firstRowFirstColumn="0" w:firstRowLastColumn="0" w:lastRowFirstColumn="0" w:lastRowLastColumn="0"/>
              <w:rPr>
                <w:sz w:val="16"/>
                <w:szCs w:val="16"/>
              </w:rPr>
            </w:pPr>
            <w:r w:rsidRPr="00932C62">
              <w:rPr>
                <w:sz w:val="16"/>
                <w:szCs w:val="16"/>
              </w:rPr>
              <w:t>Variable Definition</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lood-Lymph</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mab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r>
              <w:rPr>
                <w:sz w:val="16"/>
                <w:szCs w:val="16"/>
              </w:rPr>
              <w:t>/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ti-CTLA-4 antibody in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lood-Lymph</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mabB_ugml</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µg/m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erum concentration of Anti-CTLA-4</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lood-Lymph</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mab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r>
              <w:rPr>
                <w:sz w:val="16"/>
                <w:szCs w:val="16"/>
              </w:rPr>
              <w:t>/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ti-PD-1 antibody in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lood-Lymph</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mab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r>
              <w:rPr>
                <w:sz w:val="16"/>
                <w:szCs w:val="16"/>
              </w:rPr>
              <w:t>/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ti-PD-L1 antibody in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lood-Lymph</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mabB_ugml</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µg/m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erum concentration of Anti-PD-L1</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lood-Lymph</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mabB_ugml</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µg/m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erum concentration of Anti-PD-1</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lood-Lymph</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that have been generated from all the lymph nodes considered that have migrated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lood-Lymph</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_TOTAL</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total number of Effector T cells present that have exited the lymph node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lood-Lymph</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_T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that have been generated from all the lymph nodes considered that are in the process of migrating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aive_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aïve T cells that undergo the first phase of priming in the Lymph Node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imed_Naive_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imed Naive T cells that undergo the second phase of priming in the Lymph Node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_Int_CD28</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28 expressed by interacting Primed Naive T cells engaged in the second priming phas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number of mature antigen presenting cells (mAPCs) in the lymph node compartment</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that are generate in the lymph node compartment (considering on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ma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r>
              <w:rPr>
                <w:sz w:val="16"/>
                <w:szCs w:val="16"/>
              </w:rPr>
              <w:t>/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Anti-CTLA-4 antibody in the lymph node </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aive_T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aive T cells that can undergo priming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olif_Naive_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oliferating Naive T cells that have undergone the second phase of priming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ergic_Naive_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imed Naive T cells that do not undergo proliferation following the second phase of priming and are deemed to be anergic T cell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ma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r>
              <w:rPr>
                <w:sz w:val="16"/>
                <w:szCs w:val="16"/>
              </w:rPr>
              <w:t>/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ti-PD-1 antibody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ma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r>
              <w:rPr>
                <w:sz w:val="16"/>
                <w:szCs w:val="16"/>
              </w:rPr>
              <w:t>/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ti-PD-L1 antibody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aive_T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aive T cells engaged in the first priming phase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imed_Naive_T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imed Naive T cells engaged in the second priming phase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Total_Calc_Pr</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s in the lymph node that are not engaged in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_T_CD8-CD4</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number of all T cell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1_In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imed Naive T cells engaged in the second priming phase in the lymph node that are accounting for the expression of immune checkpoint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_CTLA4</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 expressed by interacting Primed Naive T cells engaged in the second priming phas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Int_P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s interacting with Naive T cells in the first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Int_P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s interacting with Primed Naive T cells in the second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Int_P2_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receptors expressed by mAPCs that are involved in the second priming phase interaction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Int_P2_CD86</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6 receptors expressed by mAPCs that are involved in the second priming phase interaction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OS_Sig_PNT_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28 expressed on Primed Naive T cells and CD80 expressed on mAPCs during the second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OS_Sig_PNT_CD86</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28 expressed on Primed Naive T cells and CD86 expressed on mAPCs during the second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EG_Sig_PNT_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TLA-4 expressed on Primed Naive T cells and CD80 expressed on mAPCs during the second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EG_Sig_PNT_CD86</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Receptor-receptor interactions at the immunological synapse between CTLA-4 expressed on Primed Naive T </w:t>
            </w:r>
            <w:r w:rsidRPr="00932C62">
              <w:rPr>
                <w:sz w:val="16"/>
                <w:szCs w:val="16"/>
              </w:rPr>
              <w:lastRenderedPageBreak/>
              <w:t>cells and CD80 expressed on mAPCs during the second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3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mAb_CTLA4</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CTLA-4 expressed on Primed Naive T cells during the second priming phase and Anti-CTLA-4 mAb delivered to the lymph node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Int_P2_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receptors expressed by mAPCs that are involved in the second priming phase interaction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Int_P2_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 receptors expressed by mAPCs that are involved in the second priming phase interaction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Int_P2_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receptors expressed by mAPCs that are involved in the second priming phase interaction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_Int_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interacting Primed Naive T cells engaged in the second priming phas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4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_Int_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interacting Primed Naive T cells engaged in the second priming phas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4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_Int_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interacting Primed Naive T cells engaged in the second priming phas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4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_CD80-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0 expressed on Primed Naive T cells and PD-L1 expressed on mAPCs during the second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4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_PD1-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1 expressed on Primed Naive T cells and PD-L2 expressed on mAPCs during the second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4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_PD1-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1 expressed on Primed Naive T cells and PD-L1 expressed on mAPCs during the second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4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_PDL1-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on Primed Naive T cells and CD80 expressed on mAPCs during the second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4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_PDL1-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on Primed Naive T cells and PD-1 expressed on mAPCs during the second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4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nIn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s in the lymph node that are not engaged in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4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mAb-PNT_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ous receptor-antibody interactions at the immunological synapse between PD-L1 expressed on Primed Naive T cells during the second priming phase and Anti-PD-L1 mAb delivered to the lymph node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4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mAb-mAPC_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on mAPCs during the second priming phase and Anti-PD-L1 mAb delivered to the lymph node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5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mAb_mAPC_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on mAPCs during the second priming phase and Anti-PD-1 mAb delivered to the lymph node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5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mAb_PNT_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on Primed Naive T cells during the second priming phase and Anti-PD-1 mAb delivered to the lymph node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5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PD-1 expression by all mAPC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5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PD-L2 expression by all mAPC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5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PD-L1 expression by all mAPC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5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CD86</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CD86 expression by all mAPC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5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CD80 expression by all mAPC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5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LN_In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 Regulatory cells in the lymph node that have initiated engagement with mAPCs, and Naïve and Primed Naïve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5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LN-N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 Regulatory cells in the lymph node that have engaged in interacting with Naïve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5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LN-PN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 Regulatory cells in the lymph node that have engaged in interacting with Primed Naïve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6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LN_mAP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 Regulatory cells in the lymph node that have engaged in interacting with mAPC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6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LN</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number of T Regulatory cells that able to engage with other cell type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6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mAPC_CTLA4</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 receptors expressed by T Regulatory cell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6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PNT_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receptors expressed by T Regulatory cell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6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PNT_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receptors expressed by T Regulatory cell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6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Tr_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receptors expressed by Primed Naïve T cells in the lymph node during engagement with T Regulatory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6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Tr_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receptors expressed by Primed Naïve T cells in the lymph node during engagement with T Regulatory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6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Tr_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receptors expressed by Primed Naïve T cells in the lymph node during engagement with T Regulatory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6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ALN_CT_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TLA-4 expressed on T Regulatory cells and CD80 expressed on mAPC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6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ALN_CT_CD86</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TLA-4 expressed on T Regulatory cells and CD86 expressed on mAPC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7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PNT_PD1-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1 expressed on T Regulatory cells and PD-L1 expressed on Primed Naïve T cell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7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PNT_PDL1-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on T Regulatory cells and PD-1 expressed on Primed Naïve T cell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7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PNT_PDL1-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on T Regulatory cells and CD80 expressed on Primed Naïve T cell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7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ALN_CT_aC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CTLA-4 expressed on T Regulatory cells and Anti-CTLA-4 mAb delivered to the lymph node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7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PNT_PD1_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on T Regulatory cells and Anti-PD-1 mAb delivered to the lymph node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7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Tr_PDL1_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on Primed Naïve T cells and Anti-PD-L1 mAb delivered to the lymph node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7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PNT_PDL1_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on T Regulatory cells and Anti-PD-L1 mAb delivered to the lymph node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7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Tr_PD1_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on Primed Naïve T cells and Anti-PD-1 mAb delivered to the lymph node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7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mAPC_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receptors expressed by mACPs that are interacting with T Regulatory cell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7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mAPC_CD86</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6 receptors expressed by mACPs that are interacting with T Regulatory cell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8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LN_mAPC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 Regulatory cells in the lymph node that have engaged in interacting with mAPCs in the lymph node that are accounting for the expression of immune checkpoint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8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LN-PNT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 Regulatory cells in the lymph node that have engaged in interacting with Primed Naïve T cells in the lymph node that are accounting for the expression of immune checkpoint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8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_DebrisLN</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 debris that has been transported to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8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PCLN</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sident antigen presenting cells in the lymph node that have not yet phagocytosed tumor debri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8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LN_CTLA4</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 expressed on the surface of non-interacting T Regulatory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8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LN_CT_aC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antibody interactions between CTLA-4 expressed on T Regulatory cells and Anti-CTLA-4 mAb delivered to the lymph node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8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NT1_Int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aive T cells undergoing the first priming phase in the lymph node that are accounting for the expression of immune checkpoint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8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T_Int_CD28</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28 expressed to the immunological synapse of Naive T cells that are undergoing the first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8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Int_P1_CD86</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6 receptors expressed by mAPCs that are involved in the first priming phase interactions with Naïve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8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Int_P1_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receptors expressed by mAPCs that are involved in the first priming phase interactions with Naïve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9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OS_Sig_NT_CD86</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28 expressed on Naive T cells and CD86 expressed on mAPCs during the first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9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OS_Sig_NT_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28 expressed on Naive T cells and CD86 expressed on mAPCs during the first phase of priming</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9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LN_Secrete</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 Regulatory cells in the lymph node that are accounting for the constitutive secretion of CTLA-4</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9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LN_CTLA4S</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 that is constitutively secreted by T Regulatory cells in the lymph nod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9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nInt_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receptors expressed by non-interacting mAPCs in the lymph node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9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nInt_CD86</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6 receptors expressed by non-interacting mAPCs in the lymph node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9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S_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antibody interactions between CD80 expressed on non-interacting mACPs in the lymph node and CTLA-4 secreted by TT Regulatory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9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S_CD86</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antibody interactions between CD86 expressed on non-interacting mACPs in the lymph node and CTLA-4 secreted by TT Regulatory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9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ymph_Node</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LN_CTLA4S_aCTLA4</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antibody interactions between CTLA-4 expressed on non-interacting mACPs in the lymph node and Anti-CTLA-4 mAb delivered to the lymph node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9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ipheral</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mabP</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r>
              <w:rPr>
                <w:sz w:val="16"/>
                <w:szCs w:val="16"/>
              </w:rPr>
              <w:t>/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ti-CTLA-4 antibody in the peripheral compartment</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0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ipheral</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mabP</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r>
              <w:rPr>
                <w:sz w:val="16"/>
                <w:szCs w:val="16"/>
              </w:rPr>
              <w:t>/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ti-PD-1 antibody in the peripheral compartment</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0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ipheral</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mabP</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r>
              <w:rPr>
                <w:sz w:val="16"/>
                <w:szCs w:val="16"/>
              </w:rPr>
              <w:t>/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ti-PD-L1 antibody in the peripheral compartment</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0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ipheral</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P</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that have migrated into the peripheral tissues from the blood/plasma</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0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ipheral</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f</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ee effector T cells in the vascular spac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0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ipheral</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ptured effector T cells in the vascular spac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0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ipheral</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rrested effector T cells in the vascular spac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0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mab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r>
              <w:rPr>
                <w:sz w:val="16"/>
                <w:szCs w:val="16"/>
              </w:rPr>
              <w:t>/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ti-PD-1 antibody in the tumor compartment</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0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mab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r>
              <w:rPr>
                <w:sz w:val="16"/>
                <w:szCs w:val="16"/>
              </w:rPr>
              <w:t>/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ti-PD-L1 antibody in the tumor compartment</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0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mab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r>
              <w:rPr>
                <w:sz w:val="16"/>
                <w:szCs w:val="16"/>
              </w:rPr>
              <w:t>/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ti-CTLA-4 antibody in the tumor compartment</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0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1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f</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ee effector T cells in the vascular spac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1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ptured effector T cells in the vascular spac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1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rrested effector T cells in the vascular spac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1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11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T_C_Eng</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that can engage with cancer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1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C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 cells that are engaged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1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xhausted_T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that have entered a deeply exhausted stat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1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_Debris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Cancer debris in the tumor that has resulted from cancer death </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1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C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that are engaged with cancer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1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nocytes</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Monocytes that migrate into the tumor and differentiate into APCs </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2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PC_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tigen Presenting Cells (APCs) in the tumor that can phagocytose tumor debris (tumor antigens) and become mature APC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2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ture Antigen Presenting Cells (mAPCs) in the tumor that resulted from APCs that have phagocytosed tumor debri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2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 cells that can engage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2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1}{CD80}-{PDL1}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3 subgroup of cancer cells expressing PD-L1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2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1}-{PDL2}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4 subgroup of cancer cells expressing PD-L2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2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L1}-{PD1}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2 subgroup of cancer cells expressing PD-1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2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L1}-{CD80}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5 subgroup of cancer cells expressing CD80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2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1}{L1}{80}-{PD1}{L1}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6 subgroup of cancer cells expressing PD-1 and PD-L1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2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1}{80}-{PDL1}{PDL2}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8 subgroup of cancer cells expressing PD-L1 and PD-L2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2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1}{L1}-{PD1}{L2}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7 subgroup of cancer cells expressing PD-1 and PD-L2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3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1}{L1}{80}-{PD1}{L1}{L2}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10 subgroup of cancer cells expressing PD-1, PD-L1 and PD-L2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3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L1}-{CD80}{PD1}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9 subgroup of cancer cells expressing CD80 and PD-1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3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1}{L1}-{PDL1}{80}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11 subgroup of cancer cells expressing PD-L1 and CD80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3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1}{L1}-{PDL2}{80}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12 subgroup of cancer cells expressing PD-L2 and CD80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3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1}{L1}-{PDL1}{80}{L2}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13 subgroup of cancer cells expressing PD-L1, CD80 and PD-L2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3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1}{L1}{80}-{PD1}{80}{L1}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14 subgroup of cancer cells expressing PD-1, CD80 and PD-L1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3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1}{L1}-{PD1}{80}{PDL2}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15 subgroup of cancer cells expressing PD-1, CD80 and PD-L2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3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PD1}{L1}{80}-{PD1}{80}{L1}{L2}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interact with the T16 subgroup of cancer cells expressing PD-1, CD80, PD-L1 and PD-L2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3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2=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T2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13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3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T3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4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4=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T4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4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5=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T5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4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3b=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Effector T cells that interact with T3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4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7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T7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4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0b=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T10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4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7b=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T7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4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6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T6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4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6c=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Effector T cells that interact with T6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4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6b=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T6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4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T11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5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1b=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T11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5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0c=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Effector T cells that interact with T10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5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2b=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T12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5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3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T13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5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2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T12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5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4c=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Effector T cells that interact with T14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5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5b=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T15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5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5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T15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5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3b=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T13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5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4b=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T14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6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4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T14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6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6b=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T16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6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6c=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Effector T cells that interact with T16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6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6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T16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6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8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T8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6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8b=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Effector T cells that interact with T8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6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9=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T9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6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0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T10 subgroup of cancer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6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0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the T10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6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9b=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the T9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7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9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the T9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7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8b=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 expressed by the T8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17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6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the T16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7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6c=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 expressed by the T16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7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6b=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the T16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7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4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the T14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7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4b=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the T14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7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3b=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 expressed by the T13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7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5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the T15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7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5b=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 expressed by the T15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8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4c=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the T14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8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2a=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 expressed by the T12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8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3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the T13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8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2b=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the T12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8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0c=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 expressed by the T10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8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1b=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the T11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8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the T11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8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6b=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the T6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8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7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the T7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8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6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the T6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9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8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the T8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9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0b=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the T10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9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7b=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 expressed by the T7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9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5=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the T5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9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4=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 expressed by the T4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9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3=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the T3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9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2=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the T2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9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2 subgroup of cancer cells expressing PD-1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9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3 subgroup of cancer cells expressing PD-L1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19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4 subgroup of cancer cells expressing PD-L2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0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5 subgroup of cancer cells expressing CD80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0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1}{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6 subgroup of cancer cells expressing PD-1 and PD-L1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0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1}{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7 subgroup of cancer cells expressing PD-1 and PD-L2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0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L1}{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8 subgroup of cancer cells expressing PD-L1 and PD-L2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0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1}{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9 subgroup of cancer cells expressing PD-1 and CD80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20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1}{PDL1}{PDL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0 subgroup of cancer cells expressing PD-1, PD-L1 and PD-L2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0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L1}{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1 subgroup of cancer cells expressing PD-L1 and CD80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0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L2}{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2 subgroup of cancer cells expressing PD-L2 and CD80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0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L1}{PDL2}{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3 subgroup of cancer cells expressing PD-L1, PDL-L2 and CD80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0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1}{PDL1}{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4 subgroup of cancer cells expressing PD-1, PD-L1 and CD80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1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1}{PDL2}{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5 subgroup of cancer cells expressing PD-1, PD-L2 and CD80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1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PD1}{PDL1}{PDL2}{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6 subgroup of cancer cells expressing PD-1, PD-L1, PD-L2 and CD80 only, and other unknown factor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1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3c=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the T13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1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5c=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the T15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1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6d=CD80</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the T16 subtype of cancer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1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2=PDL1:PD1=C2</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1 expressed by the T2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1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3a=PD1:PDL1=C3</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T3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1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3b=CD80:PDL1=C3</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T3 subtype of cancer cells and CD80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1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4=PD1:PDL2=C4</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2 expressed by the T4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1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5=PDL1:CD80=C5</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0 expressed by the T5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2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6a=PDL1:PD1=C6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1 expressed by the T6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2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6c=CD80:PDL1=C6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T6 subtype of cancer cells and CD80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2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6b=PD1:PDL1=C6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T6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2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7a=PDL1:PD1=C7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1 expressed by the T7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2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7b=PD1:PDL2=C7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2 expressed by the T7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2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8a=PD1:PDL2=C8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2 expressed by the T8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2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8a=PD1:PDL1=C8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T8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2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8b=CD80:PDL1=C8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T8 subtype of cancer cells and CD80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2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9=PDL1-PD1=C9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1 expressed by the T9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2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9=PDL1-CD80=C9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0 expressed by the T9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23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0a=PDL1:PD1=C10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1 expressed by the T10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3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0b=PD1:PDL1=C10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T10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3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0b=PD1:PDL2=C10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2 expressed by the T10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3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0c=CD80:PDL1=C10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T10 subtype of cancer cells and CD80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3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1b=PD1:PDL1=C11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T11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3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1a=PDL1:CD80=C11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0 expressed by the T11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3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2b=PD1:PDL2=C12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2 expressed by the T12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3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2a=PDL1:CD80=C12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0 expressed by the T12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3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3b=PD1:PDL1=C13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T13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3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3a=PDL1:CD80=C13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0 expressed by the T13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4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3b=PD1:PDL2=C13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2 expressed by the T13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4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4a=PDL1:PD1=C14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1 expressed by the T14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4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4a=PDL1:CD80=C14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0 expressed by the T14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4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4b=PD1:PDL1=C14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T14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4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4c=CD80:PDL1=C14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0 expressed by the T14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4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5a=PDL1:CD80=C15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0 expressed by the T15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4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5a=PDL1:PD1=C15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1 expressed by the T15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4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5b=PD1:PDL2=C15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2 expressed by the T15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4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6b=PD1:PDL2=C16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2 expressed by the T15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4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6b=PD1:PDL1=C16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T15 subtype of cancer cells and PD-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5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6c=CD80:PDL1=C16b</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T15 subtype of cancer cells and CD80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5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6a=PDL1:PD1=C16a</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1 expressed by the T15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25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6a=PDL1:CD80=C16d</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0 expressed by the T15 subtype of cancer cells and PD-L1 expressed on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5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2=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Effector T cells that interact with the T2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5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3a=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T3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5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3=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the T3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5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5=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Effector T cells that interact with the T5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5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6a=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Effector T cells that interact with the T6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5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6b=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the T6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5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0a=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Effector T cells that interact with the T10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6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0b=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the T10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6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1a=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the T11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6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1a=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Effector T cells that interact with the T11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6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2a=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Effector T cells that interact with the T12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6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7a=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Effector T cells that interact with the T7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6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8a=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the T8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6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9=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Heterogeneous receptor-antibody interactions at the immunological synapse between PD-L1 expressed by Effector T cells that interact with the T9 subtype of cancer </w:t>
            </w:r>
            <w:r w:rsidRPr="00932C62">
              <w:rPr>
                <w:sz w:val="16"/>
                <w:szCs w:val="16"/>
              </w:rPr>
              <w:lastRenderedPageBreak/>
              <w:t>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26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3a=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the T13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6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3a=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Effector T cells that interact with the T13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6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4a=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Effector T cells that interact with the T14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7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4b=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the T14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7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5a=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Effector T cells that interact with the T15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7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6a=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Effector T cells that interact with the T16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7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6b=PDL1:aPDL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the T16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7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2=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the T2 subtype of cancer cells and Anti-PD-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7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4=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T4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7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6a=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the T6 subtype of cancer cells and Anti-PD-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7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6b=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T6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7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7a=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the T7 subtype of cancer cells and Anti-PD-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7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7b=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T7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8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8a=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T8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28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9a=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the T9 subtype of cancer cells and Anti-PD-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8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0a=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the T10 subtype of cancer cells and Anti-PD-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8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0b=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T10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8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1b=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T11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8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3b=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T13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8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4a=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the T14 subtype of cancer cells and Anti-PD-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8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4b=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T14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8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5a=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the T15 subtype of cancer cells and Anti-PD-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8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5b=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T15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9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16a=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the T16 subtype of cancer cells and Anti-PD-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9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6b=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T16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9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12b=PD1:aPD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T12 subtype of cancer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9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number of T Regulatory cells that able to engage with Effector T cells and mAPC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9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T_Teff</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 Regulatory cells in the tumor that have engaged in interacting with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9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T_mAPC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 Regulatory cells in the tumor that have engaged in interacting with mAPC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9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DSC_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number of MDSCs that able to engage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9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DSCsT_Teff</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DSCs in the tumor that have engaged in interacting with Effector T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29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DSCsT_EngTeff</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DSCs in the tumor that have engaged in interacting with Effector T cells that are accounting for the expression of PD-1 and PD-L1</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29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T_EngAP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 Regulatory cells in the tumor that have engaged in interacting with mAPCs that are accounting for the expression of CTLA-4</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0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T_EngTreg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s in the tumor that have engaged in interacting with T Regulatory cells that are accounting for the expression of CD80 and CD86</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0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eff_EngTreg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have engaged in interacting with T Regulatory cells that are accounting for the expression of CD80, PD-1 and PD-L1</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0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Teff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0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Teff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0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_Teff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Effector T cells that interact with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0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_mAPC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mAPCs that interact with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0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MDSCs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MDSC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0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MDSCs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MDSC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0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6_mAPC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6 expressed by mAPCs that interact with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0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Treg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T Regulatory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1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Treg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T Regulatory cells that interact with Effector T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1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Treg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 expressed by T Regulatory cells that interact with mAPC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1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CD80_TrA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0 expressed by mAPCs and CTLA-4 expressed on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1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CD86_TrA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6 expressed by mAPCs and CTLA-4 expressed on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1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CTLA4-Tr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CTLA-4 expressed by T Regulatory cells that interact with the mAPC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1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PD1_TrTeff</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1 expressed by the Effector T cells and PD-L1 expressed on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1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CD80_TrTeff</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0 expressed by the Effector T cells and PD-L1 expressed on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1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PDL1_TrTeff</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Effector T cells and PD-1 expressed on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1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CD80_MDSC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CD80 expressed by the Effector T cells and PD-L1 expressed on MDSC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1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PD1_MDSC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1 expressed by the Effector T cells and PD-L1 expressed on MDSCs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2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PDL1_MDSC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receptor interactions at the immunological synapse between PD-L1 expressed by the Effector T cells and PD-1 expressed on MDSC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2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aPD1_Teff</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T Regulatory cells and Anti-PD-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32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aPDL1_Teff</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Effector T cells that interact with the T Regulatory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2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aPDL1_Treg</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T Regulatory cells that interact with Effector T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2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aPD1_Treg</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T Regulatory cells that interact with Effector T cells and Anti-PD-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2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aPD1_MDSCs</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MDSCs that interact with Effector T cells and Anti-PD-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2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aPDL1_MDSCs</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MDSCs that interact with Effector T cell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2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T_EngTeff</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 Regulatory cells in the tumor that have engaged in interacting with Effector T cells that are accounting for the expression of PD-1 and PD-L1</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2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eff_EngMDSC</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 T cells in the tumor that have engaged in interacting with MDSCs that are accounting for the expression of CD80, PD-1 and PD-L1</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2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_TeffT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 expressed by Effector T cells that interact with MDSC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3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TeffT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 expressed by Effector T cells that interact with MDSC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3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TeffT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 expressed by Effector T cells that interact with MDSC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3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aPD1_Teff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1 expressed by Effector T cells that interact with the MDSCs and Anti-PD-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3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aPDL1_Teff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eterogeneous receptor-antibody interactions at the immunological synapse between PD-L1 expressed by Effector T cells that interact with the MDSCs and Anti-PD-L1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34</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T1</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on-interacting T Regulatory cells in the tumor that account for the constitutive expression of CTLA-4 to their surface</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35</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TregTS</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 constitutively expressed to the surface of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36</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aCTLA4-TrTS</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eptor-antibody interactions between CTLA-4 expressed by T Regulatory cells in the tumor and Anti-CTLA-4 mAb delivered to the tumor by way of IV injection into the blood</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37</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T_Treg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number of Effector T cells that able to engage with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38</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T_MDSCs</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number of Effector T cells that able to engage with MDSC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39</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T_Treg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number of mAPCs that able to engage with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40</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T_Count</w:t>
            </w:r>
          </w:p>
        </w:tc>
        <w:tc>
          <w:tcPr>
            <w:tcW w:w="99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total number of Effector and Resident Effector Memory cells</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41</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T_per_Treg</w:t>
            </w:r>
          </w:p>
        </w:tc>
        <w:tc>
          <w:tcPr>
            <w:tcW w:w="990" w:type="dxa"/>
            <w:vAlign w:val="center"/>
          </w:tcPr>
          <w:p w:rsidR="00945472" w:rsidRPr="00932C62" w:rsidRDefault="00AF757F" w:rsidP="00AF757F">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ell/</w:t>
            </w:r>
            <w:r w:rsidR="00945472" w:rsidRPr="00932C62">
              <w:rPr>
                <w:sz w:val="16"/>
                <w:szCs w:val="16"/>
              </w:rPr>
              <w:t>cell</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number of Effector T cells per T Regulatory cells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t>342</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ector_TT_per_mm3</w:t>
            </w:r>
          </w:p>
        </w:tc>
        <w:tc>
          <w:tcPr>
            <w:tcW w:w="990" w:type="dxa"/>
            <w:vAlign w:val="center"/>
          </w:tcPr>
          <w:p w:rsidR="00945472" w:rsidRPr="00932C62" w:rsidRDefault="00AF757F" w:rsidP="00AF757F">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ell/</w:t>
            </w:r>
            <w:r w:rsidR="00945472" w:rsidRPr="00932C62">
              <w:rPr>
                <w:sz w:val="16"/>
                <w:szCs w:val="16"/>
              </w:rPr>
              <w:t>mm</w:t>
            </w:r>
            <w:r w:rsidR="00945472" w:rsidRPr="00932C62">
              <w:rPr>
                <w:sz w:val="16"/>
                <w:szCs w:val="16"/>
                <w:vertAlign w:val="superscript"/>
              </w:rPr>
              <w:t>3</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volumetric density of Effector T cells per cubic millimeter in the tumor</w:t>
            </w:r>
          </w:p>
        </w:tc>
      </w:tr>
      <w:tr w:rsidR="00945472" w:rsidRPr="00932C62" w:rsidTr="00AF757F">
        <w:tc>
          <w:tcPr>
            <w:cnfStyle w:val="001000000000" w:firstRow="0" w:lastRow="0" w:firstColumn="1" w:lastColumn="0" w:oddVBand="0" w:evenVBand="0" w:oddHBand="0" w:evenHBand="0" w:firstRowFirstColumn="0" w:firstRowLastColumn="0" w:lastRowFirstColumn="0" w:lastRowLastColumn="0"/>
            <w:tcW w:w="895" w:type="dxa"/>
            <w:vAlign w:val="bottom"/>
          </w:tcPr>
          <w:p w:rsidR="00945472" w:rsidRPr="00945472" w:rsidRDefault="00945472" w:rsidP="00945472">
            <w:pPr>
              <w:jc w:val="center"/>
              <w:rPr>
                <w:color w:val="000000"/>
                <w:sz w:val="16"/>
                <w:szCs w:val="16"/>
              </w:rPr>
            </w:pPr>
            <w:r w:rsidRPr="00945472">
              <w:rPr>
                <w:color w:val="000000"/>
                <w:sz w:val="16"/>
                <w:szCs w:val="16"/>
              </w:rPr>
              <w:lastRenderedPageBreak/>
              <w:t>343</w:t>
            </w:r>
          </w:p>
        </w:tc>
        <w:tc>
          <w:tcPr>
            <w:tcW w:w="126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w:t>
            </w:r>
          </w:p>
        </w:tc>
        <w:tc>
          <w:tcPr>
            <w:tcW w:w="2340" w:type="dxa"/>
            <w:vAlign w:val="center"/>
          </w:tcPr>
          <w:p w:rsidR="00945472" w:rsidRPr="00932C62" w:rsidRDefault="00945472" w:rsidP="00095994">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io_T/cm3_per_max</w:t>
            </w:r>
          </w:p>
        </w:tc>
        <w:tc>
          <w:tcPr>
            <w:tcW w:w="990" w:type="dxa"/>
            <w:vAlign w:val="center"/>
          </w:tcPr>
          <w:p w:rsidR="00945472" w:rsidRPr="00932C62" w:rsidRDefault="00AF757F" w:rsidP="00AF757F">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ell/</w:t>
            </w:r>
            <w:r w:rsidR="00945472" w:rsidRPr="00932C62">
              <w:rPr>
                <w:sz w:val="16"/>
                <w:szCs w:val="16"/>
              </w:rPr>
              <w:t>cm</w:t>
            </w:r>
            <w:r w:rsidR="00945472" w:rsidRPr="00932C62">
              <w:rPr>
                <w:sz w:val="16"/>
                <w:szCs w:val="16"/>
                <w:vertAlign w:val="superscript"/>
              </w:rPr>
              <w:t>3</w:t>
            </w:r>
          </w:p>
        </w:tc>
        <w:tc>
          <w:tcPr>
            <w:tcW w:w="4091" w:type="dxa"/>
            <w:vAlign w:val="center"/>
          </w:tcPr>
          <w:p w:rsidR="00945472" w:rsidRPr="00932C62" w:rsidRDefault="00945472" w:rsidP="00095994">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volumetric density of Effector T cells per maximum density physically possible</w:t>
            </w:r>
          </w:p>
        </w:tc>
      </w:tr>
    </w:tbl>
    <w:p w:rsidR="00E437FB" w:rsidRPr="006B1421" w:rsidRDefault="00E437FB" w:rsidP="00E437FB">
      <w:pPr>
        <w:rPr>
          <w:b/>
          <w:sz w:val="18"/>
          <w:szCs w:val="18"/>
        </w:rPr>
      </w:pPr>
      <w:r w:rsidRPr="006B1421">
        <w:rPr>
          <w:b/>
          <w:sz w:val="18"/>
          <w:szCs w:val="18"/>
        </w:rPr>
        <w:t>Table S</w:t>
      </w:r>
      <w:r w:rsidR="00D43551">
        <w:rPr>
          <w:b/>
          <w:sz w:val="18"/>
          <w:szCs w:val="18"/>
        </w:rPr>
        <w:t>3</w:t>
      </w:r>
      <w:r w:rsidRPr="006B1421">
        <w:rPr>
          <w:b/>
          <w:sz w:val="18"/>
          <w:szCs w:val="18"/>
        </w:rPr>
        <w:t xml:space="preserve"> – Definition of species in the model (End)</w:t>
      </w:r>
    </w:p>
    <w:p w:rsidR="00E437FB" w:rsidRPr="006B1421" w:rsidRDefault="00E437FB" w:rsidP="00E437FB">
      <w:pPr>
        <w:rPr>
          <w:sz w:val="18"/>
          <w:szCs w:val="18"/>
        </w:rPr>
      </w:pPr>
    </w:p>
    <w:p w:rsidR="00460FA9" w:rsidRPr="006B1421" w:rsidRDefault="002E3CD1" w:rsidP="003C0424">
      <w:pPr>
        <w:outlineLvl w:val="0"/>
        <w:rPr>
          <w:b/>
          <w:sz w:val="18"/>
          <w:szCs w:val="18"/>
        </w:rPr>
      </w:pPr>
      <w:r w:rsidRPr="006B1421">
        <w:rPr>
          <w:b/>
          <w:sz w:val="18"/>
          <w:szCs w:val="18"/>
        </w:rPr>
        <w:t>Table S</w:t>
      </w:r>
      <w:r w:rsidR="00D43551">
        <w:rPr>
          <w:b/>
          <w:sz w:val="18"/>
          <w:szCs w:val="18"/>
        </w:rPr>
        <w:t>4</w:t>
      </w:r>
      <w:r w:rsidR="00460FA9" w:rsidRPr="006B1421">
        <w:rPr>
          <w:b/>
          <w:sz w:val="18"/>
          <w:szCs w:val="18"/>
        </w:rPr>
        <w:t xml:space="preserve"> – Model Reactions (Start)</w:t>
      </w:r>
    </w:p>
    <w:tbl>
      <w:tblPr>
        <w:tblStyle w:val="GridTable1Light"/>
        <w:tblW w:w="5005" w:type="pct"/>
        <w:tblLook w:val="04A0" w:firstRow="1" w:lastRow="0" w:firstColumn="1" w:lastColumn="0" w:noHBand="0" w:noVBand="1"/>
      </w:tblPr>
      <w:tblGrid>
        <w:gridCol w:w="1013"/>
        <w:gridCol w:w="8346"/>
      </w:tblGrid>
      <w:tr w:rsidR="00771336" w:rsidRPr="00932C62" w:rsidTr="00E0113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1" w:type="pct"/>
            <w:vAlign w:val="bottom"/>
          </w:tcPr>
          <w:p w:rsidR="00460FA9" w:rsidRPr="00932C62" w:rsidRDefault="00460FA9" w:rsidP="00E01130">
            <w:pPr>
              <w:jc w:val="center"/>
              <w:rPr>
                <w:sz w:val="16"/>
                <w:szCs w:val="16"/>
              </w:rPr>
            </w:pPr>
            <w:r w:rsidRPr="00932C62">
              <w:rPr>
                <w:sz w:val="16"/>
                <w:szCs w:val="16"/>
              </w:rPr>
              <w:t>Reaction Number</w:t>
            </w:r>
          </w:p>
        </w:tc>
        <w:tc>
          <w:tcPr>
            <w:tcW w:w="4459" w:type="pct"/>
          </w:tcPr>
          <w:p w:rsidR="00460FA9" w:rsidRPr="00932C62" w:rsidRDefault="00460FA9" w:rsidP="00460FA9">
            <w:pPr>
              <w:jc w:val="center"/>
              <w:cnfStyle w:val="100000000000" w:firstRow="1" w:lastRow="0" w:firstColumn="0" w:lastColumn="0" w:oddVBand="0" w:evenVBand="0" w:oddHBand="0" w:evenHBand="0" w:firstRowFirstColumn="0" w:firstRowLastColumn="0" w:lastRowFirstColumn="0" w:lastRowLastColumn="0"/>
              <w:rPr>
                <w:sz w:val="16"/>
                <w:szCs w:val="16"/>
              </w:rPr>
            </w:pPr>
            <w:r w:rsidRPr="00932C62">
              <w:rPr>
                <w:sz w:val="16"/>
                <w:szCs w:val="16"/>
              </w:rPr>
              <w:t>Reaction</w:t>
            </w:r>
          </w:p>
        </w:tc>
      </w:tr>
      <w:tr w:rsidR="00E01130"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E01130" w:rsidRPr="00932C62" w:rsidRDefault="00E01130" w:rsidP="00E01130">
            <w:pPr>
              <w:jc w:val="center"/>
              <w:rPr>
                <w:sz w:val="16"/>
                <w:szCs w:val="16"/>
              </w:rPr>
            </w:pPr>
            <w:r w:rsidRPr="00932C62">
              <w:rPr>
                <w:sz w:val="16"/>
                <w:szCs w:val="16"/>
              </w:rPr>
              <w:t>1</w:t>
            </w:r>
          </w:p>
        </w:tc>
        <w:tc>
          <w:tcPr>
            <w:tcW w:w="4459" w:type="pct"/>
            <w:vAlign w:val="bottom"/>
          </w:tcPr>
          <w:p w:rsidR="00E01130" w:rsidRPr="00E01130" w:rsidRDefault="00E01130"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CTLA4_mabB -&gt; null</w:t>
            </w:r>
          </w:p>
        </w:tc>
      </w:tr>
      <w:tr w:rsidR="00E01130"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E01130" w:rsidRPr="00932C62" w:rsidRDefault="00E01130" w:rsidP="00E01130">
            <w:pPr>
              <w:jc w:val="center"/>
              <w:rPr>
                <w:sz w:val="16"/>
                <w:szCs w:val="16"/>
              </w:rPr>
            </w:pPr>
            <w:r w:rsidRPr="00932C62">
              <w:rPr>
                <w:sz w:val="16"/>
                <w:szCs w:val="16"/>
              </w:rPr>
              <w:t>2</w:t>
            </w:r>
          </w:p>
        </w:tc>
        <w:tc>
          <w:tcPr>
            <w:tcW w:w="4459" w:type="pct"/>
            <w:vAlign w:val="bottom"/>
          </w:tcPr>
          <w:p w:rsidR="00E01130" w:rsidRPr="00E01130" w:rsidRDefault="00E01130"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CTLA4_mabB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CTLA4_mabB &lt;-&gt; Peripheral.CTLA4_mabP</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CTLA4_mabB &lt;-&gt; Tumor.CTLA4_mab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Effector_T_TB -&gt; [Blood-Lymph].Effector_T_TB + [Blood-Lymph].Effector_T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Effector_TB &lt;-&gt; Peripheral.Effector_T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Effector_TB &lt;-&gt; Tumor.Effector_T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PD1_mabB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PD1_mabB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PD1_mabB &lt;-&gt; Peripheral.PD1_mabP</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PD1_mabB &lt;-&gt; Tumor.PD1_mab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PDL1_mabB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PDL1_mabB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PDL1_mabB &lt;-&gt; Peripheral.PDL1_mabP</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lood-Lymph].PDL1_mabB &lt;-&gt; Tumor.PDL1_mab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Tr_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Tr_CD80] + Lymph_Node.[Tr-PNT_PDL1] &lt;-&gt; Lymph_Node.[TrPNT_PDL1-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Tr_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Tr_PD1] + Lymph_Node.[Tr-PNT_PDL1] &lt;-&gt; Lymph_Node.[TrPNT_PDL1-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Tr_PD1] + Lymph_Node.PD1_mab &lt;-&gt; Lymph_Node.PNTTr_PD1_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Tr_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Tr_PDL1] + Lymph_Node.PDL1_mab &lt;-&gt; Lymph_Node.PNTTr_PDL1_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mAPC_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mAPC_CD86]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mAPC_CTLA4]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mAPC_CTLA4] + Lymph_Node.[Tr-mAPC_CD80] &lt;-&gt; Lymph_Node.TrALN_CT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mAPC_CTLA4] + Lymph_Node.[Tr-mAPC_CD86] &lt;-&gt; Lymph_Node.TrALN_C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mAPC_CTLA4] + Lymph_Node.CTLA4_mab &lt;-&gt; Lymph_Node.TrALN_CT_a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PNT_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PNT_PD1] + Lymph_Node.[PNT-Tr_PDL1] &lt;-&gt; Lymph_Node.[TrPNT_PD1-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PNT_PD1] + Lymph_Node.PD1_mab &lt;-&gt; Lymph_Node.TrPNT_PD1_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PNT_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PNT_PDL1] + Lymph_Node.PDL1_mab &lt;-&gt; Lymph_Node.TrPNT_PDL1_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N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NT] + Lymph_Node.Naive_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PN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PNT] + Lymph_Node.Primed_Naive_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PNT1] -&gt; Lymph_Node.[PNT-Tr_CD80] + Lymph_Node.[TregLN-PNT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PNT1] -&gt; Lymph_Node.[PNT-Tr_PD1] + Lymph_Node.[TregLN-PNT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PNT1] -&gt; Lymph_Node.[PNT-Tr_PDL1] + Lymph_Node.[TregLN-PNT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PNT1] -&gt; Lymph_Node.[Tr-PNT_PD1] + Lymph_Node.[TregLN-PNT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PNT1] -&gt; Lymph_Node.[Tr-PNT_PDL1] + Lymph_Node.[TregLN-PNT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APCLN + Lymph_Node.C_DebrisLN -&gt; Lymph_Node.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C_DebrisLN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CTLA4_mab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CTLA4_mab + Lymph_Node.PNT_CTLA4 &lt;-&gt; Lymph_Node.CTLA4_mAb_CTLA4</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CTLA4_mAb_CTLA4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Effector_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 -&gt; Lymph_Node.mAPC_CD80 + Lymph_Node.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 -&gt; Lymph_Node.mAPC_CD86 + Lymph_Node.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 -&gt; Lymph_Node.mAPC_PD1 + Lymph_Node.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 -&gt; Lymph_Node.mAPC_PDL1 + Lymph_Node.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 -&gt; Lymph_Node.mAPC_PDL2 + Lymph_Node.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CD86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5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1 -&gt; Lymph_Node.mAPC_Int_P1 + Lymph_Node.mAPC_Int_P1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1 -&gt; Lymph_Node.mAPC_Int_P1 + Lymph_Node.mAPC_Int_P1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1_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1_CD86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 -&gt; Lymph_Node.mAPC_Int_P2_CD80 + Lymph_Node.mAPC_Int_P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 -&gt; Lymph_Node.mAPC_Int_P2_CD86 + Lymph_Node.mAPC_Int_P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 -&gt; Lymph_Node.mAPC_Int_P2_PD1 + Lymph_Node.mAPC_Int_P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 -&gt; Lymph_Node.mAPC_Int_P2_PDL1 + Lymph_Node.mAPC_Int_P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 -&gt; Lymph_Node.mAPC_Int_P2_PDL2 + Lymph_Node.mAPC_Int_P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_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_CD80 + Lymph_Node.PNT_CTLA4 &lt;-&gt; Lymph_Node.NEG_Sig_PNT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_CD80 + Lymph_Node.PNT_Int_PDL1 &lt;-&gt; Lymph_Node.[PNT_PDL1-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_CD86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_CD86 + Lymph_Node.PNT_CTLA4 &lt;-&gt; Lymph_Node.NEG_Sig_PN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_CD86 + Lymph_Node.PNT_Int_CD28 &lt;-&gt; Lymph_Node.POS_Sig_PN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_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_PD1 + Lymph_Node.PD1_mab &lt;-&gt; Lymph_Node.PD1mAb_mAPC_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_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_PDL2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Int_P2_PDL2 + Lymph_Node.PNT_Int_PD1 &lt;-&gt; Lymph_Node.[PNT_PD1-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nInt -&gt; Lymph_Node.mAPC_nInt + Lymph_Node.mAPC_nInt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nInt -&gt; Lymph_Node.mAPC_nInt + Lymph_Node.mAPC_nIn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nInt_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nInt_CD80 + Lymph_Node.TrLN_CTLA4S &lt;-&gt; Lymph_Node.CTLA4S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nInt_CD86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nInt_CD86 + Lymph_Node.TrLN_CTLA4S &lt;-&gt; Lymph_Node.CTLA4S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mAPC_PDL2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Naive_T -&gt; Lymph_Node.Naive_T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Naive_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Naive_T1 -&gt; Lymph_Node.Naive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Naive_T1 -&gt; Lymph_Node.Primed_Naive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NEG_Sig_PNT_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NEG_Sig_PNT_CD86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NT_Int_CD28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NT_Int_CD28 + Lymph_Node.mAPC_Int_P1_CD80 &lt;-&gt; Lymph_Node.POS_Sig_NT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NT_Int_CD28 + Lymph_Node.mAPC_Int_P1_CD86 &lt;-&gt; Lymph_Node.POS_Sig_N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NT1_Int1 -&gt; Lymph_Node.NT1_Int1 + Lymph_Node.NT_Int_CD28</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D1_mab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DL1_mab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DL1_mab + Lymph_Node.mAPC_Int_P2_PDL1 &lt;-&gt; Lymph_Node.[PDL1mAb-mAPC_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DL1_mab + Lymph_Node.PNT_Int_PDL1 &lt;-&gt; Lymph_Node.[PDL1mAb-PNT_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_CTLA4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_Int_CD28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_Int_CD28 + Lymph_Node.mAPC_Int_P2_CD80 &lt;-&gt; Lymph_Node.POS_Sig_PNT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_Int_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_Int_CD80 + Lymph_Node.mAPC_Int_P2_PDL1 &lt;-&gt; Lymph_Node.[PNT_CD80-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_Int_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_Int_PD1 + Lymph_Node.mAPC_Int_P2_PDL1 &lt;-&gt; Lymph_Node.[PNT_PD1-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_Int_PD1 + Lymph_Node.PD1_mab &lt;-&gt; Lymph_Node.PD1mAb_PNT_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_Int_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_Int_PDL1 + Lymph_Node.mAPC_Int_P2_PD1 &lt;-&gt; Lymph_Node.[PNT_PDL1-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1_Int -&gt; Lymph_Node.PNT_CTLA4 + Lymph_Node.PNT1_I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1_Int -&gt; Lymph_Node.PNT_Int_CD28 + Lymph_Node.PNT1_I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1_Int -&gt; Lymph_Node.PNT_Int_CD80 + Lymph_Node.PNT1_I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1_Int -&gt; Lymph_Node.PNT1_Int + Lymph_Node.PNT_Int_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NT1_Int -&gt; Lymph_Node.PNT1_Int + Lymph_Node.PNT_Int_PDL1</w:t>
            </w:r>
          </w:p>
        </w:tc>
      </w:tr>
      <w:tr w:rsidR="00AF407D" w:rsidRPr="00932C62" w:rsidTr="00E01130">
        <w:trPr>
          <w:trHeight w:val="67"/>
        </w:trPr>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rimed_Naive_T -&gt; Lymph_Node.Primed_Naive_T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rimed_Naive_T1 -&gt; Lymph_Node.Anergic_Naive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rimed_Naive_T1 -&gt; Lymph_Node.Primed_Naive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rimed_Naive_T1 -&gt; Lymph_Node.Prolif_Naive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rolif_Naive_T -&gt; Lymph_Node.Effector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rolif_Naive_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12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ALN_CT_aC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ALN_CT_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ALN_CT_CD86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 -&gt; Lymph_Node.TregLN + Lymph_Node.TrLN_CTLA4</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 -&gt; Lymph_Node.TregLN_Int + Lymph_Node.TregLN</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_Int + Lymph_Node.mAPC -&gt; Lymph_Node.TregLN_mAPC + Lymph_Node.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_Int + Lymph_Node.Naive_T -&gt; Lymph_Node.[TregLN-NT] + Lymph_Node.Naive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_Int + Lymph_Node.Primed_Naive_T -&gt; Lymph_Node.[TregLN-PNT] + Lymph_Node.Primed_Naive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_mAPC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_mAPC + Lymph_Node.mAPC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_mAPC1 -&gt; Lymph_Node.[Tr-mAPC_CD80] + Lymph_Node.TregLN_mAPC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_mAPC1 -&gt; Lymph_Node.[Tr-mAPC_CD86] + Lymph_Node.TregLN_mAPC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_mAPC1 -&gt; Lymph_Node.[Tr-mAPC_CTLA4] + Lymph_Node.TregLN_mAPC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egLN_Secrete -&gt; Lymph_Node.TrLN_CTLA4S + Lymph_Node.TregLN_Secret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LN_CTLA4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LN_CTLA4 + Lymph_Node.CTLA4_mab &lt;-&gt; Lymph_Node.TrLN_CT_a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TrLN_CTLA4S + Lymph_Node.CTLA4_mab &lt;-&gt; Lymph_Node.TrLN_CTLA4S_aCTLA4</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Blood-Lymph].CTLA4_mab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Blood-Lymph].CTLA4_mab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Blood-Lymph].PD1_mab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Blood-Lymph].PD1_mab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Blood-Lymph].PDL1_mab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Blood-Lymph].PDL1_mab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Lymph_Node.CTLA4_ma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Lymph_Node.CTLA4_ma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Lymph_Node.Naive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Lymph_Node.PD1_ma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Lymph_Node.PD1_ma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Lymph_Node.PDL1_ma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Lymph_Node.PDL1_ma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Lymph_Node.Prolif_Naive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Tumor.APC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Tumor.Cance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ull -&gt; Tumor.Effector_T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eripheral.Effector_Ta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eripheral.Effector_Ta -&gt; Peripheral.Effector_TP</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eripheral.Effector_Tb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eripheral.Effector_Tb -&gt; Peripheral.Effector_T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eripheral.Effector_Tf &lt;-&gt; Peripheral.Effector_T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eripheral.Effector_TP -&gt; [Blood-Lymph].Effector_T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CD80}] -&gt; Tumor.[C{CD80}] + Tumor.[C5=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 -&gt; Tumor.[C2=PD1] + Tumor.[C{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CD80}] -&gt; Tumor.[C{PD1}{CD80}] + Tumor.[C9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CD80}] -&gt; Tumor.[C{PD1}{CD80}] + Tumor.[C9b=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1}] -&gt; Tumor.[C6a=PD1] + Tumor.[C{PD1}{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1}] -&gt; Tumor.[C6b=PDL1] + Tumor.[C{PD1}{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1}{CD80}] -&gt; Tumor.[C{PD1}{PDL1}{CD80}] + Tumor.[C14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1}{CD80}] -&gt; Tumor.[C{PD1}{PDL1}{CD80}] + Tumor.[C14b=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1}{CD80}] -&gt; Tumor.[C{PD1}{PDL1}{CD80}] + Tumor.[C14c=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1}{PDL2}] -&gt; Tumor.[C{PD1}{PDL1}{PDL2}] + Tumor.[C10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1}{PDL2}] -&gt; Tumor.[C{PD1}{PDL1}{PDL2}] + Tumor.[C10b=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1}{PDL2}] -&gt; Tumor.[C{PD1}{PDL1}{PDL2}] + Tumor.[C10c=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1}{PDL2}{CD80}] -&gt; Tumor.[C{PD1}{PDL1}{PDL2}{CD80}] + Tumor.[C16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1}{PDL2}{CD80}] -&gt; Tumor.[C{PD1}{PDL1}{PDL2}{CD80}] + Tumor.[C16b=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1}{PDL2}{CD80}] -&gt; Tumor.[C{PD1}{PDL1}{PDL2}{CD80}] + Tumor.[C16c=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1}{PDL2}{CD80}] -&gt; Tumor.[C{PD1}{PDL1}{PDL2}{CD80}] + Tumor.[C16d=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2}] -&gt; Tumor.[C{PD1}{PDL2}] + Tumor.[C7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2}] -&gt; Tumor.[C{PD1}{PDL2}] + Tumor.[C7b=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2}{CD80}] -&gt; Tumor.[C{PD1}{PDL2}{CD80}] + Tumor.[C15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2}{CD80}] -&gt; Tumor.[C{PD1}{PDL2}{CD80}] + Tumor.[C15b=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1}{PDL2}{CD80}] -&gt; Tumor.[C{PD1}{PDL2}{CD80}] + Tumor.[C15c=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L1}] -&gt; Tumor.[C{PDL1}] + Tumor.[C3=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L1}{CD80}] -&gt; Tumor.[C{PDL1}{CD80}] + Tumor.[C1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18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L1}{CD80}] -&gt; Tumor.[C{PDL1}{CD80}] + Tumor.[C11b=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L1}{PDL2}] -&gt; Tumor.[C{PDL1}{PDL2}] + Tumor.[C8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L1}{PDL2}] -&gt; Tumor.[C{PDL1}{PDL2}] + Tumor.[C8b=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L1}{PDL2}{CD80}] -&gt; Tumor.[C{PDL1}{PDL2}{CD80}] + Tumor.[C13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L1}{PDL2}{CD80}] -&gt; Tumor.[C{PDL1}{PDL2}{CD80}] + Tumor.[C13b=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L1}{PDL2}{CD80}] -&gt; Tumor.[C{PDL1}{PDL2}{CD80}] + Tumor.[C13c=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L2}] -&gt; Tumor.[C{PDL2}] + Tumor.[C4=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L2}{CD80}] -&gt; Tumor.[C{PDL2}{CD80}] + Tumor.[C12a=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PDL2}{CD80}] -&gt; Tumor.[C{PDL2}{CD80}] + Tumor.[C12b=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0a=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0a=PD1] + Tumor.PD1_mabT &lt;-&gt; Tumor.[C10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0b=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0b=PDL1] + Tumor.PDL1_mabT &lt;-&gt; Tumor.[C10b=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0c=PDL2]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1a=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1a=PDL1] + Tumor.PDL1_mabT &lt;-&gt; Tumor.[C11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1b=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2a=PDL2]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2b=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3a=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3a=PDL1] + Tumor.PDL1_mabT &lt;-&gt; Tumor.[C13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3b=PDL2]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3c=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4a=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4a=PD1] + Tumor.[T14a=PDL1] &lt;-&gt; Tumor.[T14a=PDL1:PD1=C14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4b=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4b=PDL1] + Tumor.[T14c=CD80] &lt;-&gt; Tumor.[T14c=CD80:PDL1=C14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4b=PDL1] + Tumor.PDL1_mabT &lt;-&gt; Tumor.[C14b=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4c=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4c=CD80] + Tumor.[T14a=PDL1] &lt;-&gt; Tumor.[T14a=PDL1:CD80=C14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5a=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5a=PD1] + Tumor.PD1_mabT &lt;-&gt; Tumor.[C15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5b=PDL2]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5b=PDL2] + Tumor.[T15b=PD1] &lt;-&gt; Tumor.[T15b=PD1:PDL2=C15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5c=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5c=CD80] + Tumor.[T15a=PDL1] &lt;-&gt; Tumor.[T15a=PDL1:CD80=C15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6a=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6a=PD1] + Tumor.[T16a=PDL1] &lt;-&gt; Tumor.[T16a=PDL1:PD1=C16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6a=PD1] + Tumor.PD1_mabT &lt;-&gt; Tumor.[C16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6b=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6b=PDL1] + Tumor.PDL1_mabT &lt;-&gt; Tumor.[C16b=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6c=PDL2]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6c=PDL2] + Tumor.[T16b=PD1] &lt;-&gt; Tumor.[T16b=PD1:PDL2=C16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16d=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2=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3=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4=PDL2]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5=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6a=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6a=PD1] + Tumor.PD1_mabT &lt;-&gt; Tumor.[C6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6b=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6b=PDL1] + Tumor.[T6b=PD1] &lt;-&gt; Tumor.[T6b=PD1:PDL1=C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6b=PDL1] + Tumor.[T6c=CD80] &lt;-&gt; Tumor.[T6c=CD80:PDL1=C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6b=PDL1] + Tumor.PDL1_mabT &lt;-&gt; Tumor.[C6b=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7a=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7b=PDL2]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8a=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8a=PDL1] + Tumor.[T8b=CD80] &lt;-&gt; Tumor.[T8b=CD80:PDL1=C8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8a=PDL1] + Tumor.PDL1_mabT &lt;-&gt; Tumor.[C8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8b=PDL2]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9a=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9a=PD1] + Tumor.[T9=PDL1] &lt;-&gt; Tumor.[T9=PDL1-PD1=C9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9b=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TLA4_CTLA4-Tr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24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TLA4:CD80_TrA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TLA4:CD86_TrA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PDL2}C] -&gt; Tumor.[T{PD1}-{PDL2}C] + Tumor.[T4=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80}-{PDL1}{PDL2}C] -&gt; Tumor.[T{PD1}{80}-{PDL1}{PDL2}C] + Tumor.[T8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80}-{PDL1}{PDL2}C] -&gt; Tumor.[T{PD1}{80}-{PDL1}{PDL2}C] + Tumor.[T8b=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CD80}-{PDL1}C] -&gt; Tumor.[T{PD1}{CD80}-{PDL1}C] + Tumor.[T3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CD80}-{PDL1}C] -&gt; Tumor.[T{PD1}{CD80}-{PDL1}C] + Tumor.[T3b=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PD1}{80}{PDL2}C] -&gt; Tumor.[T{PD1}{L1}-{PD1}{80}{PDL2}C] + Tumor.[T15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PD1}{80}{PDL2}C] -&gt; Tumor.[T{PD1}{L1}-{PD1}{80}{PDL2}C] + Tumor.[T15b=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PD1}{L2}C] -&gt; Tumor.[T{PD1}{L1}-{PD1}{L2}C] + Tumor.[T7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PD1}{L2}C] -&gt; Tumor.[T{PD1}{L1}-{PD1}{L2}C] + Tumor.[T7b=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PDL1}{80}{L2}C] -&gt; Tumor.[T{PD1}{L1}-{PDL1}{80}{L2}C] + Tumor.[T13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PDL1}{80}{L2}C] -&gt; Tumor.[T{PD1}{L1}-{PDL1}{80}{L2}C] + Tumor.[T13b=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PDL1}{80}C] -&gt; Tumor.[T{PD1}{L1}-{PDL1}{80}C] + Tumor.[T1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PDL1}{80}C] -&gt; Tumor.[T{PD1}{L1}-{PDL1}{80}C] + Tumor.[T11b=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PDL2}{80}C] -&gt; Tumor.[T{PD1}{L1}-{PDL2}{80}C] + Tumor.[T12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PDL2}{80}C] -&gt; Tumor.[T{PD1}{L1}-{PDL2}{80}C] + Tumor.[T12b=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80}-{PD1}{80}{L1}{L2}C] -&gt; Tumor.[T{PD1}{L1}{80}-{PD1}{80}{L1}{L2}C] + Tumor.[T16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80}-{PD1}{80}{L1}{L2}C] -&gt; Tumor.[T{PD1}{L1}{80}-{PD1}{80}{L1}{L2}C] + Tumor.[T16b=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80}-{PD1}{80}{L1}{L2}C] -&gt; Tumor.[T{PD1}{L1}{80}-{PD1}{80}{L1}{L2}C] + Tumor.[T16c=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80}-{PD1}{80}{L1}C] -&gt; Tumor.[T{PD1}{L1}{80}-{PD1}{80}{L1}C] + Tumor.[T14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80}-{PD1}{80}{L1}C] -&gt; Tumor.[T{PD1}{L1}{80}-{PD1}{80}{L1}C] + Tumor.[T14b=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80}-{PD1}{80}{L1}C] -&gt; Tumor.[T{PD1}{L1}{80}-{PD1}{80}{L1}C] + Tumor.[T14c=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80}-{PD1}{L1}{L2}C] -&gt; Tumor.[T{PD1}{L1}{80}-{PD1}{L1}{L2}C] + Tumor.[T10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80}-{PD1}{L1}{L2}C] -&gt; Tumor.[T{PD1}{L1}{80}-{PD1}{L1}{L2}C] + Tumor.[T10b=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80}-{PD1}{L1}{L2}C] -&gt; Tumor.[T{PD1}{L1}{80}-{PD1}{L1}{L2}C] + Tumor.[T10c=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80}-{PD1}{L1}C] -&gt; Tumor.[T{PD1}{L1}{80}-{PD1}{L1}C] + Tumor.[T6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80}-{PD1}{L1}C] -&gt; Tumor.[T{PD1}{L1}{80}-{PD1}{L1}C] + Tumor.[T6b=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1}{L1}{80}-{PD1}{L1}C] -&gt; Tumor.[T{PD1}{L1}{80}-{PD1}{L1}C] + Tumor.[T6c=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L1}-{CD80}{PD1}C] -&gt; Tumor.[T{PDL1}-{CD80}{PD1}C] + Tumor.[T9=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L1}-{CD80}C] -&gt; Tumor.[T{PDL1}-{CD80}C] + Tumor.[T5=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PDL1}-{PD1}C] -&gt; Tumor.[T{PDL1}-{PD1}C] + Tumor.[T2=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0a=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0a=PDL1] + Tumor.[C10a=PD1] &lt;-&gt; Tumor.[T10a=PDL1:PD1=C10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0a=PDL1] + Tumor.PDL1_mabT &lt;-&gt; Tumor.[T10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0b=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0b=PD1] + Tumor.[C10b=PDL1] &lt;-&gt; Tumor.[T10b=PD1:PDL1=C10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0b=PD1] + Tumor.[C10c=PDL2] &lt;-&gt; Tumor.[T10b=PD1:PDL2=C10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0c=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0c=CD80] + Tumor.[C10b=PDL1] &lt;-&gt; Tumor.[T10c=CD80:PDL1=C10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1a=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1a=PDL1] + Tumor.[C11b=CD80] &lt;-&gt; Tumor.[T11a=PDL1:CD80=C11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1a=PDL1] + Tumor.PDL1_mabT &lt;-&gt; Tumor.[T11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1b=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1b=PD1] + Tumor.[C11a=PDL1] &lt;-&gt; Tumor.[T11b=PD1:PDL1=C11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2a=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2a=PDL1] + Tumor.[C12b=CD80] &lt;-&gt; Tumor.[T12a=PDL1:CD80=C12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2a=PDL1] + Tumor.PDL1_mabT &lt;-&gt; Tumor.[T12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2b=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2b=PD1] + Tumor.[C12a=PDL2] &lt;-&gt; Tumor.[T12b=PD1:PDL2=C12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3a=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3a=PDL1] + Tumor.[C13c=CD80] &lt;-&gt; Tumor.[T13a=PDL1:CD80=C13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3b=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3b=PD1] + Tumor.[C13a=PDL1] &lt;-&gt; Tumor.[T13b=PD1:PDL1=C13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3b=PD1] + Tumor.[C13b=PDL2] &lt;-&gt; Tumor.[T13b=PD1:PDL2=C13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3b=PD1] + Tumor.PD1_mabT &lt;-&gt; Tumor.[T13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4a=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4a=PDL1] + Tumor.PDL1_mabT &lt;-&gt; Tumor.[T14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4b=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4b=PD1] + Tumor.[C14b=PDL1] &lt;-&gt; Tumor.[T14b=PD1:PDL1=C14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4c=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31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5a=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5a=PDL1] + Tumor.[C15a=PD1] &lt;-&gt; Tumor.[T15a=PDL1:PD1=C15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5a=PDL1] + Tumor.PDL1_mabT &lt;-&gt; Tumor.[T15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5b=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5b=PD1] + Tumor.PD1_mabT &lt;-&gt; Tumor.[T15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6a=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6a=PDL1] + Tumor.[C16d=CD80] &lt;-&gt; Tumor.[T16a=PDL1:CD80=C16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6a=PDL1] + Tumor.PDL1_mabT &lt;-&gt; Tumor.[T16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6b=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6b=PD1] + Tumor.[C16b=PDL1] &lt;-&gt; Tumor.[T16b=PD1:PDL1=C1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6b=PD1] + Tumor.PD1_mabT &lt;-&gt; Tumor.[T16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6c=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16c=CD80] + Tumor.[C16b=PDL1] &lt;-&gt; Tumor.[T16c=CD80:PDL1=C1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2=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2=PDL1] + Tumor.[C2=PD1] &lt;-&gt; Tumor.[T2=PDL1:PD1=C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3a=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3a=PD1] + Tumor.[C3=PDL1] &lt;-&gt; Tumor.[T3a=PD1:PDL1=C3]</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3a=PD1] + Tumor.PD1_mabT &lt;-&gt; Tumor.[T3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3b=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3b=CD80] + Tumor.[C3=PDL1] &lt;-&gt; Tumor.[T3b=CD80:PDL1=C3]</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4=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4=PD1] + Tumor.[C4=PDL2] &lt;-&gt; Tumor.[T4=PD1:PDL2=C4]</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4=PD1] + Tumor.PD1_mabT &lt;-&gt; Tumor.[T4=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5=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5=PDL1] + Tumor.[C5=CD80] &lt;-&gt; Tumor.[T5=PDL1:CD80=C5]</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5=PDL1] + Tumor.PDL1_mabT &lt;-&gt; Tumor.[T5=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6a=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6a=PDL1] + Tumor.[C6a=PD1] &lt;-&gt; Tumor.[T6a=PDL1:PD1=C6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6a=PDL1] + Tumor.PDL1_mabT &lt;-&gt; Tumor.[T6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6b=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6b=PD1] + Tumor.PD1_mabT &lt;-&gt; Tumor.[T6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6c=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7a=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7a=PDL1] + Tumor.[C7a=PD1] &lt;-&gt; Tumor.[T7a=PDL1:PD1=C7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7b=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7b=PD1] + Tumor.[C7b=PDL2] &lt;-&gt; Tumor.[T7b=PD1:PDL2=C7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8a=PD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8a=PD1] + Tumor.[C8a=PDL1] &lt;-&gt; Tumor.[T8a=PD1:PDL1=C8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8a=PD1] + Tumor.[C8b=PDL2] &lt;-&gt; Tumor.[T8a=PD1:PDL2=C8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8b=CD80]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9=PDL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9=PDL1] + Tumor.[C9b=CD80] &lt;-&gt; Tumor.[T9=PDL1-CD80=C9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9=PDL1] + Tumor.PDL1_mabT &lt;-&gt; Tumor.[T9=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APC_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_DebrisT -&gt; Lymph_Node.C_DebrisLN</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_Debris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_Debris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_Debris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_DebrisT + Tumor.APC_T -&gt; Tumor.mAPC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ancer -&gt; 19 Tumor.C_Debris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D80_mAPC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D80_Teff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D80_TeffT + Tumor.PDL1_TregT &lt;-&gt; Tumor.[PDL1:CD80_Tr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D80_TeffT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D86_mAPC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TLA4_mab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TLA4_mabT + Tumor.CTLA4_TregTS &lt;-&gt; Tumor.[CTLA4_aCTLA4-TrT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TLA4_Treg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TLA4_TregT + Tumor.CD80_mAPCT &lt;-&gt; Tumor.[CTLA4:CD80_TrA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TLA4_TregT + Tumor.CD86_mAPCT &lt;-&gt; Tumor.[CTLA4:CD86_TrA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TLA4_TregT + Tumor.CTLA4_mabT &lt;-&gt; Tumor.[CTLA4_CTLA4-Tr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CTLA4_TregTS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Effector_Ta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Effector_Ta -&gt; Tumor.Effector_T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37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Effector_Tb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Effector_Tb -&gt; Tumor.Effector_T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Effector_Tf &lt;-&gt; Tumor.Effector_T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Effector_T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Effector_TT_C_Eng + Tumor.Cancer1 -&gt; Tumor.Effector_TT_C_Eng + Tumor.TC1 + Tumor.Cancer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Exhausted_T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mAPC_T -&gt; Lymph_Node.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mAPC_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mAPC_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mAPCT_EngTregT -&gt; Tumor.CD80_mAPCT + Tumor.mAPCT_EngTreg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mAPCT_EngTregT -&gt; Tumor.CD86_mAPCT + Tumor.mAPCT_EngTreg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MDSC_T + Tumor.Effector_TT_MDSCs -&gt; Tumor.MDSCsT_Teff + Tumor.Effector_TT_MDSCs + Tumor.MDSC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MDSCsT_EngTeff -&gt; Tumor.PD1_MDSCsT + Tumor.MDSCsT_Eng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MDSCsT_EngTeff -&gt; Tumor.PDL1_MDSCsT + Tumor.MDSCsT_Eng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MDSCsT_Teff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MDSCsT_Teff + Tumor.Effector_T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ab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abT + Tumor.[C14a=PD1] &lt;-&gt; Tumor.[C14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abT + Tumor.[C2=PD1] &lt;-&gt; Tumor.[C2=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abT + Tumor.[C7a=PD1] &lt;-&gt; Tumor.[C7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abT + Tumor.[C9a=PD1] &lt;-&gt; Tumor.[C9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abT + Tumor.[T10b=PD1] &lt;-&gt; Tumor.[T10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abT + Tumor.[T11b=PD1] &lt;-&gt; Tumor.[T11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abT + Tumor.[T12b=PD1] &lt;-&gt; Tumor.[T12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abT + Tumor.[T14b=PD1] &lt;-&gt; Tumor.[T14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abT + Tumor.[T7b=PD1] &lt;-&gt; Tumor.[T7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abT + Tumor.[T8a=PD1] &lt;-&gt; Tumor.[T8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abT + Tumor.PD1_TeffT &lt;-&gt; Tumor.[PD1:aPD1_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DSCs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DSCsT + Tumor.PD1_mabT &lt;-&gt; Tumor.[PD1:aPD1_MDSC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MDSCsT + Tumor.PDL1_TeffT1 &lt;-&gt; Tumor.[PD1:PDL1_MDS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Teff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TeffT + Tumor.PDL1_TregT &lt;-&gt; Tumor.[PDL1:PD1_Tr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TeffT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TeffT1 + Tumor.PD1_mabT &lt;-&gt; Tumor.[PD1:aPD1_Teff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Treg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1_TregT + Tumor.PD1_mabT &lt;-&gt; Tumor.[PD1:aPD1_Treg]</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mab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mabT + Tumor.[C3=PDL1] &lt;-&gt; Tumor.[C3=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mabT + Tumor.[T13a=PDL1] &lt;-&gt; Tumor.[T13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mabT + Tumor.[T2=PDL1] &lt;-&gt; Tumor.[T2=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mabT + Tumor.[T7a=PDL1] &lt;-&gt; Tumor.[T7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mabT + Tumor.PDL1_TeffT &lt;-&gt; Tumor.[PDL1:aPDL1_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mabT + Tumor.PDL1_TeffT1 &lt;-&gt; Tumor.[PDL1:aPDL1_Teff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MDSCs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MDSCsT + Tumor.CD80_TeffT1 &lt;-&gt; Tumor.[PDL1:CD80_MDS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MDSCsT + Tumor.PD1_TeffT1 &lt;-&gt; Tumor.[PDL1:PD1_MDS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MDSCsT + Tumor.PDL1_mabT &lt;-&gt; Tumor.[PDL1:aPDL1_MDSC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Teff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TeffT + Tumor.PD1_TregT &lt;-&gt; Tumor.[PD1:PDL1_Tr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TeffT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Treg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PDL1_TregT + Tumor.PDL1_mabT &lt;-&gt; Tumor.[PDL1:aPDL1_Treg]</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C1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C1 + Tumor.Cancer -&gt; 19 Tumor.C_Debris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C1 + Tumor.Effector_TT -&gt; Tumor.Exhausted_T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eff_EngMDSC -&gt; Tumor.Teff_EngMDSC + Tumor.CD80_TeffT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eff_EngMDSC -&gt; Tumor.Teff_EngMDSC + Tumor.PD1_TeffT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eff_EngMDSC -&gt; Tumor.Teff_EngMDSC + Tumor.PDL1_TeffT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eff_EngTregT -&gt; Tumor.CD80_TeffT + Tumor.Teff_EngTreg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eff_EngTregT -&gt; Tumor.PD1_TeffT + Tumor.Teff_EngTreg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eff_EngTregT -&gt; Tumor.PDL1_TeffT + Tumor.Teff_EngTreg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regT + Tumor.Effector_TT_TregT -&gt; Tumor.TregT_Teff + Tumor.Effector_TT_TregT + Tumor.Treg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43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regT + Tumor.mAPC_T_TregT -&gt; Tumor.TregT_mAPCT + Tumor.mAPC_T_TregT + Tumor.Treg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regT_EngAPC -&gt; Tumor.CTLA4_TregT + Tumor.TregT_Eng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regT_EngTeff -&gt; Tumor.PD1_TregT + Tumor.TregT_Eng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regT_EngTeff -&gt; Tumor.PDL1_TregT + Tumor.TregT_Eng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regT_mAPC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regT_mAPCT + Tumor.mAPC_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regT_Teff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regT_Teff + Tumor.Effector_TT -&gt; nu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mor.TregT1 -&gt; Tumor.TregT1 + Tumor.CTLA4_TregTS</w:t>
            </w:r>
          </w:p>
        </w:tc>
      </w:tr>
    </w:tbl>
    <w:p w:rsidR="00460FA9" w:rsidRPr="006B1421" w:rsidRDefault="002E3CD1" w:rsidP="00460FA9">
      <w:pPr>
        <w:rPr>
          <w:b/>
          <w:sz w:val="18"/>
          <w:szCs w:val="18"/>
        </w:rPr>
      </w:pPr>
      <w:r w:rsidRPr="006B1421">
        <w:rPr>
          <w:b/>
          <w:sz w:val="18"/>
          <w:szCs w:val="18"/>
        </w:rPr>
        <w:t>Table S</w:t>
      </w:r>
      <w:r w:rsidR="00D43551">
        <w:rPr>
          <w:b/>
          <w:sz w:val="18"/>
          <w:szCs w:val="18"/>
        </w:rPr>
        <w:t>4</w:t>
      </w:r>
      <w:r w:rsidR="00460FA9" w:rsidRPr="006B1421">
        <w:rPr>
          <w:b/>
          <w:sz w:val="18"/>
          <w:szCs w:val="18"/>
        </w:rPr>
        <w:t xml:space="preserve"> – Model Reactions (End)</w:t>
      </w:r>
    </w:p>
    <w:p w:rsidR="00460FA9" w:rsidRPr="006B1421" w:rsidRDefault="00460FA9" w:rsidP="00460FA9">
      <w:pPr>
        <w:rPr>
          <w:sz w:val="18"/>
          <w:szCs w:val="18"/>
        </w:rPr>
      </w:pPr>
    </w:p>
    <w:p w:rsidR="00460FA9" w:rsidRPr="006B1421" w:rsidRDefault="002E3CD1" w:rsidP="003C0424">
      <w:pPr>
        <w:outlineLvl w:val="0"/>
        <w:rPr>
          <w:b/>
          <w:sz w:val="18"/>
          <w:szCs w:val="18"/>
        </w:rPr>
      </w:pPr>
      <w:r w:rsidRPr="006B1421">
        <w:rPr>
          <w:b/>
          <w:sz w:val="18"/>
          <w:szCs w:val="18"/>
        </w:rPr>
        <w:t>Table S</w:t>
      </w:r>
      <w:r w:rsidR="00D43551">
        <w:rPr>
          <w:b/>
          <w:sz w:val="18"/>
          <w:szCs w:val="18"/>
        </w:rPr>
        <w:t>5</w:t>
      </w:r>
      <w:r w:rsidR="00460FA9" w:rsidRPr="006B1421">
        <w:rPr>
          <w:b/>
          <w:sz w:val="18"/>
          <w:szCs w:val="18"/>
        </w:rPr>
        <w:t xml:space="preserve"> – Model Reaction Rates (Start)</w:t>
      </w:r>
    </w:p>
    <w:tbl>
      <w:tblPr>
        <w:tblStyle w:val="GridTable1Light"/>
        <w:tblW w:w="5000" w:type="pct"/>
        <w:tblLayout w:type="fixed"/>
        <w:tblLook w:val="04A0" w:firstRow="1" w:lastRow="0" w:firstColumn="1" w:lastColumn="0" w:noHBand="0" w:noVBand="1"/>
      </w:tblPr>
      <w:tblGrid>
        <w:gridCol w:w="896"/>
        <w:gridCol w:w="8454"/>
      </w:tblGrid>
      <w:tr w:rsidR="00771336" w:rsidRPr="00932C62" w:rsidTr="00E0113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79" w:type="pct"/>
            <w:vAlign w:val="bottom"/>
          </w:tcPr>
          <w:p w:rsidR="00460FA9" w:rsidRPr="00932C62" w:rsidRDefault="00460FA9" w:rsidP="00E01130">
            <w:pPr>
              <w:jc w:val="center"/>
              <w:rPr>
                <w:sz w:val="16"/>
                <w:szCs w:val="16"/>
              </w:rPr>
            </w:pPr>
            <w:r w:rsidRPr="00932C62">
              <w:rPr>
                <w:sz w:val="16"/>
                <w:szCs w:val="16"/>
              </w:rPr>
              <w:t>Reaction Number</w:t>
            </w:r>
          </w:p>
        </w:tc>
        <w:tc>
          <w:tcPr>
            <w:tcW w:w="4521" w:type="pct"/>
            <w:vAlign w:val="center"/>
          </w:tcPr>
          <w:p w:rsidR="00460FA9" w:rsidRPr="00932C62" w:rsidRDefault="00460FA9" w:rsidP="00E01130">
            <w:pPr>
              <w:jc w:val="center"/>
              <w:cnfStyle w:val="100000000000" w:firstRow="1" w:lastRow="0" w:firstColumn="0" w:lastColumn="0" w:oddVBand="0" w:evenVBand="0" w:oddHBand="0" w:evenHBand="0" w:firstRowFirstColumn="0" w:firstRowLastColumn="0" w:lastRowFirstColumn="0" w:lastRowLastColumn="0"/>
              <w:rPr>
                <w:sz w:val="16"/>
                <w:szCs w:val="16"/>
              </w:rPr>
            </w:pPr>
            <w:r w:rsidRPr="00932C62">
              <w:rPr>
                <w:sz w:val="16"/>
                <w:szCs w:val="16"/>
              </w:rPr>
              <w:t>Reaction Rate</w:t>
            </w:r>
          </w:p>
        </w:tc>
      </w:tr>
      <w:tr w:rsidR="00E01130"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E01130" w:rsidRPr="00932C62" w:rsidRDefault="00E01130" w:rsidP="00E01130">
            <w:pPr>
              <w:jc w:val="center"/>
              <w:rPr>
                <w:sz w:val="16"/>
                <w:szCs w:val="16"/>
              </w:rPr>
            </w:pPr>
            <w:r w:rsidRPr="00932C62">
              <w:rPr>
                <w:sz w:val="16"/>
                <w:szCs w:val="16"/>
              </w:rPr>
              <w:t>1</w:t>
            </w:r>
          </w:p>
        </w:tc>
        <w:tc>
          <w:tcPr>
            <w:tcW w:w="4521" w:type="pct"/>
            <w:vAlign w:val="bottom"/>
          </w:tcPr>
          <w:p w:rsidR="00E01130" w:rsidRPr="00E01130" w:rsidRDefault="00E01130"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l_CTLA4*[Blood-Lymph].CTLA4_mabB</w:t>
            </w:r>
          </w:p>
        </w:tc>
      </w:tr>
      <w:tr w:rsidR="00E01130"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E01130" w:rsidRPr="00932C62" w:rsidRDefault="00E01130" w:rsidP="00E01130">
            <w:pPr>
              <w:jc w:val="center"/>
              <w:rPr>
                <w:sz w:val="16"/>
                <w:szCs w:val="16"/>
              </w:rPr>
            </w:pPr>
            <w:r w:rsidRPr="00932C62">
              <w:rPr>
                <w:sz w:val="16"/>
                <w:szCs w:val="16"/>
              </w:rPr>
              <w:t>2</w:t>
            </w:r>
          </w:p>
        </w:tc>
        <w:tc>
          <w:tcPr>
            <w:tcW w:w="4521" w:type="pct"/>
            <w:vAlign w:val="bottom"/>
          </w:tcPr>
          <w:p w:rsidR="00E01130" w:rsidRPr="00E01130" w:rsidRDefault="00E01130"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Ab_BLN*SA_BP/K_B_CTLA4*[Blood-Lymph].CTLA4_mabB*Vtdln*Num_TDLN_Considere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w:t>
            </w:r>
            <w:r>
              <w:rPr>
                <w:color w:val="000000"/>
                <w:sz w:val="16"/>
                <w:szCs w:val="16"/>
              </w:rPr>
              <w:t>CTLA4</w:t>
            </w:r>
            <w:r w:rsidRPr="00E01130">
              <w:rPr>
                <w:color w:val="000000"/>
                <w:sz w:val="16"/>
                <w:szCs w:val="16"/>
              </w:rPr>
              <w:t>_BP*SA_BP/K_B_CTLA4)*[Blood-Lymph].CTLA4_mabB*Peripheral-k_</w:t>
            </w:r>
            <w:r>
              <w:rPr>
                <w:color w:val="000000"/>
                <w:sz w:val="16"/>
                <w:szCs w:val="16"/>
              </w:rPr>
              <w:t>CTLA4</w:t>
            </w:r>
            <w:r w:rsidRPr="00E01130">
              <w:rPr>
                <w:color w:val="000000"/>
                <w:sz w:val="16"/>
                <w:szCs w:val="16"/>
              </w:rPr>
              <w:t>_BP*SA_BP/K_P_CTLA4*Peripheral.CTLA4_mabP*Periphera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Ab_BT*SA_BT/K_B_CTLA4)*[Blood-Lymph].CTLA4_mabB*Tumor-k_Ab_BT*SA_BT/K_T*Tumor.CTLA4_mabT*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ffT_Migrate*[Blood-Lymph].Effector_T_T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Q_P/Vv_P)*[Blood-Lymph].Effector_TB-((Q_P-k_Lp)/Vv_P)*Peripheral.Effector_T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Q_T/Vv_T)*[Blood-Lymph].Effector_TB-((Q_T-k_Lt*Tumor)/Vv_T)*Tumor.Effector_T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l_PD1*[Blood-Lymph].PD1_mab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Ab_BLN*SA_BP/K_B_PD1*[Blood-Lymph].PD1_mabB*Vtdln*Num_TDLN_Considere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w:t>
            </w:r>
            <w:r>
              <w:rPr>
                <w:color w:val="000000"/>
                <w:sz w:val="16"/>
                <w:szCs w:val="16"/>
              </w:rPr>
              <w:t>PD1</w:t>
            </w:r>
            <w:r w:rsidRPr="00E01130">
              <w:rPr>
                <w:color w:val="000000"/>
                <w:sz w:val="16"/>
                <w:szCs w:val="16"/>
              </w:rPr>
              <w:t>_BP*SA_BP/K_B_PD1)*[Blood-Lymph].PD1_mabB*Peripheral-k_</w:t>
            </w:r>
            <w:r>
              <w:rPr>
                <w:color w:val="000000"/>
                <w:sz w:val="16"/>
                <w:szCs w:val="16"/>
              </w:rPr>
              <w:t>PD1</w:t>
            </w:r>
            <w:r w:rsidRPr="00E01130">
              <w:rPr>
                <w:color w:val="000000"/>
                <w:sz w:val="16"/>
                <w:szCs w:val="16"/>
              </w:rPr>
              <w:t>_BP*SA_BP/K_P_PD1*Peripheral.PD1_mabP*Periphera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Ab_BT*SA_BT/K_B_PD1)*[Blood-Lymph].PD1_mabB*Tumor-k_Ab_BT*SA_BT/K_T*Tumor.PD1_mabT*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l_PDL1*[Blood-Lymph].PDL1_mab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Ab_BLN*SA_BP/K_B_PDL1*[Blood-Lymph].PDL1_mabB*Vtdln*Num_TDLN_Considere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w:t>
            </w:r>
            <w:r>
              <w:rPr>
                <w:color w:val="000000"/>
                <w:sz w:val="16"/>
                <w:szCs w:val="16"/>
              </w:rPr>
              <w:t>PDL1</w:t>
            </w:r>
            <w:r w:rsidRPr="00E01130">
              <w:rPr>
                <w:color w:val="000000"/>
                <w:sz w:val="16"/>
                <w:szCs w:val="16"/>
              </w:rPr>
              <w:t>_BP*SA_BP/K_B_PDL1)*[Blood-Lymph].PDL1_mabB*Peripheral-k_</w:t>
            </w:r>
            <w:r>
              <w:rPr>
                <w:color w:val="000000"/>
                <w:sz w:val="16"/>
                <w:szCs w:val="16"/>
              </w:rPr>
              <w:t>PDL1</w:t>
            </w:r>
            <w:r w:rsidRPr="00E01130">
              <w:rPr>
                <w:color w:val="000000"/>
                <w:sz w:val="16"/>
                <w:szCs w:val="16"/>
              </w:rPr>
              <w:t>_BP*SA_BP/K_P_PDL1*Peripheral.PDL1_mabP*Periphera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Ab_BT*SA_BT/K_B_PDL1)*[Blood-Lymph].PDL1_mabB*Tumor-k_Ab_BT*SA_BT/K_T*Tumor.PDL1_mabT*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PNT-Tr_CD80]+[TrPNT_PDL1-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Lymph_Node.[PNT-Tr_CD80]*Lymph_Node.[Tr-PNT_PDL1]/[Vol_Cell-Rec_Tr-PNT] - [koff_PDL1_CD80]*Lymph_Node.[TrPNT_PDL1-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PNT-Tr_PD1]+PNTTr_PD1_aPD1+[TrPNT_PDL1-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Lymph_Node.[PNT-Tr_PD1]*Lymph_Node.[Tr-PNT_PDL1]/[Vol_Cell-Rec_Tr-PNT] - [koff_PD1_PDL1]*Lymph_Node.[TrPNT_PDL1-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Lymph_Node.[PNT-Tr_PD1]*Lymph_Node.PD1_mab - [koff_PD1-PD1mAb]*Lymph_Node.PNTTr_PD1_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PNT-Tr_PDL1]+PNTTr_PDL1_aPDL1+[TrPNT_PD1-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Lymph_Node.[PNT-Tr_PDL1]*Lymph_Node.PDL1_mab - [koff_PDL1-PDL1mAb]*Lymph_Node.PNTTr_PDL1_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Tr-mAPC_CD80]+TrALN_CT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Tr-mAPC_CD86]+TrALN_C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TLA4]*(Lymph_Node.[Tr-mAPC_CTLA4]+[TrALN_CT_aCT]+[TrALN_CT_CD80]+[TrALN_C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_CD80]*Lymph_Node.[Tr-mAPC_CD80]*Lymph_Node.[Tr-mAPC_CTLA4]/[Vol_Cell-Rec_Tr-mAPC] - [koff_CTLA4_CD80]*Lymph_Node.TrALN_CT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_CD86]*Lymph_Node.[Tr-mAPC_CD86]*Lymph_Node.[Tr-mAPC_CTLA4]/[Vol_Cell-Rec_Tr-mAPC]-[koff_CTLA4_CD86]*Lymph_Node.TrALN_C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mAb_CTLA4*Lymph_Node.[Tr-mAPC_CTLA4]*Lymph_Node.CTLA4_mab - koff_CTLA4mAb_CTLA4*Lymph_Node.TrALN_CT_a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Tr-PNT_PD1]+TrPNT_PD1_aPD1+[TrPNT_PD1-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Lymph_Node.[Tr-PNT_PD1]*Lymph_Node.[PNT-Tr_PDL1]/[Vol_Cell-Rec_Tr-PNT] - [koff_PD1_PDL1]*Lymph_Node.[TrPNT_PD1-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Lymph_Node.[Tr-PNT_PD1]*Lymph_Node.PD1_mab - [koff_PD1-PD1mAb]*Lymph_Node.TrPNT_PD1_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Tr-PNT_PDL1]+TrPNT_PDL1_aPDL1+[TrPNT_PDL1-PD1]+[TrPNT_PDL1-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Lymph_Node.[Tr-PNT_PDL1]*Lymph_Node.PDL1_mab - [koff_PDL1-PDL1mAb]*Lymph_Node.TrPNT_PDL1_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T_IntTime]*Lymph_Node.[TregLN-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T_IntTime]*Lymph_Node.[TregLN-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T_IntTime]*Lymph_Node.[TregLN-PNT]*(1-[Sig_TrPNT=PD1/L1/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lastRenderedPageBreak/>
              <w:t>3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T_IntTime]*Lymph_Node.[TregLN-PNT]*[Sig_TrPNT=PD1/L1/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TregLN-PNT1]*(([%CD80_receptor_level_PNT]*[CD80_receptors-per-Tcell])/[Avagadro's_Num])*(1/Tr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TregLN-PNT1]*(([%PD1_receptor_level_PNT]*[PD1_receptors-per-Tcell])/[Avagadro's_Num])*(1/Tr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TregLN-PNT1]*(([%PDL1_receptor_level_PNT]*[PDL1_receptors-per-Tcell])/[Avagadro's_Num])*(1/Tr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TregLN-PNT1]*([PD1_receptors-per-Tcell]/[Avagadro's_Num])*(1/T_per_Tr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TregLN-PNT1]*([PDL1_receptors-per-Tcell]/[Avagadro's_Num])*(1/T_per_Tr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hago_Debris*Lymph_Node.APCLN*Lymph_Node.C_DebrisLN</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ebris_Decay*Lymph_Node.C_DebrisLN</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Lt*Tumor/Vtdln/K_LN/Num_TDLN_Considered+k_Ab_BLN*SA_BP/K_LN)*Vtdln*Lymph_Node.CTLA4_ma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mAb_CTLA4*Lymph_Node.CTLA4_mab*Lymph_Node.PNT_CTLA4-koff_CTLA4mAb_CTLA4*Lymph_Node.CTLA4_mAb_CTLA4</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ndo_CTLA4*Lymph_Node.CTLA4_mAb_CTLA4</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ffT_Migrate*Lymph_Node.Effector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CD80_receptors-per-mAPC]/[Avagadro's_Num]))</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5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CD86_receptors-per-mAPC]/[Avagadro's_Num]))</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5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PD1_receptors-per-mAPC]/[Avagadro's_Num])</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5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PDL1_receptors-per-mAPC]/[Avagadro's_Num])</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5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PDL2_receptors-per-mAPC]/[Avagadro's_Num])</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5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f_APC_turnover*Lymph_Node.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5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f_TregLNS_Inact*Lymph_Node.mAPC*CTLA4Sig_Secret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5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5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5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CD80)*(Lymph_Node.mAPC_Int_P1/(Lymph_Node.mAPC+ 1E-100*mole)))*(1/T_cells_per_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5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CD86*(Lymph_Node.mAPC_Int_P1/(Lymph_Node.mAPC+ 1E-100*mole)))*(1/T_cells_per_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6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Int_P1_CD80 + POS_Sig_NT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6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Int_P1_CD86 + POS_Sig_N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6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CD80)*(Lymph_Node.mAPC_Int_P2/(Lymph_Node.mAPC+1E-100*mole)))*(1/T_cells_per_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6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CD86*(Lymph_Node.mAPC_Int_P2/(Lymph_Node.mAPC+1E-100*mole)))*(1/T_cells_per_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6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PD1*(Lymph_Node.mAPC_Int_P2/(Lymph_Node.mAPC+1E-100*mole))*(1/T_cells_per_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6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PDL1*(Lymph_Node.mAPC_Int_P2/(Lymph_Node.mAPC+1E-100*mole))*(1/T_cells_per_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6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PDL2*(Lymph_Node.mAPC_Int_P2/(Lymph_Node.mAPC+1E-100*mole))*(1/T_cells_per_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6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Int_P2_CD80+NEG_Sig_PNT_CD80+POS_Sig_PNT_CD80+[PNT_PDL1-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6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_CD80]*Lymph_Node.mAPC_Int_P2_CD80*Lymph_Node.PNT_CTLA4/([Volume_PNT-Receptor_Int])-[koff_CTLA4_CD80]*Lymph_Node.NEG_Sig_PNT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6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Lymph_Node.mAPC_Int_P2_CD80*Lymph_Node.PNT_Int_PDL1/[Volume_PNT-Receptor_Int]-[koff_PDL1_CD80]*Lymph_Node.[PNT_PDL1-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7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Int_P2_CD86+NEG_Sig_PNT_CD86+POS_Sig_PN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7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_CD86]*Lymph_Node.mAPC_Int_P2_CD86*Lymph_Node.PNT_CTLA4/([Volume_PNT-Receptor_Int])-[koff_CTLA4_CD86]*Lymph_Node.NEG_Sig_PN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7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D28_CD86]*Lymph_Node.mAPC_Int_P2_CD86*Lymph_Node.PNT_Int_CD28/([Volume_PNT-Receptor_Int])-[koff_CD28_CD86]*Lymph_Node.POS_Sig_PN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7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Int_P2_PD1+PD1mAb_mAPC_PD1+[PNT_PDL1-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7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Lymph_Node.mAPC_Int_P2_PD1*Lymph_Node.PD1_mab-[koff_PD1-PD1mAb]*[PD1mAb_mAPC_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7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Int_P2_PDL1+[PDL1mAb-mAPC_PDL1]+[PNT_PD1-PDL1]+[PNT_CD80-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7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mAPC_Int_P2_PDL2+[PNT_PD1-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7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2]*Lymph_Node.mAPC_Int_P2_PDL2*Lymph_Node.PNT_Int_PD1/[Volume_PNT-Receptor_Int]-[koff_PD1_PDL2]*Lymph_Node.[PNT_PD1-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7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_CD80)*(Lymph_Node.mAPC_nInt/(Lymph_Node.mAPC+ 1E-100*mol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7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_CD86)*(Lymph_Node.mAPC_nInt/(Lymph_Node.mAPC+ 1E-100*mol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8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_nInt_CD80+CTLA4S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lastRenderedPageBreak/>
              <w:t>8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_CD80]*Lymph_Node.mAPC_nInt_CD80*Lymph_Node.TrLN_CTLA4S/Vtdln -[koff_CTLA4_CD80]*Lymph_Node.CTLA4S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8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_nInt_CD86+CTLA4S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8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_CD86]*Lymph_Node.mAPC_nInt_CD86*Lymph_Node.TrLN_CTLA4S/Vtdln - [koff_CTLA4_CD86]*Lymph_Node.CTLA4S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8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_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8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_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8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All_mAPCLN*Lymph_Node.mAPC_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8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rimeNT_rate*Lymph_Node.Naive_T*[Prob_NT-mAPC_Interact]*[Sig_NT=CD28]</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8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ffT_InOutLN*Lymph_Node.Naive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8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rimeNT1_rate*Lymph_Node.Naive_T1*(1-Antigen_Intensity)*((mAPC_Int_P1)/(mAPC_Int_P1+Naive_T1*mAPC50_per_T_cell+0.001*mol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9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rimeNT1_rate*Lymph_Node.Naive_T1*Antigen_Intensity*((mAPC_Int_P1)/(mAPC_Int_P1+Naive_T1*mAPC50_per_T_cell+0.001*mol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9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ndo_CTLA4*Lymph_Node.NEG_Sig_PNT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9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ndo_CTLA4*Lymph_Node.NEG_Sig_PN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9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NT_Int_CD28+POS_Sig_NT_CD80+POS_Sig_N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9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D28_CD80]*Lymph_Node.NT_Int_CD28*Lymph_Node.mAPC_Int_P1_CD80/[Volume_NT-Receptor_Int] - [koff_CD28_CD80]*Lymph_Node.POS_Sig_NT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9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D28_CD86]*Lymph_Node.NT_Int_CD28*Lymph_Node.mAPC_Int_P1_CD86/[Volume_NT-Receptor_Int] - [koff_CD28_CD86]*Lymph_Node.POS_Sig_N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9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CD28_receptors-per-Tcell]/[Avagadro's_Num]))*(mAPC_Int_P1/(mAPC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9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Lt*Tumor/Vtdln/K_LN/Num_TDLN_Considered+k_Ab_BLN*SA_BP/K_LN)*Vtdln*Lymph_Node.PD1_ma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9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Lt*Tumor/Vtdln/K_LN/Num_TDLN_Considered+k_Ab_BLN*SA_BP/K_LN)*Vtdln*Lymph_Node.PDL1_ma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9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Lymph_Node.PDL1_mab*Lymph_Node.mAPC_Int_P2_PDL1 - [koff_PDL1-PDL1mAb]*Lymph_Node.[PDL1mAb-mAPC_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0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Lymph_Node.PDL1_mab*Lymph_Node.PNT_Int_PDL1 - [koff_PDL1-PDL1mAb]*Lymph_Node.[PDL1mAb-PNT_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0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TLA4]*(Lymph_Node.PNT_CTLA4+NEG_Sig_PNT_CD80+[NEG_Sig_PNT_CD86]+[CTLA4_mAb_CTLA4])</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0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PNT_Int_CD28+POS_Sig_PNT_CD80+POS_Sig_PN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0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D28_CD80]*Lymph_Node.PNT_Int_CD28*Lymph_Node.mAPC_Int_P2_CD80/([Volume_PNT-Receptor_Int])-[koff_CD28_CD80]*Lymph_Node.POS_Sig_PNT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0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PNT_Int_CD80+[PNT_CD80-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0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Lymph_Node.PNT_Int_CD80*Lymph_Node.mAPC_Int_P2_PDL1/[Volume_PNT-Receptor_Int]-[koff_PDL1_CD80]*Lymph_Node.[PNT_CD80-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0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PNT_Int_PD1+PD1mAb_PNT_PD1+[PNT_PD1-PDL2]+[PNT_PD1-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0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Lymph_Node.PNT_Int_PD1*Lymph_Node.mAPC_Int_P2_PDL1/[Volume_PNT-Receptor_Int]-[koff_PD1_PDL1]*Lymph_Node.[PNT_PD1-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0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Lymph_Node.PNT_Int_PD1*Lymph_Node.PD1_mab-[koff_PD1-PD1mAb]*[PD1mAb_PNT_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0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PNT_Int_PDL1+[PDL1mAb-PNT_PDL1]+[PNT_PDL1-CD80]+[PNT_PDL1-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1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Lymph_Node.PNT_Int_PDL1*Lymph_Node.mAPC_Int_P2_PD1/[Volume_PNT-Receptor_Int]-[koff_PD1_PDL1]*Lymph_Node.[PNT_PDL1-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1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TLA4]*(([CTLA4_receptors-Int-PNT]/[Avagadro's_Num]))*(mAPC_Int_P2/(mAPC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1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CD28_receptors-per-Tcell]/[Avagadro's_Num]))*(mAPC_Int_P2/(mAPC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1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CD80_receptor_level_PNT]*[CD80_receptors-per-Tcell])/[Avagadro's_Num]))*(mAPC_Int_P2/(mAPC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1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PD1_receptor_level_PNT]*[PD1_receptors-per-Tcell])/[Avagadro's_Num]))*(mAPC_Int_P2/(mAPC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1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PDL1_receptor_level_PNT]*[PDL1_receptors-per-Tcell])/[Avagadro's_Num]))*(mAPC_Int_P2/(mAPC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1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f_Phase2P*Lymph_Node.Primed_Naive_T*[Prob_PNT-mAPC_Intera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1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f_no_prolif*Lymph_Node.Primed_Naive_T1*[Sig_PNT=CTLA4/PD1/L1/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1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rimeTLN2_rate*Lymph_Node.Primed_Naive_T1*(1-Antigen_Intensity)*((mAPC_Int_P2)/(mAPC_Int_P2+Primed_Naive_T1*mAPC50_per_T_cell+0.001*mol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1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rimeTLN2_rate*Lymph_Node.Primed_Naive_T1*(1-[Sig_PNT=CTLA4/PD1/L1/CD80])*Antigen_Intensity*((mAPC_Int_P2)/(mAPC_Int_P2 +Primed_Naive_T1* mAPC50_per_T_cell +0.001*mol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2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f_Prolif_end*Lymph_Node.Prolif_Naive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2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rolif_Naive_T*[Prolif_Thresh]</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2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ndo_CTLA4*Lymph_Node.TrALN_CT_a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2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ndo_CTLA4*Lymph_Node.TrALN_CT_CD8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2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ndo_CTLA4*Lymph_Node.TrALN_CT_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2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TLA4]*Lymph_Node.TregLN*([CTLA4_receptors-Tr]/[Avagadro's_Num])</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2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rimeNT_rate*Lymph_Node.TregLN</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lastRenderedPageBreak/>
              <w:t>12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LN_Engage*Lymph_Node.TregLN_Int*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2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LN_Engage*Lymph_Node.TregLN_Int*Lymph_Node.Naive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2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LN_Engage*Lymph_Node.TregLN_Int*Lymph_Node.Primed_Naive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3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mAPC_IntTime]*Lymph_Node.TregLN_mAPC*(1-[CTLA4Sig_TrLN-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3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mAPC_IntTime]*Lymph_Node.TregLN_mAPC*[CTLA4Sig_TrLN-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3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TregLN_mAPC1*([CD80_receptors-per-mAPC]/[Avagadro's_Num])*(1/Tr_cells_per_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3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Lymph_Node.TregLN_mAPC1*([CD86_receptors-per-mAPC]/[Avagadro's_Num])*(1/Tr_cells_per_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3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TLA4]*Lymph_Node.TregLN_mAPC1*([CTLA4_receptors-Tr]/[Avagadro's_Num])*(1/mAPC_per_Tr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3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TLA4S_Molec_per_Sec_TregLN]*(Lymph_Node.TregLN_Secrete/[Avagadro's_Num])*( [CTLA4Sig_Secrete_max]-[TrLN_CTLA4S])/(1E-100*mole+[CTLA4Sig_Secrete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3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TLA4]*(Lymph_Node.TrLN_CTLA4+[TrLN_CT_a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3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mAb_CTLA4*Lymph_Node.TrLN_CTLA4*Lymph_Node.CTLA4_mab - koff_CTLA4mAb_CTLA4*Lymph_Node.TrLN_CT_a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3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mAb_CTLA4*Lymph_Node.TrLN_CTLA4S*Lymph_Node.CTLA4_mab-koff_CTLA4mAb_CTLA4*Lymph_Node.TrLN_CTLA4S_aCTLA4</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3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_DoseAdmin_AntiCTLA4*[BodyWeight (kg)]*CTLA4mAb)/(Tremelimumab_MW)/[Blood-Lymph]</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4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Lt*Tumor/Vtdln/K_LN+k_Ab_BLN*SA_BP/K_LN*Num_TDLN_Considered)*Vtdln*Lymph_Node.CTLA4_ma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4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Lt*Tumor/Vtdln/K_LN+k_Ab_BLN*SA_BP/K_LN*Num_TDLN_Considered)*Vtdln*Lymph_Node.PD1_ma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4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_DoseAdmin_AntiPD1*[BodyWeight (kg)]*PD1mAb)/(Nivolumab_MW)/[Blood-Lymph]</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4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Lt*Tumor/Vtdln/K_LN+k_Ab_BLN*SA_BP/K_LN*Num_TDLN_Considered)*Vtdln*Lymph_Node.PDL1_ma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4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_DoseAdmin_AntiPDL1*[BodyWeight (kg)]*PDL1mAb)/(Durvalumab_MW)/[Blood-Lymph]</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4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Ab_BLN*SA_BP/K_B_CTLA4*[Blood-Lymph].CTLA4_mabB*Vtdln</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4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Lt*Tumor/K_T*Tumor.CTLA4_mabT/Num_TDLN_Considere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4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ffT_InOutLN*Lymph_Node.Naive_T0</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4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Ab_BLN*SA_BP/K_B_PD1*[Blood-Lymph].PD1_mabB*Vtdln</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4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Lt*Tumor/K_T*Tumor.PD1_mabT/Num_TDLN_Considere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5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Ab_BLN*SA_BP/K_B_PDL1*[Blood-Lymph].PDL1_mabB*Vtdln</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5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Lt*Tumor/K_T*Tumor.PDL1_mabT/Num_TDLN_Considere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5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_Node.Prolif_Naive_T*[Prolif_Fra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5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f_Monocytes_intoT*Monocyte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5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Rate_Tumor_Growth*Tumor.Cancer*(1-Cancer/Cancer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5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hi*Tumor.Effector_T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5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ffT_Turnover*Peripheral.Effector_T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5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J_P*Peripheral.Effector_T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5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ffT_Turnover*Peripheral.Effector_T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5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R_P*Peripheral.Effector_T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6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f_P*(B_P-Peripheral.Effector_Tb/Vv_P-Peripheral.Effector_Ta/Vv_P)*Peripheral.Effector_Tf-kr_P*Peripheral.Effector_T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6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Lp/Vi_P*Peripheral.Effector_TP</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6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CD80}]*([CD80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6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6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CD80}]*([PD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6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CD80}]*([CD80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6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1}]*([PD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6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1}]*([PDL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6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1}{CD80}]*([PD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6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1}{CD80}]*([PDL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7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1}{CD80}]*([CD80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7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1}{PDL2}]*([PD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7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1}{PDL2}]*([PDL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7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1}{PDL2}]*([PDL2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lastRenderedPageBreak/>
              <w:t>17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1}{PDL2}{CD80}]*([PD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7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1}{PDL2}{CD80}]*([PDL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7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1}{PDL2}{CD80}]*([PDL2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7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1}{PDL2}{CD80}]*([CD80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7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2}]*([PD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7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2}]*([PDL2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8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2}{CD80}]*([PD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8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2}{CD80}]*([PDL2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8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1}{PDL2}{CD80}]*([CD80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8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L1}]*([PDL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8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L1}{CD80}]*([PDL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8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L1}{CD80}]*([CD80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8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L1}{PDL2}]*([PDL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8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L1}{PDL2}]*([PDL2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8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L1}{PDL2}{CD80}]*([PDL1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8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L1}{PDL2}{CD80}]*([PDL2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9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L1}{PDL2}{CD80}]*([CD80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9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L2}]*([PDL2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9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L2}{CD80}]*([PDL2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9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PDL2}{CD80}]*([CD80_receptors_per_C_Cl]/[Avagadro's_Num])*([T_per_Cancer_Cell_Int]/[T_per_Cancer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9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0a=PD1]+[C10a=PD1:aPD1]+[T10a=PDL1:PD1=C10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9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C10a=PD1]*Tumor.PD1_mabT-[koff_PD1-PD1mAb]*Tumor.[C10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9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0b=PDL1]+[C10b=PDL1:aPDL1]+ [T10b=PD1:PDL1=C10b]+ [T10c=CD80:PDL1=C10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9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C10b=PDL1]*Tumor.PDL1_mabT-[koff_PDL1-PDL1mAb]*Tumor.[C10b=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9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0c=PDL2] + [T10b=PD1:PDL2=C10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19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1a=PDL1]+[C11a=PDL1:aPDL1]+ [T11b=PD1:PDL1=C11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0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C11a=PDL1]*Tumor.PDL1_mabT-[koff_PDL1-PDL1mAb]*Tumor.[C11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0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1b=CD80]+ [T11a=PDL1:CD80=C11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0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2a=PDL2]+ [T12b=PD1:PDL2=C12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0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2b=CD80]+ [T12a=PDL1:CD80=C12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0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3a=PDL1]+[C13a=PDL1:aPDL1]+ [T13b=PD1:PDL1=C13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0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C13a=PDL1]*Tumor.PDL1_mabT-[koff_PDL1-PDL1mAb]*Tumor.[C13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0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3b=PDL2]+ [T13b=PD1:PDL2=C13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0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3c=CD80]+ [T13a=PDL1:CD80=C13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0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4a=PD1]+[C14a=PD1:aPD1]+ [T14a=PDL1:PD1=C14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0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C14a=PD1]*Tumor.[T14a=PDL1]/[V_T:C_14] -[koff_PD1_PDL1]*Tumor.[T14a=PDL1:PD1=C14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1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4b=PDL1]+[C14b=PDL1:aPDL1]+ [T14b=PD1:PDL1=C14b]+ [T14c=CD80:PDL1=C14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1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C14b=PDL1]*Tumor.[T14c=CD80]/[V_T:C_14] - [koff_PDL1_CD80]*Tumor.[T14c=CD80:PDL1=C14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1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C14b=PDL1]*Tumor.PDL1_mabT-[koff_PDL1-PDL1mAb]*Tumor.[C14b=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1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4c=CD80]+ [T14a=PDL1:CD80=C14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1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C14c=CD80]*Tumor.[T14a=PDL1]/[V_T:C_14] - [koff_PDL1_CD80]*Tumor.[T14a=PDL1:CD80=C14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lastRenderedPageBreak/>
              <w:t>21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5a=PD1]+[C15a=PD1:aPD1]+ [T15a=PDL1:PD1=C15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1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C15a=PD1]*Tumor.PD1_mabT-[koff_PD1-PD1mAb]*Tumor.[C15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1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5b=PDL2] + [T15b=PD1:PDL2=C15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1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2]*Tumor.[C15b=PDL2]*Tumor.[T15b=PD1]/[V_T:C_15] - [koff_PD1_PDL2]*Tumor.[T15b=PD1:PDL2=C15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1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5c=CD80]+ [T15a=PDL1:CD80=C15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2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C15c=CD80]*Tumor.[T15a=PDL1]/[V_T:C_15] - [koff_PDL1_CD80]*Tumor.[T15a=PDL1:CD80=C15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2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6a=PD1]+[C16a=PD1:aPD1]+ [T16a=PDL1:PD1=C16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2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C16a=PD1]*Tumor.[T16a=PDL1]/[V_T:C_16] - [koff_PD1_PDL1]*Tumor.[T16a=PDL1:PD1=C16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2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C16a=PD1]*Tumor.PD1_mabT-[koff_PD1-PD1mAb]*Tumor.[C16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2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6b=PDL1]+[C16b=PDL1:aPDL1]+ [T16c=CD80:PDL1=C16b]+ [T16b=PD1:PDL1=C1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2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C16b=PDL1]*Tumor.PDL1_mabT-[koff_PDL1-PDL1mAb]*Tumor.[C16b=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2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6c=PDL2]+ [T16b=PD1:PDL2=C16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2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2]*Tumor.[C16c=PDL2]*Tumor.[T16b=PD1]/[V_T:C_16] - [koff_PD1_PDL2]*Tumor.[T16b=PD1:PDL2=C16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2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16d=CD80]+ [T16a=PDL1:CD80=C16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2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2=PD1]+[C2=PD1:aPD1]+[T2=PDL1:PD1=C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3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3=PDL1]+[C3=PDL1:aPDL1]+[T3a=PD1:PDL1=C3]+[T3b=CD80:PDL1=C3])</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3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4=PDL2]+[T4=PD1:PDL2=C4])</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3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5=CD80]+[T5=PDL1:CD80=C5])</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3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6a=PD1]+[C6a=PD1:aPD1]+[T6a=PDL1:PD1=C6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3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C6a=PD1]*Tumor.PD1_mabT-[koff_PD1-PD1mAb]*Tumor.[C6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3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6b=PDL1]+[C6b=PDL1:aPDL1]+[T6b=PD1:PDL1=C6b]+[T6c=CD80:PDL1=C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3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C6b=PDL1]*Tumor.[T6b=PD1]/[V_T:C_6] - [koff_PD1_PDL1]*Tumor.[T6b=PD1:PDL1=C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3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C6b=PDL1]*Tumor.[T6c=CD80]/[V_T:C_6] - [koff_PDL1_CD80]*Tumor.[T6c=CD80:PDL1=C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3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C6b=PDL1]*Tumor.PDL1_mabT-[koff_PDL1-PDL1mAb]*Tumor.[C6b=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3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7a=PD1]+[C7a=PD1:aPD1]+[T7a=PDL1:PD1=C7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4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7b=PDL2]+[T7b=PD1:PDL2=C7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4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8a=PDL1]+[C8a=PDL1:aPDL1]+[T8a=PD1:PDL1=C8a]+[T8b=CD80:PDL1=C8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4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C8a=PDL1]*Tumor.[T8b=CD80]/[V_T:C_8] -[koff_PDL1_CD80]*Tumor.[T8b=CD80:PDL1=C8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4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C8a=PDL1]*Tumor.PDL1_mabT-[koff_PDL1-PDL1mAb]*Tumor.[C8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4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8b=PDL2]+[T8a=PD1:PDL2=C8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4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9a=PD1]+[C9a=PD1:aPD1]+[T9=PDL1-PD1=C9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4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C9a=PD1]*Tumor.[T9=PDL1]/[V_T:C_9] - [koff_PD1_PDL1]*Tumor.[T9=PDL1-PD1=C9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4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9b=CD80]+[T9=PDL1-CD80=C9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4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ndo_CTLA4*Tumor.[CTLA4_CTLA4-Tr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4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ndo_CTLA4*Tumor.[CTLA4:CD80_TrA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5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ndo_CTLA4*Tumor.[CTLA4:CD86_TrA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5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PDL2}C]*([PD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5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80}-{PDL1}{PDL2}C]*([PD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5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80}-{PDL1}{PDL2}C]*([CD80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5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CD80}-{PDL1}C]*([PD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5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CD80}-{PDL1}C]*([CD80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5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PD1}{80}{PDL2}C]*([PDL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5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PD1}{80}{PDL2}C]*([PD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5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PD1}{L2}C]*([PDL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5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PD1}{L2}C]*([PD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6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PDL1}{80}{L2}C]*([PDL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lastRenderedPageBreak/>
              <w:t>26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PDL1}{80}{L2}C]*([PD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6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PDL1}{80}C]*([PDL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6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PDL1}{80}C]*([PD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6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PDL2}{80}C]*([PDL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6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PDL2}{80}C]*([PD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6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80}-{PD1}{80}{L1}{L2}C]*([PDL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6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80}-{PD1}{80}{L1}{L2}C]*([PD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6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80}-{PD1}{80}{L1}{L2}C]*([CD80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6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80}-{PD1}{80}{L1}C]*([PDL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7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80}-{PD1}{80}{L1}C]*([PD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7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80}-{PD1}{80}{L1}C]*([CD80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7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80}-{PD1}{L1}{L2}C]*([PDL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7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80}-{PD1}{L1}{L2}C]*([PD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7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80}-{PD1}{L1}{L2}C]*([CD80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7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80}-{PD1}{L1}C]*([PDL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7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80}-{PD1}{L1}C]*([PD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7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1}{L1}{80}-{PD1}{L1}C]*([CD80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7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L1}-{CD80}{PD1}C]*([PDL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7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L1}-{CD80}C]*([PDL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8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PDL1}-{PD1}C]*([PDL1_receptors-per-Tcell]/[Avagadro's_Num])*([Cancer_per_T_Cell_Int]/[Cancer_per_T_Cell_max])</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8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0a=PDL1]+[T10a=PDL1:aPDL1]+[T10a=PDL1:PD1=C10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8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T10a=PDL1]*Tumor.[C10a=PD1]/[V_T:C_10] - [koff_PD1_PDL1]*Tumor.[T10a=PDL1:PD1=C10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8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T10a=PDL1]*Tumor.PDL1_mabT-[koff_PDL1-PDL1mAb]*Tumor.[T10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8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0b=PD1]+[T10b=PD1:aPD1]+ [T10b=PD1:PDL1=C10b]+ [T10b=PD1:PDL2=C10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8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T10b=PD1]*Tumor.[C10b=PDL1]/[V_T:C_10] - [koff_PD1_PDL1]*Tumor.[T10b=PD1:PDL1=C10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8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2]*Tumor.[T10b=PD1]*Tumor.[C10c=PDL2]/[V_T:C_10] - [koff_PD1_PDL2]*Tumor.[T10b=PD1:PDL2=C10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8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0c=CD80]+ [T10c=CD80:PDL1=C10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8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T10c=CD80]*Tumor.[C10b=PDL1]/[V_T:C_10] - [koff_PDL1_CD80]*Tumor.[T10c=CD80:PDL1=C10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8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1a=PDL1]+[T11a=PDL1:aPDL1]+ [T11a=PDL1:CD80=C11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9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T11a=PDL1]*Tumor.[C11b=CD80]/[V_T:C_11] - [koff_PDL1_CD80]*Tumor.[T11a=PDL1:CD80=C11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9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T11a=PDL1]*Tumor.PDL1_mabT-[koff_PDL1-PDL1mAb]*Tumor.[T11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9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1b=PD1]+[T11b=PD1:aPD1]+ [T11b=PD1:PDL1=C11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9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T11b=PD1]*Tumor.[C11a=PDL1]/[V_T:C_11] - [koff_PD1_PDL1]*Tumor.[T11b=PD1:PDL1=C11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9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2a=PDL1]+[T12a=PDL1:aPDL1]+ [T12a=PDL1:CD80=C12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9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T12a=PDL1]*Tumor.[C12b=CD80]/[V_T:C_12] - [koff_PDL1_CD80]*Tumor.[T12a=PDL1:CD80=C12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9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T12a=PDL1]*Tumor.PDL1_mabT-[koff_PDL1-PDL1mAb]*Tumor.[T12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9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2b=PD1]+[T12b=PD1:aPD1]+ [T12b=PD1:PDL2=C12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lastRenderedPageBreak/>
              <w:t>29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2]*Tumor.[T12b=PD1]*Tumor.[C12a=PDL2]/[V_T:C_12] - [koff_PD1_PDL2]*Tumor.[T12b=PD1:PDL2=C12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29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3a=PDL1]+[T13a=PDL1:aPDL1]+ [T13a=PDL1:CD80=C13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0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T13a=PDL1]*Tumor.[C13c=CD80]/[V_T:C_13] - [koff_PDL1_CD80]*Tumor.[T13a=PDL1:CD80=C13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0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3b=PD1]+[T13b=PD1:aPD1]+ [T13b=PD1:PDL2=C13b]+ [T13b=PD1:PDL1=C13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0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T13b=PD1]*Tumor.[C13a=PDL1]/[V_T:C_13] - [koff_PD1_PDL1]*Tumor.[T13b=PD1:PDL1=C13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0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2]*Tumor.[T13b=PD1]*Tumor.[C13b=PDL2]/[V_T:C_13] - [koff_PD1_PDL2]*Tumor.[T13b=PD1:PDL2=C13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0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T13b=PD1]*Tumor.PD1_mabT-[koff_PD1-PD1mAb]*Tumor.[T13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0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4a=PDL1]+[T14a=PDL1:aPDL1]+ [T14a=PDL1:PD1=C14a]+ [T14a=PDL1:CD80=C14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0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T14a=PDL1]*Tumor.PDL1_mabT-[koff_PDL1-PDL1mAb]*Tumor.[T14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0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4b=PD1]+[T14b=PD1:aPD1]+ [T14b=PD1:PDL1=C14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0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T14b=PD1]*Tumor.[C14b=PDL1]/[V_T:C_14] - [koff_PD1_PDL1]*Tumor.[T14b=PD1:PDL1=C14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0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4c=CD80]+ [T14c=CD80:PDL1=C14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1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5a=PDL1]+[T15a=PDL1:aPDL1]+ [T15a=PDL1:CD80=C15c]+ [T15a=PDL1:PD1=C15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1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T15a=PDL1]*Tumor.[C15a=PD1]/[V_T:C_15] - [koff_PD1_PDL1]*Tumor.[T15a=PDL1:PD1=C15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1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T15a=PDL1]*Tumor.PDL1_mabT-[koff_PDL1-PDL1mAb]*Tumor.[T15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1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5b=PD1]+[T15b=PD1:aPD1]+ [T15b=PD1:PDL2=C15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1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T15b=PD1]*Tumor.PD1_mabT-[koff_PD1-PD1mAb]*Tumor.[T15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1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6a=PDL1]+[T16a=PDL1:aPDL1]+ [T16a=PDL1:PD1=C16a]+ [T16a=PDL1:CD80=C16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1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T16a=PDL1]*Tumor.[C16d=CD80]/[V_T:C_16] - [koff_PDL1_CD80]*Tumor.[T16a=PDL1:CD80=C16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1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T16a=PDL1]*Tumor.PDL1_mabT-[koff_PDL1-PDL1mAb]*Tumor.[T16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1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6b=PD1]+[T16b=PD1:aPD1]+ [T16b=PD1:PDL2=C16c]+ [T16b=PD1:PDL1=C1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1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T16b=PD1]*Tumor.[C16b=PDL1]/[V_T:C_16] - [koff_PD1_PDL1]*Tumor.[T16b=PD1:PDL1=C1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2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T16b=PD1]*Tumor.PD1_mabT-[koff_PD1-PD1mAb]*Tumor.[T16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2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16c=CD80]+ [T16c=CD80:PDL1=C1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2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T16c=CD80]*Tumor.[C16b=PDL1]/[V_T:C_16] - [koff_PDL1_CD80]*Tumor.[T16c=CD80:PDL1=C1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2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2=PDL1]+[T2=PDL1:aPDL1]+[T2=PDL1:PD1=C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2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T2=PDL1]*Tumor.[C2=PD1]/[V_T:C_2] - [koff_PD1_PDL1]*Tumor.[T2=PDL1:PD1=C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2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3a=PD1]+[T3a=PD1:aPD1]+[T3a=PD1:PDL1=C3])</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2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T3a=PD1]*Tumor.[C3=PDL1]/[V_T:C_3] - [koff_PD1_PDL1]*Tumor.[T3a=PD1:PDL1=C3]</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2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T3a=PD1]*Tumor.PD1_mabT-[koff_PD1-PD1mAb]*Tumor.[T3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2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3b=CD80]+[T3b=CD80:PDL1=C3])</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2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T3b=CD80]*Tumor.[C3=PDL1]/[V_T:C_3] - [koff_PDL1_CD80]*Tumor.[T3b=CD80:PDL1=C3]</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3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4=PD1]+[T4=PD1:aPD1]+[T4=PD1:PDL2=C4])</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3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2]*Tumor.[T4=PD1]*Tumor.[C4=PDL2]/[V_T:C_4] - [koff_PD1_PDL2]*Tumor.[T4=PD1:PDL2=C4]</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3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T4=PD1]*Tumor.PD1_mabT-[koff_PD1-PD1mAb]*Tumor.[T4=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3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5=PDL1]+[T5=PDL1:aPDL1]+[T5=PDL1:CD80=C5])</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3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T5=PDL1]*Tumor.[C5=CD80]/[V_T:C_5] - [koff_PDL1_CD80]*Tumor.[T5=PDL1:CD80=C5]</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3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T5=PDL1]*Tumor.PDL1_mabT-[koff_PDL1-PDL1mAb]*Tumor.[T5=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3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6a=PDL1]+[T6a=PDL1:aPDL1]+[T6a=PDL1:PD1=C6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3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T6a=PDL1]*Tumor.[C6a=PD1]/[V_T:C_6] - [koff_PD1_PDL1]*Tumor.[T6a=PDL1:PD1=C6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3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T6a=PDL1]*Tumor.PDL1_mabT-[koff_PDL1-PDL1mAb]*Tumor.[T6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3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6b=PD1]+[T6b=PD1:aPD1]+[T6b=PD1:PDL1=C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4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T6b=PD1]*Tumor.PD1_mabT-[koff_PD1-PD1mAb]*Tumor.[T6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4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6c=CD80]+[T6c=CD80:PDL1=C6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4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7a=PDL1]+[T7a=PDL1:aPDL1]+[T7a=PDL1:PD1=C7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4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T7a=PDL1]*Tumor.[C7a=PD1]/[V_T:C_7] - [koff_PD1_PDL1]*Tumor.[T7a=PDL1:PD1=C7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4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7b=PD1]+[T7b=PD1:aPD1]+[T7b=PD1:PDL2=C7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4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2]*Tumor.[T7b=PD1]*Tumor.[C7b=PDL2]/[V_T:C_7] - [koff_PD1_PDL2]*Tumor.[T7b=PD1:PDL2=C7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4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8a=PD1]+[T8a=PD1:aPD1]+[T8a=PD1:PDL1=C8a]+[T8a=PD1:PDL2=C8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4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T8a=PD1]*Tumor.[C8a=PDL1]/[V_T:C_8] - [koff_PD1_PDL1]*Tumor.[T8a=PD1:PDL1=C8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lastRenderedPageBreak/>
              <w:t>34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2]*Tumor.[T8a=PD1]*Tumor.[C8b=PDL2]/[V_T:C_8] - [koff_PD1_PDL2]*Tumor.[T8a=PD1:PDL2=C8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4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8b=CD80]+[T8b=CD80:PDL1=C8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5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9=PDL1]+[T9=PDL1:aPDL1]+[T9=PDL1-PD1=C9a]+[T9=PDL1-CD80=C9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5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T9=PDL1]*Tumor.[C9b=CD80]/[V_T:C_9] - [koff_PDL1_CD80]*Tumor.[T9=PDL1-CD80=C9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5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T9=PDL1]*Tumor.PDL1_mabT-[koff_PDL1-PDL1mAb]*Tumor.[T9=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5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f_RestingMacrophage*Tumor.APC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5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ebris_Transport*Tumor.C_DebrisT*(1/[Num_TDLN_Considered])*(1-[mAPC_Debis_T_Ina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5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ebris_Decay*Tumor.C_Debris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5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ebris_Transport*Tumor.C_DebrisT*[mAPC_Debis_T_Ina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5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ebris_Transport*Tumor.C_DebrisT*(1-1/[Num_TDLN_Considere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5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hago_Debris*Tumor.APC_T*Tumor.C_Debris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5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f_CanDecay*Tumor.Cance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6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D80_mAPCT+[CTLA4:CD80_TrA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6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D80_TeffT+[PDL1:CD80_Tr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6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CD80_TeffT*Tumor.PDL1_TregT/[Vol_Cell-Rec_Tr-TeffT] - [koff_PDL1_CD80]*Tumor.[PDL1:CD80_Tr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6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D80_TeffT1+[PDL1:CD80_MDS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6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CD86_mAPCT+[CTLA4:CD86_TrA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6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Lt*Tumor/K_T*Tumor.CTLA4_mab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6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mAb_CTLA4*Tumor.CTLA4_mabT*Tumor.CTLA4_TregTS-koff_CTLA4mAb_CTLA4*Tumor.[CTLA4_aCTLA4-TrT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6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TLA4]*(Tumor.CTLA4_TregT+[CTLA4:CD80_TrAT]+[CTLA4:CD86_TrAT]+[CTLA4_CTLA4-Tr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6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_CD80]*Tumor.CTLA4_TregT*Tumor.CD80_mAPCT/[Vol_Cell-Rec_Tr-APCT] - [koff_CTLA4_CD80]*Tumor.[CTLA4:CD80_TrA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6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_CD86]*Tumor.CTLA4_TregT*Tumor.CD86_mAPCT/[Vol_Cell-Rec_Tr-APCT] - [koff_CTLA4_CD86]*Tumor.[CTLA4:CD86_TrA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7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CTLA4mAb_CTLA4*Tumor.CTLA4_TregT*Tumor.CTLA4_mabT-koff_CTLA4mAb_CTLA4*Tumor.[CTLA4_CTLA4-Tr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7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TLA4]*(Tumor.CTLA4_TregTS+[CTLA4_aCTLA4-TrT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7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ffT_Turnover*Tumor.Effector_T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7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J_T*Tumor.Effector_Ta</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7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ffT_Turnover*Tumor.Effector_T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7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R_T*Tumor.Effector_T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7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f_T*(B_T-Tumor.Effector_Tb/Vv_T-Tumor.Effector_Ta/Vv_T)*Tumor.Effector_Tf-kr_T*Tumor.Effector_T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7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ffT_Turnover*Tumor.Effector_T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7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ancerTEng*Tumor.Cancer1*Tumor.Effector_TT_C_Eng/Total_Cell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7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ffT_Turnover*Tumor.Exhausted_T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8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mAPC_Migrate*Tumor.mAPC_T*(1/[Num_TDLN_Considered])*(1-[mAPC_Debis_T_Ina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8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mAPC_Migrate*Tumor.mAPC_T*(1-1/[Num_TDLN_Considere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8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mAPC_Migrate*Tumor.mAPC_T*[mAPC_Debis_T_Ina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8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mAPCT_EngTregT*([CD80_receptors-per-mAPC]/[Avagadro's_Num])*(1/Tr_cells_per_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8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mAPCT_EngTregT*([CD86_receptors-per-mAPC]/[Avagadro's_Num])*(1/Tr_cells_per_mAPC)</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8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TMDSCEng*Tumor.Effector_TT_MDSCs*Tumor.MDSC_T/Total_Cell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8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MDSCsT_EngTeff*([PD1_receptors-per-Tcell]/[Avagadro's_Num])*(1/T_per_Tr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8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MDSCsT_EngTeff*([PDL1_receptors-per-Tcell]/[Avagadro's_Num])*(1/T_per_Tr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8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T_IntTime]*Tumor.MDSCsT_Teff*(1-[Sig_MDSCTeff=Tota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8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T_IntTime]*Tumor.MDSCsT_Teff*[Sig_MDSCTeff=Tota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9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Lt*Tumor/K_T*Tumor.PD1_mab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9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mabT*Tumor.[C14a=PD1]-[koff_PD1-PD1mAb]*Tumor.[C14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9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mabT*Tumor.[C2=PD1]-[koff_PD1-PD1mAb]*Tumor.[C2=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9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mabT*Tumor.[C7a=PD1]-[koff_PD1-PD1mAb]*Tumor.[C7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9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mabT*Tumor.[C9a=PD1]-[koff_PD1-PD1mAb]*Tumor.[C9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9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mabT*Tumor.[T10b=PD1]-[koff_PD1-PD1mAb]*Tumor.[T10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9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mabT*Tumor.[T11b=PD1]-[koff_PD1-PD1mAb]*Tumor.[T11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9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mabT*Tumor.[T12b=PD1]-[koff_PD1-PD1mAb]*Tumor.[T12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9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mabT*Tumor.[T14b=PD1]-[koff_PD1-PD1mAb]*Tumor.[T14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39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mabT*Tumor.[T7b=PD1]-[koff_PD1-PD1mAb]*Tumor.[T7b=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0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mabT*Tumor.[T8a=PD1]-[koff_PD1-PD1mAb]*Tumor.[T8a=PD1:a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0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mabT*Tumor.PD1_TeffT-[koff_PD1-PD1mAb]*Tumor.[PD1:aPD1_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0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PD1_MDSCsT+[PD1:PDL1_MDSCT]+[PD1:aPD1_MDSC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0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MDSCsT*Tumor.PD1_mabT-[koff_PD1-PD1mAb]*Tumor.[PD1:aPD1_MDSC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lastRenderedPageBreak/>
              <w:t>40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PD1_MDSCsT*Tumor.PDL1_TeffT1/[Vol_Cell-Rec_MDSC-TeffT] - [koff_PD1_PDL1]*Tumor.[PD1:PDL1_MDS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0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PD1_TeffT+[PDL1:PD1_TrTeff]+[PD1:aPD1_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0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PD1_TeffT*Tumor.PDL1_TregT/[Vol_Cell-Rec_Tr-TeffT] - [koff_PD1_PDL1]*Tumor.[PDL1:PD1_Tr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0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PD1_TeffT1+[PDL1:PD1_MDSCT]+[PD1:aPD1_Teff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0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TeffT1*Tumor.PD1_mabT-[koff_PD1-PD1mAb]*Tumor.[PD1:aPD1_Teff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0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PD1_TregT+[PD1:PDL1_TrTeff]+[PD1:aPD1_Treg])</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1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PD1mAb]*Tumor.PD1_TregT*Tumor.PD1_mabT-[koff_PD1-PD1mAb]*Tumor.[PD1:aPD1_Treg]</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1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_Lt*Tumor/K_T*Tumor.PDL1_mab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1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PDL1_mabT*Tumor.[C3=PDL1]-[koff_PDL1-PDL1mAb]*Tumor.[C3=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1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PDL1_mabT*Tumor.[T13a=PDL1]-[koff_PDL1-PDL1mAb]*Tumor.[T13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1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PDL1_mabT*Tumor.[T2=PDL1]-[koff_PDL1-PDL1mAb]*Tumor.[T2=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1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PDL1_mabT*Tumor.[T7a=PDL1]-[koff_PDL1-PDL1mAb]*Tumor.[T7a=PDL1:a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1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PDL1_mabT*Tumor.PDL1_TeffT-[koff_PDL1-PDL1mAb]*Tumor.[PDL1:aPDL1_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1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PDL1_mabT*Tumor.PDL1_TeffT1-[koff_PDL1-PDL1mAb]*Tumor.[PDL1:aPDL1_Teff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1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PDL1_MDSCsT+[PDL1:CD80_MDSCT]+[PDL1:PD1_MDSCT]+[PDL1:aPDL1_MDSC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1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_CD80]*Tumor.PDL1_MDSCsT*Tumor.CD80_TeffT1/[Vol_Cell-Rec_MDSC-TeffT] - [koff_PDL1_CD80]*Tumor.[PDL1:CD80_MDS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2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PDL1_MDSCsT*Tumor.PD1_TeffT1/[Vol_Cell-Rec_MDSC-TeffT] - [koff_PD1_PDL1]*Tumor.[PDL1:PD1_MDSC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2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PDL1_MDSCsT*Tumor.PDL1_mabT-[koff_PDL1-PDL1mAb]*Tumor.[PDL1:aPDL1_MDSC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2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PDL1_TeffT+[PD1:PDL1_TrTeff]+[PDL1:aPDL1_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2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1_PDL1]*Tumor.PDL1_TeffT*Tumor.PD1_TregT/[Vol_Cell-Rec_Tr-TeffT] - [koff_PD1_PDL1]*Tumor.[PD1:PDL1_TrTeff]</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2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PDL1_TeffT1+[PD1:PDL1_MDSCT]+[PDL1:aPDL1_Teff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2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PDL1_TregT+[PDL1:CD80_TrTeff]+[PDL1:PD1_TrTeff]+[PDL1:aPDL1_Treg])</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2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kon_PDL1-PDL1mAb]*Tumor.PDL1_TregT*Tumor.PDL1_mabT-[koff_PDL1-PDL1mAb]*Tumor.[PDL1:aPDL1_Treg]</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2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ancerTInt*Tumor.TC1*[Total_TC_Sig]*[%Sig_Inhibit_Cancer]*(1-[%Deep_Exhausted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2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ancerTInt*Tumor.TC1*(1-[Total_TC_Sig])*[%Sig_Inhibit_Cance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2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ancerTInt*Tumor.TC1*[Total_TC_Sig]*[%Sig_Inhibit_Cancer]*[%Deep_Exhausted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3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eff_EngMDSC*([CD80_receptors-per-Tcell]/[Avagadro's_Num])*(1/Tr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3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eff_EngMDSC*([PD1_receptors-per-Tcell]/[Avagadro's_Num])*(1/Tr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3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eff_EngMDSC*([PDL1_receptors-per-Tcell]/[Avagadro's_Num])*(1/Tr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3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eff_EngTregT*([CD80_receptors-per-Tcell]/[Avagadro's_Num])*(1/Tr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3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eff_EngTregT*([PD1_receptors-per-Tcell]/[Avagadro's_Num])*(1/Tr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3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eff_EngTregT*([PDL1_receptors-per-Tcell]/[Avagadro's_Num])*(1/Tr_per_T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36</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TMDSCEng*Tumor.TregT*Tumor.Effector_TT_TregT/Total_Cell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37</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TMDSCEng*Tumor.mAPC_T*Tumor.TregT/Total_Cell_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38</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TLA4]*Tumor.TregT_EngAPC*([CTLA4_receptors-Tr]/[Avagadro's_Num])*(1/mAPC_per_Tr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39</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regT_EngTeff*([PD1_receptors-per-Tcell]/[Avagadro's_Num])*(1/T_per_Tr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40</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D28/80/86/PD1/L1/L2]*Tumor.TregT_EngTeff*([PDL1_receptors-per-Tcell]/[Avagadro's_Num])*(1/T_per_Tr_ce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41</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mAPC_IntTime]*Tumor.TregT_mAPCT*(1-[Sig_TrAPCT=Tota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42</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mAPC_IntTime]*Tumor.TregT_mAPCT*[Sig_TrAPCT=Tota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sidRPr="00932C62">
              <w:rPr>
                <w:sz w:val="16"/>
                <w:szCs w:val="16"/>
              </w:rPr>
              <w:t>443</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T_IntTime]*Tumor.TregT_Teff*(1-[Sig_TrTeff=Tota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Pr>
                <w:sz w:val="16"/>
                <w:szCs w:val="16"/>
              </w:rPr>
              <w:t>444</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eg:T_IntTime]*Tumor.TregT_Teff*[Sig_TrTeff=Tota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479" w:type="pct"/>
            <w:vAlign w:val="bottom"/>
          </w:tcPr>
          <w:p w:rsidR="00AF407D" w:rsidRPr="00932C62" w:rsidRDefault="00AF407D" w:rsidP="00E01130">
            <w:pPr>
              <w:jc w:val="center"/>
              <w:rPr>
                <w:sz w:val="16"/>
                <w:szCs w:val="16"/>
              </w:rPr>
            </w:pPr>
            <w:r>
              <w:rPr>
                <w:sz w:val="16"/>
                <w:szCs w:val="16"/>
              </w:rPr>
              <w:t>445</w:t>
            </w:r>
          </w:p>
        </w:tc>
        <w:tc>
          <w:tcPr>
            <w:tcW w:w="4521"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xp_CTLA4]*Tumor.TregT1*([CTLA4_receptors-Tr]/[Avagadro's_Num])</w:t>
            </w:r>
          </w:p>
        </w:tc>
      </w:tr>
    </w:tbl>
    <w:p w:rsidR="00460FA9" w:rsidRPr="006B1421" w:rsidRDefault="00460FA9" w:rsidP="00460FA9">
      <w:pPr>
        <w:rPr>
          <w:b/>
          <w:sz w:val="18"/>
          <w:szCs w:val="18"/>
        </w:rPr>
      </w:pPr>
      <w:r w:rsidRPr="006B1421">
        <w:rPr>
          <w:b/>
          <w:sz w:val="18"/>
          <w:szCs w:val="18"/>
        </w:rPr>
        <w:t>Table S</w:t>
      </w:r>
      <w:r w:rsidR="00D43551">
        <w:rPr>
          <w:b/>
          <w:sz w:val="18"/>
          <w:szCs w:val="18"/>
        </w:rPr>
        <w:t>5</w:t>
      </w:r>
      <w:r w:rsidRPr="006B1421">
        <w:rPr>
          <w:b/>
          <w:sz w:val="18"/>
          <w:szCs w:val="18"/>
        </w:rPr>
        <w:t xml:space="preserve"> – Model Reaction Rates (End)</w:t>
      </w:r>
    </w:p>
    <w:p w:rsidR="00027CFB" w:rsidRPr="006B1421" w:rsidRDefault="00027CFB" w:rsidP="00460FA9">
      <w:pPr>
        <w:rPr>
          <w:sz w:val="18"/>
          <w:szCs w:val="18"/>
        </w:rPr>
      </w:pPr>
    </w:p>
    <w:p w:rsidR="00460FA9" w:rsidRPr="006B1421" w:rsidRDefault="00460FA9" w:rsidP="003C0424">
      <w:pPr>
        <w:outlineLvl w:val="0"/>
        <w:rPr>
          <w:b/>
          <w:sz w:val="18"/>
          <w:szCs w:val="18"/>
        </w:rPr>
      </w:pPr>
      <w:r w:rsidRPr="006B1421">
        <w:rPr>
          <w:b/>
          <w:sz w:val="18"/>
          <w:szCs w:val="18"/>
        </w:rPr>
        <w:t>Table S</w:t>
      </w:r>
      <w:r w:rsidR="00D43551">
        <w:rPr>
          <w:b/>
          <w:sz w:val="18"/>
          <w:szCs w:val="18"/>
        </w:rPr>
        <w:t>6</w:t>
      </w:r>
      <w:r w:rsidRPr="006B1421">
        <w:rPr>
          <w:b/>
          <w:sz w:val="18"/>
          <w:szCs w:val="18"/>
        </w:rPr>
        <w:t xml:space="preserve"> – Model Reaction and Rate Descriptions (Start)</w:t>
      </w:r>
    </w:p>
    <w:tbl>
      <w:tblPr>
        <w:tblStyle w:val="GridTable1Light"/>
        <w:tblW w:w="5000" w:type="pct"/>
        <w:tblLook w:val="04A0" w:firstRow="1" w:lastRow="0" w:firstColumn="1" w:lastColumn="0" w:noHBand="0" w:noVBand="1"/>
      </w:tblPr>
      <w:tblGrid>
        <w:gridCol w:w="1012"/>
        <w:gridCol w:w="8338"/>
      </w:tblGrid>
      <w:tr w:rsidR="00771336" w:rsidRPr="00932C62" w:rsidTr="00E0113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1" w:type="pct"/>
            <w:vAlign w:val="bottom"/>
          </w:tcPr>
          <w:p w:rsidR="00460FA9" w:rsidRPr="00932C62" w:rsidRDefault="00460FA9" w:rsidP="00E01130">
            <w:pPr>
              <w:jc w:val="center"/>
              <w:rPr>
                <w:sz w:val="16"/>
                <w:szCs w:val="16"/>
              </w:rPr>
            </w:pPr>
            <w:r w:rsidRPr="00932C62">
              <w:rPr>
                <w:sz w:val="16"/>
                <w:szCs w:val="16"/>
              </w:rPr>
              <w:t>Reaction Number</w:t>
            </w:r>
          </w:p>
        </w:tc>
        <w:tc>
          <w:tcPr>
            <w:tcW w:w="4459" w:type="pct"/>
          </w:tcPr>
          <w:p w:rsidR="00460FA9" w:rsidRPr="00932C62" w:rsidRDefault="00460FA9" w:rsidP="00460FA9">
            <w:pPr>
              <w:jc w:val="center"/>
              <w:cnfStyle w:val="100000000000" w:firstRow="1" w:lastRow="0" w:firstColumn="0" w:lastColumn="0" w:oddVBand="0" w:evenVBand="0" w:oddHBand="0" w:evenHBand="0" w:firstRowFirstColumn="0" w:firstRowLastColumn="0" w:lastRowFirstColumn="0" w:lastRowLastColumn="0"/>
              <w:rPr>
                <w:sz w:val="16"/>
                <w:szCs w:val="16"/>
              </w:rPr>
            </w:pPr>
            <w:r w:rsidRPr="00932C62">
              <w:rPr>
                <w:sz w:val="16"/>
                <w:szCs w:val="16"/>
              </w:rPr>
              <w:t>Reaction Description</w:t>
            </w:r>
          </w:p>
        </w:tc>
      </w:tr>
      <w:tr w:rsidR="00E01130"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E01130" w:rsidRPr="00932C62" w:rsidRDefault="00E01130" w:rsidP="00E01130">
            <w:pPr>
              <w:jc w:val="center"/>
              <w:rPr>
                <w:sz w:val="16"/>
                <w:szCs w:val="16"/>
              </w:rPr>
            </w:pPr>
            <w:r w:rsidRPr="00932C62">
              <w:rPr>
                <w:sz w:val="16"/>
                <w:szCs w:val="16"/>
              </w:rPr>
              <w:t>1</w:t>
            </w:r>
          </w:p>
        </w:tc>
        <w:tc>
          <w:tcPr>
            <w:tcW w:w="4459" w:type="pct"/>
            <w:vAlign w:val="bottom"/>
          </w:tcPr>
          <w:p w:rsidR="00E01130" w:rsidRPr="00E01130" w:rsidRDefault="00E01130"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learance of Anti-CTLA-4 mAb from central compartment</w:t>
            </w:r>
          </w:p>
        </w:tc>
      </w:tr>
      <w:tr w:rsidR="00E01130"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E01130" w:rsidRPr="00932C62" w:rsidRDefault="00E01130" w:rsidP="00E01130">
            <w:pPr>
              <w:jc w:val="center"/>
              <w:rPr>
                <w:sz w:val="16"/>
                <w:szCs w:val="16"/>
              </w:rPr>
            </w:pPr>
            <w:r w:rsidRPr="00932C62">
              <w:rPr>
                <w:sz w:val="16"/>
                <w:szCs w:val="16"/>
              </w:rPr>
              <w:t>2</w:t>
            </w:r>
          </w:p>
        </w:tc>
        <w:tc>
          <w:tcPr>
            <w:tcW w:w="4459" w:type="pct"/>
            <w:vAlign w:val="bottom"/>
          </w:tcPr>
          <w:p w:rsidR="00E01130" w:rsidRPr="00E01130" w:rsidRDefault="00E01130"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ffusion of Anti-CTLA-4 mAb from central to TDLN compartme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ffusion of Anti-CTLA-4 mAb between central and peripheral compartment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ffusion of Anti-CTLA-4 mAb between central and tumor compartment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he generation of Effector T cells and their migration into the blood/plasma from the designated number of lymph nodes as a multiple of that from a singl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stribution of Effector T cells between the blood/plasma (central compartment) and peripheral tissues (peripheral compartme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 xml:space="preserve">Effector T cell transport from central to tumor compartment as free cells </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learance of Anti-PD-1 mAb from central compartme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ffusion of Anti-PD-1 mAb from central to TDLN compartme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ffusion of Anti-PD-1 mAb between central and peripheral compartment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ffusion of Anti-PD-1 mAb between central and tumor compartment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learance of Anti-PD-L1 mAb from central compartme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ffusion of Anti-PD-L1 mAb from central to TDLN compartme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ffusion of Anti-PD-L1 mAb between central and peripheral compartment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ffusion of Anti-PD-L1 mAb between central and tumor compartment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on Primed Naive T cells for interaction with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on Primed Naive T cells and PD-L1 on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on Primed Naive T cells for interaction with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on Primed Naive T cells and PD-L1 on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on Primed Naive T cells and Anti-PD-1 mAb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on Primed Naive T cells for interaction with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on Primed Naive T cells and Anti-PD-L1 mAb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on mAPCs for interaction with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6 expression threshold on mAPCs for interaction with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TLA-4 expression threshold on T Regulatory cells for interaction with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on mAPCs and CTLA-4 on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6 on mAPCs and CTLA-4 on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TLA-4 on T Regulatory cells and Anti-CTLA-4 mAb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on Regulatory cells for interaction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on Primed Naive T cells and PD-1 on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on T Regulatory cells and Anti-PD-1 mAb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on Regulatory cells for interaction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on T Regulatory cells and Anti-PD-L1 mAb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ssociation of T Regulatory cells from Naïve T cells in the lymph node without inactivation of the latte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activation of Naïve T cells by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ssociation of T Regulatory cells from Primed Naïve T cells in the lymph node without inactivation of the latte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activation of Primed Naïve T cells by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Primed Naive T cells for interaction with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Primed Naive T cells for interaction with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Primed Naive T cells for interaction with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T Regulatory cells for interaction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T Regulatory cells for interaction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hagocytosis of tumor debris by resident 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ecay of tumor debris in the lymph node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atic drainage and diffusion of Anti-CTLA-4 mAb from lymph node to bloo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TLA-4 on Primed Naïve T cells during priming interactions with mAPCS and Anti-CTLA-4 mAb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nalization of the CTLA-4 receptor on Primed Naïve T cells following its binding to Anti-CTLA-4 mAb</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Migration of Effector T cells from the lymph node into the bloo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total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6 expression by total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total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total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by total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atural turnover of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activation of mAPCs in the lymph node as a result of CTLA-4 secreted from T Regulatory cells in the lymph nodes binding to CD80 and CD86</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on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6 expression threshold on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mAPCs that interact with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5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6 expression by mAPCs that interact with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on mAPCs for interaction with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6 expression threshold on mAPCs for interaction with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mAPCs that interact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6 expression by mAPCs that interact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mAPCs that interact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mAPCs that interact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by mAPCs that interact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on mAPCs for interaction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6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on mAPCs and CTLA-4 on Primed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6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on mAPCs and PD-L1 on Primed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6 expression threshold on mAPCs for interaction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6 on mAPCs and CTLA-4 on Primed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6 on mAPCs and CD28 on Primed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on mAPCs for interaction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on mAPCs cells during priming interactions with Primed Naïve T cells and Anti-PD-1 mAb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on mAPCs for interaction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threshold on mAPCs for interaction with Primed Nai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2 on mAPCs and PD-1 on Primed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non-interacting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7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6 expression by non-interacting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on non-interacting mAPC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between CD80 on mAPCs and CTLA-4 secreted by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6 expression threshold on non-interacting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between CD86 on mAPCs and CTLA-4 secreted by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on total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on total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threshold on total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ngagement of Naïve T cells in the first priming phase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aïve T cells cycling out of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8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aïve T cells being disengaged in the first priming phase without undergoing successful priming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aïve T cells successfully undergoing the first priming phase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ansendocytosis of the CD80 receptors on mAPCs through CTLA-4 binding and internalization on Primed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ansendocytosis of the CD86 receptors on mAPCs through CTLA-4 binding and internalization on Primed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28 expression threshold on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on mAPCs cells and CD28 on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6 on mAPCs cells and CD28 on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28 expression by Naïve T cells for interaction with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atic drainage and diffusion of Anti-PD-1 mAb from lymph node to bloo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atic drainage and diffusion of Anti-PD-L1 mAb from lymph node to bloo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9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on mAPCs involved in the second priming phase and Anti-PD-L1 mAb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on Primed Naïve T cells involved in the second priming phase with mAPCs and Anti-PD-L1 mAb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TLA-4 expression threshold on Primed Naïve T cells for interaction with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28 expression threshold on Primed Naïve T cells for interaction with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on mAPCs and CD28 on Primed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on Primed Naïve T cells for interaction with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on mAPCs and CD80 on Primed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on Primed Naïve T cells for interaction with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on mAPCs and PD-1 on Primed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on Primed Naïve T cells involved in the second priming phase with mAPCs and Anti-PD-1 mAb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0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on Primed Naïve T cells for interaction with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on mAPCs and PD-L1 on Primed Naïve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TLA-4 expression by Primed Naïve T cells for interaction with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28 expression by Primed Naïve T cells for interaction with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Primed Naïve T cells for interaction with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Primed Naïve T cells for interaction with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Primed Naïve T cells for interaction with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rimed Naïve T cells engaging in the second priming phase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rimed Naïve T cells unsuccessfully undergoing the second priming phase to become anergic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rimed Naïve T cells engaged in the second priming phase disengaging form being primed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1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rimed Naïve T cells engaged in the second priming phase successfully undergoing priming to become Proliferating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roliferating T cells becoming fully activated Effector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Sets the proliferation threshold for Proliferating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nalization of the Anti-CTLA-4 antibodies bound to CTLA-4 receptors on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ansendocytosis of the CD80 receptors on mAPCs through CTLA-4 binding and internalization on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ansendocytosis of the CD86 receptors on mAPCs through CTLA-4 binding and internalization on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12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TLA-4 expression on the surface of non-interacting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ngagement of T Regulatory cells with mAPCs and other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between T Regulatory cells and mAPCs in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between T Regulatory cells and Naïve T cells in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2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between T Regulatory cells and Primed Naïve T cells in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ssociation of T Regulatory cells from mAPCs in the lymph node with inactivation of the latte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ssociation of T Regulatory cells from mAPCs in the lymph node without inactivation of the latte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mAPCs for interaction with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6 expression by mAPCs for interaction with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TLA-4 expression by T Regulatory cells for interaction with m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TLA-4 secretion by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TLA-4 expression threshold on non-interacting T Regulatory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inding of Anti-CTLA-4 to CTLA-4 expressed on the surface of non-interacting T Regulatory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inding of Anti-CTLA-4 to CTLA-4 secreted by T Regulatory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3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dministration of Anti-CTLA-4 mAb into the central compartme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atic drainage and diffusion of Anti-CTLA-4 mAb from lymph node to bloo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atic drainage and diffusion of Anti-PD-1 mAb from lymph node to bloo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dministration of Anti-PD-1 mAb into the central compartme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atic drainage and diffusion of Anti-PD-L1 mAb from lymph node to bloo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dministration of Anti-PD-L1 mAb into the central compartment</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ffusion of Anti-CTLA-4 mAb from blood to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atic drainage of Anti-CTLA-4 mAb from tumor to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aïve T cells cycling into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ffusion of Anti-PD-1 mAb from blood to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4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atic drainage of Anti-PD-1 mAb from tumor to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ffusion of Anti-PD-L1 mAb from blood to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atic drainage of Anti-PD-L1 mAb from tumor to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he proliferation rate of the Proliferating T cell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ppearance of monocyte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roliferation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roliferation of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he natural turnover of arrested T cells in the peripheral tissue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ansmigration of effector T cells into peripheral tissue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he natural turnover of attached T cells in the peripheral tissue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5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dhesion of attached T cell on vascular wal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ttachment and detachment of free effector T cells in the bloodstream in peripheral tissue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atic drainage of effector T cells from periphery to blood</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the T5 subtype of cancer cells in the tumor (expressing CD80 only)</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the T2 subtype of cancer cells in the tumor (expressing PD-1 only)</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the T9 subtype of cancer cells in the tumor (expressing CD80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the T9 subtype of cancer cells in the tumor (expressing CD80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the T6 subtype of cancer cells in the tumor (expressing PD-L1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the T6 subtype of cancer cells in the tumor (expressing PD-L1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the T14 subtype of cancer cells in the tumor (expressing CD80, PD-L1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6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the T14 subtype of cancer cells in the tumor (expressing CD80, PD-L1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the T14 subtype of cancer cells in the tumor (expressing CD80, PD-L1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the T10 subtype of cancer cells in the tumor (expressing PD-L2, PD-L1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the T10 subtype of cancer cells in the tumor (expressing PD-L2, PD-L1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by the T10 subtype of cancer cells in the tumor (expressing PD-L2, PD-L1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the T16 subtype of cancer cells in the tumor (expressing CD80, PD-L2, PD-L1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the T16 subtype of cancer cells in the tumor (expressing CD80, PD-L2, PD-L1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by the T16 subtype of cancer cells in the tumor (expressing CD80, PD-L2, PD-L1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the T16 subtype of cancer cells in the tumor (expressing CD80, PD-L2, PD-L1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the T7 subtype of cancer cells in the tumor (expressing PD-L2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7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by the T7 subtype of cancer cells in the tumor (expressing PD-L2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the T15 subtype of cancer cells in the tumor (expressing CD80, PD-L2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by the T15 subtype of cancer cells in the tumor (expressing CD80, PD-L2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the T15 subtype of cancer cells in the tumor (expressing CD80, PD-L2 and PD-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the T3 subtype of cancer cells in the tumor (expressing PD-L1 only)</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the T11 subtype of cancer cells in the tumor (expressing CD80 and 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the T11 subtype of cancer cells in the tumor (expressing CD80 and 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the T8 subtype of cancer cells in the tumor (expressing PD-L2 and 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by the T8 subtype of cancer cells in the tumor (expressing PD-L2 and 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8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the T13 subtype of cancer cells in the tumor (expressing CD80, PD-L2 and 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18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by the T13 subtype of cancer cells in the tumor (expressing CD80, PD-L2 and 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the T13 subtype of cancer cells in the tumor (expressing CD80, PD-L2 and PD-L1)</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by the T4 subtype of cancer cells in the tumor (expressing PD-L2 only)</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by the T12 subtype of cancer cells in the tumor (expressing CD80 and 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the T12 subtype of cancer cells in the tumor (expressing CD80 and PD-L2)</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T10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10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T10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0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threshold by the T10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19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T11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1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T11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threshold by the T12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T12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T13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3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threshold by the T13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T13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T14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0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14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T14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4 subtype of cancer cells and CD80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4 subtype of cancer cells and Anti-PD-L1 mAb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T14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expressed by the T14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T15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15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threshold by the T15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2 expressed by the T15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1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T15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expressed by the T15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T1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16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16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T1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6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threshold by the T1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2 expressed by the T16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T1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2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T2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T3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threshold by the T4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T5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T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2 expressed by the T6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T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6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23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6 subtype of cancer cells and CD80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6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3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T7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threshold by the T7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T8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8 subtype of cancer cells and CD80 on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8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2 expression threshold by the T8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T9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9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T9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nalization of the Anti-CTLA-4 antibodies bound to CTLA-4 receptors on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4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ansendocytosis of the CD80 receptors on mAPCs through CTLA-4 binding and internalization on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ansendocytosis of the CD86 receptors on mAPCs through CTLA-4 binding and internalization on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T4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T8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Effector T cells interacting with the T8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T3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Effector T cells interacting with the T3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T15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T15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T7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5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T7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T13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T13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T11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T11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T12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T12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T1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T1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Effector T cells interacting with the T1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6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T14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T14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Effector T cells interacting with the T14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T10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T10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Effector T cells interacting with the T10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T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T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Effector T cells interacting with the T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T9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7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T5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T2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T10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10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T10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T10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0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2 expressed by the T10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Effector T cells interacting with the T10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0 subtype of cancer cells and CD80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8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T11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29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1 subtype of cancer cells and CD80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T11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T11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1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T12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expressed by the T12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T12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T12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2 expressed by the T12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29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T13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expressed by the T13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T13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3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2 expressed by the T13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T13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T14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T14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T14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4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0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Effector T cells interacting with the T14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T15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15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T15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T15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T15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T1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expressed by the T16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T16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T1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1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6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T16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Effector T cells interacting with the T1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16 subtype of cancer cells and CD80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T2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2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T3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3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T3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Effector T cells interacting with the T3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2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3 subtype of cancer cells and CD80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T4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33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2 expressed by the T4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T4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T5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expressed by the T5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T5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T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6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T6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3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T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T6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Effector T cells interacting with the T6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T7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7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T7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2 expressed by the T7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T8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8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2 expressed by the T8 subtype of cancer cells and PD-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4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Effector T cells interacting with the T8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T9 subtype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expressed by the T9 subtype of cancer cells and PD-L1 on the complementary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T9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rnover of resting macrophage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ansport of tumor debris from the tumor to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ecay of tumor debri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he distribution of tumor debris away from any of the considered lymph node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ccounting for the distribution of tumor debris from the tumor to the lymph nodes other than the lymph node compartment in the mode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hagocytosis of tumor debris by resting APCs in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5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Natural turnover of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mAPCs interacting with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Effector T cells interacting with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expressed by the Effector T cells and PD-L1 on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threshold by the Effector T cells interacting with the MDSC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6 expression threshold by the mAPCs interacting with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atic drainage of Anti-CTLA-4 mAb from tumor to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Binding of Anti-CTLA-4 to the CTLA-4 receptors expressed on the surface of non-interacting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TLA-4 expression threshold by the T Regulatory cells interacting with the mAPC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expressed by the mAPCs and CTLA-4 on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6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6 expressed by the mAPCs and CTLA-4 on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TLA-4 expressed by the T Regulatory cells and Anti-CTLA-4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TLA-4 expression threshold by non-interacting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rnover of arrested effector T cells on vascular wall in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 xml:space="preserve">Transmigration of arrested effector T cell into the tumor </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rnover of attached effector T cells on vascular wall in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dhesion of attached T cells onto the vascular wall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ttachment and detachment of free effector T cells in vascular space in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rnover of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37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ssociation of Effector T cells with cancer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7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urnover of Effector T cells in deeply exhausted state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ransport of mAPCs from the tumor to the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ccounting for the distribution of mAPCs from the tumor to the lymph nodes other than the lymph node compartment in the model</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The distribution of mAPCs away from any of the considered lymph nodes</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mAPCs interacting with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6 expression by mAPCs interacting with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ssociation of Effector T cells with MDSC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MDSCs interacting with the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MDSCs interacting with the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ssociation of MDSCs from Effector T cells without inactivation of the latter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8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ssociation of MDSCs from Effector T cells with inactivation of the latter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atic drainage of Anti-PD-1 mAb from tumor to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14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2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7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9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T10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T11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T12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T14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39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T7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T8 subtype of cancer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T Regulatory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MDSCs interacting with the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MDSCs interacting with Effector T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and PD-1 on the MDSC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and PD-L1 on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Effector T cells interacting with the MDSC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interacting with the MDSC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0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threshold by the T Regulatory cells interacting with the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T Regulatory cells interacting with the Effector T cells and Anti-PD-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Lymphatic drainage of Anti-PD-L1 mAb from tumor to lymph nod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3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T13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T2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T7 subtype of cancer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T Regulatory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interacting with the MDSC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MDSCs interacting with the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1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CD80 expressed by the Effector T cells and PD-L1 on the MDSC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lastRenderedPageBreak/>
              <w:t>42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1 expressed by the Effector T cells and PD-L1 on the MDSC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MDSCs interacting with the Effector T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Effector T cells and PD-1 on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Effector T cells interacting with the MDSC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threshold by the T Regulatory cells interacting with the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Interaction at the immunological synapse between PD-L1 expressed by the T Regulatory cells interacting with the Effector T cells and Anti-PD-L1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 xml:space="preserve">Dissociation of Effector T cells from the cancer cells without killing due to T cell exhaustion </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Generation of cancer debris by killing of the cancer cells by the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2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Effector T cell transform into a deeply exhausted state</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Effector T cells interacting with the MDSC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MDSC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MDSC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D80 expression by Effector T cells interacting with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Effector T cells interacting with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Effector T cells interacting with the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6</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ssociation of Effector T cells with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7</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Association of mAPCs with T Regulatory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8</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TLA-4 expression by T Regulatory cells interacting with the mAPC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39</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1 expression by T Regulatory cells interacting with the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0</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PD-L1 expression by T Regulatory cells interacting with the Effector T cells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1</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ssociation of T Regulatory cells from mAPCs with inactivation of the latter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2</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ssociation of T Regulatory cells from mAPCs without inactivation of the latter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3</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ssociation of T Regulatory cells from Effector T cells with inactivation of the latter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4</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Dissociation of T Regulatory cells from Effector T cells without inactivation of the latter in the tumor</w:t>
            </w:r>
          </w:p>
        </w:tc>
      </w:tr>
      <w:tr w:rsidR="00AF407D" w:rsidRPr="00932C62" w:rsidTr="00E01130">
        <w:tc>
          <w:tcPr>
            <w:cnfStyle w:val="001000000000" w:firstRow="0" w:lastRow="0" w:firstColumn="1" w:lastColumn="0" w:oddVBand="0" w:evenVBand="0" w:oddHBand="0" w:evenHBand="0" w:firstRowFirstColumn="0" w:firstRowLastColumn="0" w:lastRowFirstColumn="0" w:lastRowLastColumn="0"/>
            <w:tcW w:w="541" w:type="pct"/>
            <w:vAlign w:val="bottom"/>
          </w:tcPr>
          <w:p w:rsidR="00AF407D" w:rsidRPr="00932C62" w:rsidRDefault="00AF407D" w:rsidP="00E01130">
            <w:pPr>
              <w:jc w:val="center"/>
              <w:rPr>
                <w:sz w:val="16"/>
                <w:szCs w:val="16"/>
              </w:rPr>
            </w:pPr>
            <w:r w:rsidRPr="00932C62">
              <w:rPr>
                <w:sz w:val="16"/>
                <w:szCs w:val="16"/>
              </w:rPr>
              <w:t>445</w:t>
            </w:r>
          </w:p>
        </w:tc>
        <w:tc>
          <w:tcPr>
            <w:tcW w:w="4459" w:type="pct"/>
            <w:vAlign w:val="bottom"/>
          </w:tcPr>
          <w:p w:rsidR="00AF407D" w:rsidRPr="00E01130" w:rsidRDefault="00AF407D" w:rsidP="00E01130">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E01130">
              <w:rPr>
                <w:color w:val="000000"/>
                <w:sz w:val="16"/>
                <w:szCs w:val="16"/>
              </w:rPr>
              <w:t>CTLA-4 expression on the surface of non-interacting T Regulatory cells in the tumor</w:t>
            </w:r>
          </w:p>
        </w:tc>
      </w:tr>
    </w:tbl>
    <w:p w:rsidR="00460FA9" w:rsidRPr="004F57D7" w:rsidRDefault="00460FA9" w:rsidP="00460FA9">
      <w:pPr>
        <w:rPr>
          <w:b/>
          <w:sz w:val="18"/>
          <w:szCs w:val="18"/>
        </w:rPr>
      </w:pPr>
      <w:r w:rsidRPr="004F57D7">
        <w:rPr>
          <w:b/>
          <w:sz w:val="18"/>
          <w:szCs w:val="18"/>
        </w:rPr>
        <w:t>Table S</w:t>
      </w:r>
      <w:r w:rsidR="00D43551">
        <w:rPr>
          <w:b/>
          <w:sz w:val="18"/>
          <w:szCs w:val="18"/>
        </w:rPr>
        <w:t>6</w:t>
      </w:r>
      <w:r w:rsidRPr="004F57D7">
        <w:rPr>
          <w:b/>
          <w:sz w:val="18"/>
          <w:szCs w:val="18"/>
        </w:rPr>
        <w:t xml:space="preserve"> – Model Reaction and Rate Descriptions (End)</w:t>
      </w:r>
    </w:p>
    <w:p w:rsidR="00027CFB" w:rsidRPr="004F57D7" w:rsidRDefault="00027CFB" w:rsidP="008D377C">
      <w:pPr>
        <w:rPr>
          <w:b/>
          <w:sz w:val="18"/>
          <w:szCs w:val="18"/>
        </w:rPr>
      </w:pPr>
    </w:p>
    <w:p w:rsidR="006152E2" w:rsidRPr="004F57D7" w:rsidRDefault="006152E2" w:rsidP="003C0424">
      <w:pPr>
        <w:outlineLvl w:val="0"/>
        <w:rPr>
          <w:b/>
          <w:sz w:val="18"/>
          <w:szCs w:val="18"/>
        </w:rPr>
      </w:pPr>
      <w:r w:rsidRPr="004F57D7">
        <w:rPr>
          <w:b/>
          <w:sz w:val="18"/>
          <w:szCs w:val="18"/>
        </w:rPr>
        <w:t>Table S</w:t>
      </w:r>
      <w:r w:rsidR="00D43551">
        <w:rPr>
          <w:b/>
          <w:sz w:val="18"/>
          <w:szCs w:val="18"/>
        </w:rPr>
        <w:t>7</w:t>
      </w:r>
      <w:r w:rsidRPr="004F57D7">
        <w:rPr>
          <w:b/>
          <w:sz w:val="18"/>
          <w:szCs w:val="18"/>
        </w:rPr>
        <w:t xml:space="preserve"> – Model </w:t>
      </w:r>
      <w:r w:rsidR="00A16E3F" w:rsidRPr="004F57D7">
        <w:rPr>
          <w:b/>
          <w:sz w:val="18"/>
          <w:szCs w:val="18"/>
        </w:rPr>
        <w:t>Parameters</w:t>
      </w:r>
      <w:r w:rsidRPr="004F57D7">
        <w:rPr>
          <w:b/>
          <w:sz w:val="18"/>
          <w:szCs w:val="18"/>
        </w:rPr>
        <w:t xml:space="preserve"> (Start)</w:t>
      </w:r>
    </w:p>
    <w:tbl>
      <w:tblPr>
        <w:tblStyle w:val="GridTable1Light"/>
        <w:tblW w:w="5006" w:type="pct"/>
        <w:tblLayout w:type="fixed"/>
        <w:tblLook w:val="04A0" w:firstRow="1" w:lastRow="0" w:firstColumn="1" w:lastColumn="0" w:noHBand="0" w:noVBand="1"/>
      </w:tblPr>
      <w:tblGrid>
        <w:gridCol w:w="901"/>
        <w:gridCol w:w="2250"/>
        <w:gridCol w:w="1080"/>
        <w:gridCol w:w="1170"/>
        <w:gridCol w:w="985"/>
        <w:gridCol w:w="2975"/>
      </w:tblGrid>
      <w:tr w:rsidR="00D43551" w:rsidRPr="00932C62" w:rsidTr="004A1DB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Variable Number</w:t>
            </w:r>
          </w:p>
        </w:tc>
        <w:tc>
          <w:tcPr>
            <w:tcW w:w="1202" w:type="pct"/>
            <w:vAlign w:val="center"/>
          </w:tcPr>
          <w:p w:rsidR="00D43551" w:rsidRPr="00932C62" w:rsidRDefault="00D43551" w:rsidP="004A1DB7">
            <w:pPr>
              <w:jc w:val="center"/>
              <w:cnfStyle w:val="100000000000" w:firstRow="1" w:lastRow="0" w:firstColumn="0" w:lastColumn="0" w:oddVBand="0" w:evenVBand="0" w:oddHBand="0" w:evenHBand="0" w:firstRowFirstColumn="0" w:firstRowLastColumn="0" w:lastRowFirstColumn="0" w:lastRowLastColumn="0"/>
              <w:rPr>
                <w:sz w:val="16"/>
                <w:szCs w:val="16"/>
              </w:rPr>
            </w:pPr>
            <w:r w:rsidRPr="00932C62">
              <w:rPr>
                <w:sz w:val="16"/>
                <w:szCs w:val="16"/>
              </w:rPr>
              <w:t>Variable</w:t>
            </w:r>
          </w:p>
        </w:tc>
        <w:tc>
          <w:tcPr>
            <w:tcW w:w="577" w:type="pct"/>
            <w:vAlign w:val="center"/>
          </w:tcPr>
          <w:p w:rsidR="00D43551" w:rsidRPr="00932C62" w:rsidRDefault="00D43551" w:rsidP="004A1DB7">
            <w:pPr>
              <w:jc w:val="center"/>
              <w:cnfStyle w:val="100000000000" w:firstRow="1" w:lastRow="0" w:firstColumn="0" w:lastColumn="0" w:oddVBand="0" w:evenVBand="0" w:oddHBand="0" w:evenHBand="0" w:firstRowFirstColumn="0" w:firstRowLastColumn="0" w:lastRowFirstColumn="0" w:lastRowLastColumn="0"/>
              <w:rPr>
                <w:sz w:val="16"/>
                <w:szCs w:val="16"/>
              </w:rPr>
            </w:pPr>
            <w:r w:rsidRPr="00932C62">
              <w:rPr>
                <w:sz w:val="16"/>
                <w:szCs w:val="16"/>
              </w:rPr>
              <w:t>Value</w:t>
            </w:r>
          </w:p>
        </w:tc>
        <w:tc>
          <w:tcPr>
            <w:tcW w:w="625" w:type="pct"/>
            <w:vAlign w:val="center"/>
          </w:tcPr>
          <w:p w:rsidR="00D43551" w:rsidRPr="00932C62" w:rsidRDefault="00D43551" w:rsidP="004A1DB7">
            <w:pPr>
              <w:jc w:val="center"/>
              <w:cnfStyle w:val="100000000000" w:firstRow="1" w:lastRow="0" w:firstColumn="0" w:lastColumn="0" w:oddVBand="0" w:evenVBand="0" w:oddHBand="0" w:evenHBand="0" w:firstRowFirstColumn="0" w:firstRowLastColumn="0" w:lastRowFirstColumn="0" w:lastRowLastColumn="0"/>
              <w:rPr>
                <w:sz w:val="16"/>
                <w:szCs w:val="16"/>
              </w:rPr>
            </w:pPr>
            <w:r w:rsidRPr="00932C62">
              <w:rPr>
                <w:sz w:val="16"/>
                <w:szCs w:val="16"/>
              </w:rPr>
              <w:t>Units</w:t>
            </w:r>
          </w:p>
        </w:tc>
        <w:tc>
          <w:tcPr>
            <w:tcW w:w="526" w:type="pct"/>
            <w:vAlign w:val="center"/>
          </w:tcPr>
          <w:p w:rsidR="00D43551" w:rsidRPr="00932C62" w:rsidRDefault="00D43551" w:rsidP="004A1DB7">
            <w:pPr>
              <w:jc w:val="center"/>
              <w:cnfStyle w:val="100000000000" w:firstRow="1" w:lastRow="0" w:firstColumn="0" w:lastColumn="0" w:oddVBand="0" w:evenVBand="0" w:oddHBand="0" w:evenHBand="0" w:firstRowFirstColumn="0" w:firstRowLastColumn="0" w:lastRowFirstColumn="0" w:lastRowLastColumn="0"/>
              <w:rPr>
                <w:sz w:val="16"/>
                <w:szCs w:val="16"/>
              </w:rPr>
            </w:pPr>
            <w:r w:rsidRPr="00932C62">
              <w:rPr>
                <w:sz w:val="16"/>
                <w:szCs w:val="16"/>
              </w:rPr>
              <w:t>Source</w:t>
            </w:r>
          </w:p>
        </w:tc>
        <w:tc>
          <w:tcPr>
            <w:tcW w:w="1589" w:type="pct"/>
          </w:tcPr>
          <w:p w:rsidR="00D43551" w:rsidRPr="00932C62" w:rsidRDefault="00D43551" w:rsidP="004A1DB7">
            <w:pPr>
              <w:jc w:val="center"/>
              <w:cnfStyle w:val="100000000000" w:firstRow="1" w:lastRow="0" w:firstColumn="0" w:lastColumn="0" w:oddVBand="0" w:evenVBand="0" w:oddHBand="0" w:evenHBand="0" w:firstRowFirstColumn="0" w:firstRowLastColumn="0" w:lastRowFirstColumn="0" w:lastRowLastColumn="0"/>
              <w:rPr>
                <w:sz w:val="16"/>
                <w:szCs w:val="16"/>
              </w:rPr>
            </w:pPr>
            <w:r w:rsidRPr="00932C62">
              <w:rPr>
                <w:sz w:val="16"/>
                <w:szCs w:val="16"/>
              </w:rPr>
              <w:t>Descrip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_NT_L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CYXR0YWdsaWE8L0F1dGhvcj48WWVhcj4yMDAzPC9ZZWFy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</w:fldData>
              </w:fldChar>
            </w:r>
            <w:r>
              <w:rPr>
                <w:sz w:val="16"/>
                <w:szCs w:val="16"/>
              </w:rPr>
              <w:instrText xml:space="preserve"> ADDIN EN.CITE </w:instrText>
            </w:r>
            <w:r>
              <w:rPr>
                <w:sz w:val="16"/>
                <w:szCs w:val="16"/>
              </w:rPr>
              <w:fldChar w:fldCharType="begin">
                <w:fldData xml:space="preserve">PEVuZE5vdGU+PENpdGU+PEF1dGhvcj5CYXR0YWdsaWE8L0F1dGhvcj48WWVhcj4yMDAzPC9ZZWFy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19, 20]</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cent Naïve T cells of total T cells in each lymph node (taken as all CD3+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_Tr_L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CYXR0YWdsaWE8L0F1dGhvcj48WWVhcj4yMDAzPC9ZZWFy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</w:fldData>
              </w:fldChar>
            </w:r>
            <w:r>
              <w:rPr>
                <w:sz w:val="16"/>
                <w:szCs w:val="16"/>
              </w:rPr>
              <w:instrText xml:space="preserve"> ADDIN EN.CITE </w:instrText>
            </w:r>
            <w:r>
              <w:rPr>
                <w:sz w:val="16"/>
                <w:szCs w:val="16"/>
              </w:rPr>
              <w:fldChar w:fldCharType="begin">
                <w:fldData xml:space="preserve">PEVuZE5vdGU+PENpdGU+PEF1dGhvcj5CYXR0YWdsaWE8L0F1dGhvcj48WWVhcj4yMDAzPC9ZZWFy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19, 21-23]</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cent Regulatory T cells of total T cells in each lymph nod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PD1}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CD80 and PD-1 checkpoint receptors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the CD80 checkpoint receptor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Other}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only unknown factors, other than CD80, PD-1, PD-L1 and PD-L2</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80}{L1}{L2}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CD80, PD-1, PD-L1 and PD-L2 checkpoint receptors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80}{L1}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CD80, PD-1, and PD-L1 checkpoint receptors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80}{PDL2}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CD80, PD-1, and PD-L2 checkpoint receptors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L1}{L2}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PD-1, PD-L1 and PD-L2 checkpoint receptors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L1}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PD-1, and PD-L1 checkpoint receptors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L2}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PD-1, and PD-L2 checkpoint receptors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the PD-1 checkpoint receptor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lastRenderedPageBreak/>
              <w:t>1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80}{L2}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CD80, PD-L1, and PD-L1 checkpoint receptors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80}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CD80 and PD-L1 checkpoint receptors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PDL2}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PD-L1, and PD-L2 checkpoint receptors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the PD-L1 checkpoint receptor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80}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CD80 and PD-L2 checkpoint receptors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ancer cells expressing the PD-L2 checkpoint receptor onl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_Exp_Canc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ary in different cancer types</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cent of cancer cells of total cancer cells that are CD80 positive that interact with the Effector T cells in the tumor compartment</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_receptor_level_P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cent of maximum CD80 receptor expression on Primed Naive T cell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eep_Exhausted_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centage of effector T cells that will transform into a deeply exhausted stat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Exp_Canc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ary in different cancer types</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cent of cancer cells of total cancer cells that are PD-1 positive that interact with the Effector T cells in the tumor compartment</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receptor_level_P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hemnitz&lt;/Author&gt;&lt;Year&gt;2004&lt;/Year&gt;&lt;RecNum&gt;772&lt;/RecNum&gt;&lt;DisplayText&gt;[24]&lt;/DisplayText&gt;&lt;record&gt;&lt;rec-number&gt;772&lt;/rec-number&gt;&lt;foreign-keys&gt;&lt;key app="EN" db-id="tefew2v23pd0t8eex9oprez9t05vrde2fvtz" timestamp="1538944393"&gt;772&lt;/key&gt;&lt;/foreign-keys&gt;&lt;ref-type name="Journal Article"&gt;17&lt;/ref-type&gt;&lt;contributors&gt;&lt;authors&gt;&lt;author&gt;Jens M. Chemnitz&lt;/author&gt;&lt;author&gt;Richard V. Parry&lt;/author&gt;&lt;author&gt;Kim E. Nichols&lt;/author&gt;&lt;author&gt;Carl H. June&lt;/author&gt;&lt;author&gt;James L. Riley&lt;/author&gt;&lt;/authors&gt;&lt;/contributors&gt;&lt;titles&gt;&lt;title&gt;SHP-1 and SHP-2 associate with immunoreceptor tyrosine-based switch motif of programmed death 1 upon primary human T cell stimulation, but only receptor ligation prevents T cell activation&lt;/title&gt;&lt;secondary-title&gt;J Immunol.&lt;/secondary-title&gt;&lt;/titles&gt;&lt;periodical&gt;&lt;full-title&gt;J Immunol.&lt;/full-title&gt;&lt;/periodical&gt;&lt;pages&gt;945-54&lt;/pages&gt;&lt;volume&gt;173&lt;/volume&gt;&lt;number&gt;2&lt;/number&gt;&lt;dates&gt;&lt;year&gt;2004&lt;/year&gt;&lt;/dates&gt;&lt;urls&gt;&lt;/urls&gt;&lt;/record&gt;&lt;/Cite&gt;&lt;/EndNote&gt;</w:instrText>
            </w:r>
            <w:r w:rsidRPr="00932C62">
              <w:rPr>
                <w:sz w:val="16"/>
                <w:szCs w:val="16"/>
              </w:rPr>
              <w:fldChar w:fldCharType="separate"/>
            </w:r>
            <w:r>
              <w:rPr>
                <w:noProof/>
                <w:sz w:val="16"/>
                <w:szCs w:val="16"/>
              </w:rPr>
              <w:t>[24]</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cent of maximum PD-1 receptor expression on Primed Naive T cell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Exp_Canc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33/59 for ER+/TNBC</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HYXRhbGljYTwvQXV0aG9yPjxZZWFyPjIwMTQ8L1llYXI+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==
</w:fldData>
              </w:fldChar>
            </w:r>
            <w:r>
              <w:rPr>
                <w:sz w:val="16"/>
                <w:szCs w:val="16"/>
              </w:rPr>
              <w:instrText xml:space="preserve"> ADDIN EN.CITE </w:instrText>
            </w:r>
            <w:r>
              <w:rPr>
                <w:sz w:val="16"/>
                <w:szCs w:val="16"/>
              </w:rPr>
              <w:fldChar w:fldCharType="begin">
                <w:fldData xml:space="preserve">PEVuZE5vdGU+PENpdGU+PEF1dGhvcj5HYXRhbGljYTwvQXV0aG9yPjxZZWFyPjIwMTQ8L1llYXI+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==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25]</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cent of cancer cells of total cancer cells that are PD-L1 positive that interact with the Effector T cells in the tumor compartment</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receptor_level_P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cent of maximum PD-L1 receptor expression on Primed Naive T cell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_Exp_Canc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3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ZZWFybGV5PC9BdXRob3I+PFllYXI+MjAxNzwvWWVhcj48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</w:fldData>
              </w:fldChar>
            </w:r>
            <w:r>
              <w:rPr>
                <w:sz w:val="16"/>
                <w:szCs w:val="16"/>
              </w:rPr>
              <w:instrText xml:space="preserve"> ADDIN EN.CITE </w:instrText>
            </w:r>
            <w:r>
              <w:rPr>
                <w:sz w:val="16"/>
                <w:szCs w:val="16"/>
              </w:rPr>
              <w:fldChar w:fldCharType="begin">
                <w:fldData xml:space="preserve">PEVuZE5vdGU+PENpdGU+PEF1dGhvcj5ZZWFybGV5PC9BdXRob3I+PFllYXI+MjAxNzwvWWVhcj48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26]</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rcent of cancer cells of total cancer cells that are PD-L2 positive that interact with the Effector T cells in the tumor compartment</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Inhibit_Canc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w:t>
            </w:r>
            <w:r>
              <w:rPr>
                <w:sz w:val="16"/>
                <w:szCs w:val="16"/>
              </w:rPr>
              <w:t>.8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percent effect that total immune checkpoints on the cancer cells have on inactivating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E0144D">
              <w:rPr>
                <w:sz w:val="16"/>
                <w:szCs w:val="16"/>
              </w:rPr>
              <w:t>%T_MDSCs_per_Canc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imensionless</w:t>
            </w:r>
          </w:p>
        </w:tc>
        <w:tc>
          <w:tcPr>
            <w:tcW w:w="526" w:type="pct"/>
            <w:vAlign w:val="center"/>
          </w:tcPr>
          <w:p w:rsidR="00D43551"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Wang&lt;/Author&gt;&lt;Year&gt;2016&lt;/Year&gt;&lt;RecNum&gt;401&lt;/RecNum&gt;&lt;DisplayText&gt;[27]&lt;/DisplayText&gt;&lt;record&gt;&lt;rec-number&gt;401&lt;/rec-number&gt;&lt;foreign-keys&gt;&lt;key app="EN" db-id="tefew2v23pd0t8eex9oprez9t05vrde2fvtz" timestamp="1537809910"&gt;401&lt;/key&gt;&lt;/foreign-keys&gt;&lt;ref-type name="Journal Article"&gt;17&lt;/ref-type&gt;&lt;contributors&gt;&lt;authors&gt;&lt;author&gt;Wang, J.&lt;/author&gt;&lt;author&gt;Yang, J.&lt;/author&gt;&lt;/authors&gt;&lt;/contributors&gt;&lt;auth-address&gt;Department of Laboratory Medicine, Taicang Affiliated Hospital of Soochow University, Taicang, Jiangsu 215400, P.R. China.&lt;/auth-address&gt;&lt;titles&gt;&lt;title&gt;Identification of CD4(+)CD25(+)CD127(-) regulatory T cells and CD14(+)HLA(-)DR(-)/low myeloid-derived suppressor cells and their roles in the prognosis of breast cancer&lt;/title&gt;&lt;secondary-title&gt;Biomed Rep&lt;/secondary-title&gt;&lt;/titles&gt;&lt;periodical&gt;&lt;full-title&gt;Biomed Rep&lt;/full-title&gt;&lt;/periodical&gt;&lt;pages&gt;208-212&lt;/pages&gt;&lt;volume&gt;5&lt;/volume&gt;&lt;number&gt;2&lt;/number&gt;&lt;edition&gt;2016/07/23&lt;/edition&gt;&lt;keywords&gt;&lt;keyword&gt;T-regulatory cells&lt;/keyword&gt;&lt;keyword&gt;breast cancer&lt;/keyword&gt;&lt;keyword&gt;myeloid-derived suppressor cells&lt;/keyword&gt;&lt;keyword&gt;prognosis&lt;/keyword&gt;&lt;/keywords&gt;&lt;dates&gt;&lt;year&gt;2016&lt;/year&gt;&lt;pub-dates&gt;&lt;date&gt;Aug&lt;/date&gt;&lt;/pub-dates&gt;&lt;/dates&gt;&lt;isbn&gt;2049-9434 (Print)&amp;#xD;2049-9434 (Linking)&lt;/isbn&gt;&lt;accession-num&gt;27446543&lt;/accession-num&gt;&lt;urls&gt;&lt;related-urls&gt;&lt;url&gt;https://www.ncbi.nlm.nih.gov/pubmed/27446543&lt;/url&gt;&lt;/related-urls&gt;&lt;/urls&gt;&lt;custom2&gt;PMC4950717&lt;/custom2&gt;&lt;electronic-resource-num&gt;10.3892/br.2016.694&lt;/electronic-resource-num&gt;&lt;/record&gt;&lt;/Cite&gt;&lt;/EndNote&gt;</w:instrText>
            </w:r>
            <w:r>
              <w:rPr>
                <w:sz w:val="16"/>
                <w:szCs w:val="16"/>
              </w:rPr>
              <w:fldChar w:fldCharType="separate"/>
            </w:r>
            <w:r>
              <w:rPr>
                <w:noProof/>
                <w:sz w:val="16"/>
                <w:szCs w:val="16"/>
              </w:rPr>
              <w:t>[27]</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Defines the percentage of </w:t>
            </w:r>
            <w:r>
              <w:rPr>
                <w:sz w:val="16"/>
                <w:szCs w:val="16"/>
              </w:rPr>
              <w:t>MDSCs</w:t>
            </w:r>
            <w:r w:rsidRPr="00932C62">
              <w:rPr>
                <w:sz w:val="16"/>
                <w:szCs w:val="16"/>
              </w:rPr>
              <w:t xml:space="preserve"> in the tumor compartment as a percent of total tumor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_Tregs_per_Canc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Wang&lt;/Author&gt;&lt;Year&gt;2016&lt;/Year&gt;&lt;RecNum&gt;401&lt;/RecNum&gt;&lt;DisplayText&gt;[27]&lt;/DisplayText&gt;&lt;record&gt;&lt;rec-number&gt;401&lt;/rec-number&gt;&lt;foreign-keys&gt;&lt;key app="EN" db-id="tefew2v23pd0t8eex9oprez9t05vrde2fvtz" timestamp="1537809910"&gt;401&lt;/key&gt;&lt;/foreign-keys&gt;&lt;ref-type name="Journal Article"&gt;17&lt;/ref-type&gt;&lt;contributors&gt;&lt;authors&gt;&lt;author&gt;Wang, J.&lt;/author&gt;&lt;author&gt;Yang, J.&lt;/author&gt;&lt;/authors&gt;&lt;/contributors&gt;&lt;auth-address&gt;Department of Laboratory Medicine, Taicang Affiliated Hospital of Soochow University, Taicang, Jiangsu 215400, P.R. China.&lt;/auth-address&gt;&lt;titles&gt;&lt;title&gt;Identification of CD4(+)CD25(+)CD127(-) regulatory T cells and CD14(+)HLA(-)DR(-)/low myeloid-derived suppressor cells and their roles in the prognosis of breast cancer&lt;/title&gt;&lt;secondary-title&gt;Biomed Rep&lt;/secondary-title&gt;&lt;/titles&gt;&lt;periodical&gt;&lt;full-title&gt;Biomed Rep&lt;/full-title&gt;&lt;/periodical&gt;&lt;pages&gt;208-212&lt;/pages&gt;&lt;volume&gt;5&lt;/volume&gt;&lt;number&gt;2&lt;/number&gt;&lt;edition&gt;2016/07/23&lt;/edition&gt;&lt;keywords&gt;&lt;keyword&gt;T-regulatory cells&lt;/keyword&gt;&lt;keyword&gt;breast cancer&lt;/keyword&gt;&lt;keyword&gt;myeloid-derived suppressor cells&lt;/keyword&gt;&lt;keyword&gt;prognosis&lt;/keyword&gt;&lt;/keywords&gt;&lt;dates&gt;&lt;year&gt;2016&lt;/year&gt;&lt;pub-dates&gt;&lt;date&gt;Aug&lt;/date&gt;&lt;/pub-dates&gt;&lt;/dates&gt;&lt;isbn&gt;2049-9434 (Print)&amp;#xD;2049-9434 (Linking)&lt;/isbn&gt;&lt;accession-num&gt;27446543&lt;/accession-num&gt;&lt;urls&gt;&lt;related-urls&gt;&lt;url&gt;https://www.ncbi.nlm.nih.gov/pubmed/27446543&lt;/url&gt;&lt;/related-urls&gt;&lt;/urls&gt;&lt;custom2&gt;PMC4950717&lt;/custom2&gt;&lt;electronic-resource-num&gt;10.3892/br.2016.694&lt;/electronic-resource-num&gt;&lt;/record&gt;&lt;/Cite&gt;&lt;/EndNote&gt;</w:instrText>
            </w:r>
            <w:r>
              <w:rPr>
                <w:sz w:val="16"/>
                <w:szCs w:val="16"/>
              </w:rPr>
              <w:fldChar w:fldCharType="separate"/>
            </w:r>
            <w:r>
              <w:rPr>
                <w:noProof/>
                <w:sz w:val="16"/>
                <w:szCs w:val="16"/>
              </w:rPr>
              <w:t>[27]</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Defines the percentage of Regulatory T cells in the tumor compartment as a percent of total tumor cells </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ntigen_Intensity</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ed from 0.10-1.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strength of the tumor antigens that are involved in priming of the T cell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R_P</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70E-0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rrest rate of attached effector T cells on vascular wall in peripheral tissu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R_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rrest rate of attached effector T cells on vascular wall in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vogadro's_Num</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6.022E+2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w:t>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xact value</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vogadro’s number – converts receptor numbers to mol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_P</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500000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m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d hoc adhesion site density in peripher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_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5E+1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d hoc adhesion site density in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odyWeight (kg)</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7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g</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BaGFtYWRpPC9BdXRob3I+PFllYXI+MjAxNzwvWWVhcj48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</w:fldData>
              </w:fldChar>
            </w:r>
            <w:r>
              <w:rPr>
                <w:sz w:val="16"/>
                <w:szCs w:val="16"/>
              </w:rPr>
              <w:instrText xml:space="preserve"> ADDIN EN.CITE </w:instrText>
            </w:r>
            <w:r>
              <w:rPr>
                <w:sz w:val="16"/>
                <w:szCs w:val="16"/>
              </w:rPr>
              <w:fldChar w:fldCharType="begin">
                <w:fldData xml:space="preserve">PEVuZE5vdGU+PENpdGU+PEF1dGhvcj5BaGFtYWRpPC9BdXRob3I+PFllYXI+MjAxNzwvWWVhcj48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28]</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ody weight of an average human being</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_Cell_Diam_um</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µ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Abramczyk&lt;/Author&gt;&lt;Year&gt;2015&lt;/Year&gt;&lt;RecNum&gt;903&lt;/RecNum&gt;&lt;DisplayText&gt;[29]&lt;/DisplayText&gt;&lt;record&gt;&lt;rec-number&gt;903&lt;/rec-number&gt;&lt;foreign-keys&gt;&lt;key app="EN" db-id="tefew2v23pd0t8eex9oprez9t05vrde2fvtz" timestamp="1538944921"&gt;903&lt;/key&gt;&lt;/foreign-keys&gt;&lt;ref-type name="Journal Article"&gt;17&lt;/ref-type&gt;&lt;contributors&gt;&lt;authors&gt;&lt;author&gt;Abramczyk, H.&lt;/author&gt;&lt;author&gt;Surmacki, J.&lt;/author&gt;&lt;author&gt;Kopec, M.&lt;/author&gt;&lt;author&gt;Olejnik, A. K.&lt;/author&gt;&lt;author&gt;Lubecka-Pietruszewska, K.&lt;/author&gt;&lt;author&gt;Fabianowska-Majewska, K.&lt;/author&gt;&lt;/authors&gt;&lt;/contributors&gt;&lt;auth-address&gt;Lodz University of Technology, Institute of Applied Radiation Chemistry, Laboratory of Laser Molecular Spectroscopy, Wroblewskiego 15, 93-590 Lodz, Poland. abramczy@mitr.p.lodz.pl.&lt;/auth-address&gt;&lt;titles&gt;&lt;title&gt;The role of lipid droplets and adipocytes in cancer. Raman imaging of cell cultures: MCF10A, MCF7, and MDA-MB-231 compared to adipocytes in cancerous human breast tissue&lt;/title&gt;&lt;secondary-title&gt;Analyst&lt;/secondary-title&gt;&lt;/titles&gt;&lt;periodical&gt;&lt;full-title&gt;Analyst&lt;/full-title&gt;&lt;/periodical&gt;&lt;pages&gt;2224-35&lt;/pages&gt;&lt;volume&gt;140&lt;/volume&gt;&lt;number&gt;7&lt;/number&gt;&lt;edition&gt;2015/03/03&lt;/edition&gt;&lt;keywords&gt;&lt;keyword&gt;Adipocytes/*pathology&lt;/keyword&gt;&lt;keyword&gt;Biomarkers, Tumor/metabolism&lt;/keyword&gt;&lt;keyword&gt;Breast Neoplasms/diagnosis/*pathology&lt;/keyword&gt;&lt;keyword&gt;Cell Line, Tumor&lt;/keyword&gt;&lt;keyword&gt;Cytosol/pathology&lt;/keyword&gt;&lt;keyword&gt;Epithelial Cells/pathology&lt;/keyword&gt;&lt;keyword&gt;Humans&lt;/keyword&gt;&lt;keyword&gt;Lipid Droplets/*pathology&lt;/keyword&gt;&lt;keyword&gt;*Optical Imaging&lt;/keyword&gt;&lt;keyword&gt;Prognosis&lt;/keyword&gt;&lt;keyword&gt;*Spectrum Analysis, Raman&lt;/keyword&gt;&lt;/keywords&gt;&lt;dates&gt;&lt;year&gt;2015&lt;/year&gt;&lt;pub-dates&gt;&lt;date&gt;Apr 7&lt;/date&gt;&lt;/pub-dates&gt;&lt;/dates&gt;&lt;isbn&gt;1364-5528 (Electronic)&amp;#xD;0003-2654 (Linking)&lt;/isbn&gt;&lt;accession-num&gt;25730442&lt;/accession-num&gt;&lt;urls&gt;&lt;related-urls&gt;&lt;url&gt;https://www.ncbi.nlm.nih.gov/pubmed/25730442&lt;/url&gt;&lt;/related-urls&gt;&lt;/urls&gt;&lt;electronic-resource-num&gt;10.1039/c4an01875c&lt;/electronic-resource-num&gt;&lt;/record&gt;&lt;/Cite&gt;&lt;/EndNote&gt;</w:instrText>
            </w:r>
            <w:r w:rsidRPr="00932C62">
              <w:rPr>
                <w:sz w:val="16"/>
                <w:szCs w:val="16"/>
              </w:rPr>
              <w:fldChar w:fldCharType="separate"/>
            </w:r>
            <w:r>
              <w:rPr>
                <w:noProof/>
                <w:sz w:val="16"/>
                <w:szCs w:val="16"/>
              </w:rPr>
              <w:t>[29]</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ameter of each cancer cell when considering each cell’s volume to be represented by a spher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lastRenderedPageBreak/>
              <w:t>3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_Cell_Vol_mm3</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9.0478E-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m</w:t>
            </w:r>
            <w:r w:rsidRPr="00932C62">
              <w:rPr>
                <w:sz w:val="16"/>
                <w:szCs w:val="16"/>
                <w:vertAlign w:val="superscript"/>
              </w:rPr>
              <w:t>3</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each cancer cell when the diameter is that of a spher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_Diam_mm</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ameter of the entire tumor – considering all cells and a void frac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ind w:right="110"/>
              <w:jc w:val="center"/>
              <w:rPr>
                <w:sz w:val="16"/>
                <w:szCs w:val="16"/>
              </w:rPr>
            </w:pPr>
            <w:r w:rsidRPr="00932C62">
              <w:rPr>
                <w:sz w:val="16"/>
                <w:szCs w:val="16"/>
              </w:rPr>
              <w:t>4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_max</w:t>
            </w:r>
          </w:p>
        </w:tc>
        <w:tc>
          <w:tcPr>
            <w:tcW w:w="577" w:type="pct"/>
            <w:vAlign w:val="center"/>
          </w:tcPr>
          <w:p w:rsidR="00D43551" w:rsidRPr="00932C62" w:rsidRDefault="00D43551" w:rsidP="004A1DB7">
            <w:pPr>
              <w:ind w:right="240"/>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3.7E+1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MYWk8L0F1dGhvcj48WWVhcj4yMDE3PC9ZZWFyPjxSZWNO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</w:fldData>
              </w:fldChar>
            </w:r>
            <w:r>
              <w:rPr>
                <w:sz w:val="16"/>
                <w:szCs w:val="16"/>
              </w:rPr>
              <w:instrText xml:space="preserve"> ADDIN EN.CITE </w:instrText>
            </w:r>
            <w:r>
              <w:rPr>
                <w:sz w:val="16"/>
                <w:szCs w:val="16"/>
              </w:rPr>
              <w:fldChar w:fldCharType="begin">
                <w:fldData xml:space="preserve">PEVuZE5vdGU+PENpdGU+PEF1dGhvcj5MYWk8L0F1dGhvcj48WWVhcj4yMDE3PC9ZZWFyPjxSZWNO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0]</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al number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4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_mm_Start_Therapy</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ameter of the tumor when to start the therapeutic regime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4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_per_T_Cell_I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umber of cancer cells that interact with each Effector T cell in the model</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4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_per_T_Cell_max</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4</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SaXR0ZXI8L0F1dGhvcj48WWVhcj4yMDE1PC9ZZWFyPjxS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</w:fldData>
              </w:fldChar>
            </w:r>
            <w:r>
              <w:rPr>
                <w:sz w:val="16"/>
                <w:szCs w:val="16"/>
              </w:rPr>
              <w:instrText xml:space="preserve"> ADDIN EN.CITE </w:instrText>
            </w:r>
            <w:r>
              <w:rPr>
                <w:sz w:val="16"/>
                <w:szCs w:val="16"/>
              </w:rPr>
              <w:fldChar w:fldCharType="begin">
                <w:fldData xml:space="preserve">PEVuZE5vdGU+PENpdGU+PEF1dGhvcj5SaXR0ZXI8L0F1dGhvcj48WWVhcj4yMDE1PC9ZZWFyPjxS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31, 32]</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Maximum number of cancer cells that can interact with each Effector T cell in the model; assuming that each Effector T cell uses 25% of its surface area to interact with each cancer cell (can be up to 50%) </w:t>
            </w:r>
            <w:r w:rsidRPr="00932C62">
              <w:rPr>
                <w:sz w:val="16"/>
                <w:szCs w:val="16"/>
              </w:rPr>
              <w:fldChar w:fldCharType="begin"/>
            </w:r>
            <w:r>
              <w:rPr>
                <w:sz w:val="16"/>
                <w:szCs w:val="16"/>
              </w:rPr>
              <w:instrText xml:space="preserve"> ADDIN EN.CITE &lt;EndNote&gt;&lt;Cite&gt;&lt;Author&gt;Miller&lt;/Author&gt;&lt;Year&gt;2004&lt;/Year&gt;&lt;RecNum&gt;779&lt;/RecNum&gt;&lt;DisplayText&gt;[32]&lt;/DisplayText&gt;&lt;record&gt;&lt;rec-number&gt;779&lt;/rec-number&gt;&lt;foreign-keys&gt;&lt;key app="EN" db-id="tefew2v23pd0t8eex9oprez9t05vrde2fvtz" timestamp="1538944393"&gt;779&lt;/key&gt;&lt;/foreign-keys&gt;&lt;ref-type name="Journal Article"&gt;17&lt;/ref-type&gt;&lt;contributors&gt;&lt;authors&gt;&lt;author&gt;Mark J. Miller&lt;/author&gt;&lt;author&gt;Arsalan S. Hejazi&lt;/author&gt;&lt;author&gt;Sindy H. Wei&lt;/author&gt;&lt;author&gt;Michael D. Cahalan&lt;/author&gt;&lt;author&gt;Ian Parker&lt;/author&gt;&lt;/authors&gt;&lt;/contributors&gt;&lt;titles&gt;&lt;title&gt;T cell repertoire scanning is promoted by dynamic dendritic cell behavior and random T cell motility in the lymph node&lt;/title&gt;&lt;secondary-title&gt;Proc Natl Acad Sci U S A.&lt;/secondary-title&gt;&lt;/titles&gt;&lt;periodical&gt;&lt;full-title&gt;Proc Natl Acad Sci U S A.&lt;/full-title&gt;&lt;/periodical&gt;&lt;pages&gt;998–1003&lt;/pages&gt;&lt;volume&gt;101&lt;/volume&gt;&lt;number&gt;4&lt;/number&gt;&lt;dates&gt;&lt;year&gt;2004&lt;/year&gt;&lt;/dates&gt;&lt;urls&gt;&lt;/urls&gt;&lt;/record&gt;&lt;/Cite&gt;&lt;/EndNote&gt;</w:instrText>
            </w:r>
            <w:r w:rsidRPr="00932C62">
              <w:rPr>
                <w:sz w:val="16"/>
                <w:szCs w:val="16"/>
              </w:rPr>
              <w:fldChar w:fldCharType="separate"/>
            </w:r>
            <w:r>
              <w:rPr>
                <w:noProof/>
                <w:sz w:val="16"/>
                <w:szCs w:val="16"/>
              </w:rPr>
              <w:t>[32]</w:t>
            </w:r>
            <w:r w:rsidRPr="00932C62">
              <w:rPr>
                <w:sz w:val="16"/>
                <w:szCs w:val="16"/>
              </w:rPr>
              <w:fldChar w:fldCharType="end"/>
            </w:r>
            <w:r w:rsidRPr="00932C62">
              <w:rPr>
                <w:sz w:val="16"/>
                <w:szCs w:val="16"/>
              </w:rPr>
              <w:t>.</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4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_Vol_cm3</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m</w:t>
            </w:r>
            <w:r w:rsidRPr="00932C62">
              <w:rPr>
                <w:sz w:val="16"/>
                <w:szCs w:val="16"/>
                <w:vertAlign w:val="superscript"/>
              </w:rPr>
              <w:t>3</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the entire tumor – considering all cells and a void frac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4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TEng</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079</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hou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Mrass&lt;/Author&gt;&lt;Year&gt;2006&lt;/Year&gt;&lt;RecNum&gt;780&lt;/RecNum&gt;&lt;DisplayText&gt;[33]&lt;/DisplayText&gt;&lt;record&gt;&lt;rec-number&gt;780&lt;/rec-number&gt;&lt;foreign-keys&gt;&lt;key app="EN" db-id="tefew2v23pd0t8eex9oprez9t05vrde2fvtz" timestamp="1538944393"&gt;780&lt;/key&gt;&lt;/foreign-keys&gt;&lt;ref-type name="Journal Article"&gt;17&lt;/ref-type&gt;&lt;contributors&gt;&lt;authors&gt;&lt;author&gt;Paulus Mrass&lt;/author&gt;&lt;author&gt;Hajime Takano&lt;/author&gt;&lt;author&gt;Lai Guan Ng&lt;/author&gt;&lt;author&gt;Sachin Daxini&lt;/author&gt;&lt;author&gt;Marcio O. Lasaro&lt;/author&gt;&lt;author&gt;Amaya Iparraguirre&lt;/author&gt;&lt;author&gt;Lois L. Cavanagh&lt;/author&gt;&lt;author&gt;Ulrich H. von Andrian&lt;/author&gt;&lt;author&gt;Hildegund C.J. Ertl&lt;/author&gt;&lt;author&gt;Philip G. Haydon&lt;/author&gt;&lt;author&gt;Wolfgang Weninger&lt;/author&gt;&lt;/authors&gt;&lt;/contributors&gt;&lt;titles&gt;&lt;title&gt;Random migration precedes stable target cell interactions of tumor-infiltrating T cells&lt;/title&gt;&lt;secondary-title&gt;J Exp Med.&lt;/secondary-title&gt;&lt;/titles&gt;&lt;periodical&gt;&lt;full-title&gt;J Exp Med.&lt;/full-title&gt;&lt;/periodical&gt;&lt;pages&gt;2749-61&lt;/pages&gt;&lt;volume&gt;203&lt;/volume&gt;&lt;number&gt;12&lt;/number&gt;&lt;edition&gt;2006 Nov 20&lt;/edition&gt;&lt;dates&gt;&lt;year&gt;2006&lt;/year&gt;&lt;/dates&gt;&lt;urls&gt;&lt;/urls&gt;&lt;electronic-resource-num&gt;10.1084/jem.20060710&lt;/electronic-resource-num&gt;&lt;/record&gt;&lt;/Cite&gt;&lt;/EndNote&gt;</w:instrText>
            </w:r>
            <w:r w:rsidRPr="00932C62">
              <w:rPr>
                <w:sz w:val="16"/>
                <w:szCs w:val="16"/>
              </w:rPr>
              <w:fldChar w:fldCharType="separate"/>
            </w:r>
            <w:r>
              <w:rPr>
                <w:noProof/>
                <w:sz w:val="16"/>
                <w:szCs w:val="16"/>
              </w:rPr>
              <w:t>[33]</w:t>
            </w:r>
            <w:r w:rsidRPr="00932C62">
              <w:rPr>
                <w:sz w:val="16"/>
                <w:szCs w:val="16"/>
              </w:rPr>
              <w:fldChar w:fldCharType="end"/>
            </w:r>
            <w:r w:rsidRPr="00932C62">
              <w:rPr>
                <w:sz w:val="16"/>
                <w:szCs w:val="16"/>
              </w:rPr>
              <w:t xml:space="preserve"> 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engagement between cancer cells and Effector T cells in the tumor (at a migration rate of 5-10 µm/min, T cells encounter and engage with a cancer cell approximately every 15 minutes to 1 hou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4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ncerTI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346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Mrass&lt;/Author&gt;&lt;Year&gt;2006&lt;/Year&gt;&lt;RecNum&gt;780&lt;/RecNum&gt;&lt;DisplayText&gt;[33]&lt;/DisplayText&gt;&lt;record&gt;&lt;rec-number&gt;780&lt;/rec-number&gt;&lt;foreign-keys&gt;&lt;key app="EN" db-id="tefew2v23pd0t8eex9oprez9t05vrde2fvtz" timestamp="1538944393"&gt;780&lt;/key&gt;&lt;/foreign-keys&gt;&lt;ref-type name="Journal Article"&gt;17&lt;/ref-type&gt;&lt;contributors&gt;&lt;authors&gt;&lt;author&gt;Paulus Mrass&lt;/author&gt;&lt;author&gt;Hajime Takano&lt;/author&gt;&lt;author&gt;Lai Guan Ng&lt;/author&gt;&lt;author&gt;Sachin Daxini&lt;/author&gt;&lt;author&gt;Marcio O. Lasaro&lt;/author&gt;&lt;author&gt;Amaya Iparraguirre&lt;/author&gt;&lt;author&gt;Lois L. Cavanagh&lt;/author&gt;&lt;author&gt;Ulrich H. von Andrian&lt;/author&gt;&lt;author&gt;Hildegund C.J. Ertl&lt;/author&gt;&lt;author&gt;Philip G. Haydon&lt;/author&gt;&lt;author&gt;Wolfgang Weninger&lt;/author&gt;&lt;/authors&gt;&lt;/contributors&gt;&lt;titles&gt;&lt;title&gt;Random migration precedes stable target cell interactions of tumor-infiltrating T cells&lt;/title&gt;&lt;secondary-title&gt;J Exp Med.&lt;/secondary-title&gt;&lt;/titles&gt;&lt;periodical&gt;&lt;full-title&gt;J Exp Med.&lt;/full-title&gt;&lt;/periodical&gt;&lt;pages&gt;2749-61&lt;/pages&gt;&lt;volume&gt;203&lt;/volume&gt;&lt;number&gt;12&lt;/number&gt;&lt;edition&gt;2006 Nov 20&lt;/edition&gt;&lt;dates&gt;&lt;year&gt;2006&lt;/year&gt;&lt;/dates&gt;&lt;urls&gt;&lt;/urls&gt;&lt;electronic-resource-num&gt;10.1084/jem.20060710&lt;/electronic-resource-num&gt;&lt;/record&gt;&lt;/Cite&gt;&lt;/EndNote&gt;</w:instrText>
            </w:r>
            <w:r w:rsidRPr="00932C62">
              <w:rPr>
                <w:sz w:val="16"/>
                <w:szCs w:val="16"/>
              </w:rPr>
              <w:fldChar w:fldCharType="separate"/>
            </w:r>
            <w:r>
              <w:rPr>
                <w:noProof/>
                <w:sz w:val="16"/>
                <w:szCs w:val="16"/>
              </w:rPr>
              <w:t>[33]</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dissociation between Effector T cells and cancer cells (thus, determining total time of interac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4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28_POS-Sig_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total CD28 receptors on Naïve T cells that are involved in interacting with the CD80 and CD86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4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28_POS-to-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total CD28 receptors on Primed Naïve T cells that are involved in interacting with the CD80 and CD86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4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28_receptors-per-Tcel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5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Ewa Bryl&lt;/Author&gt;&lt;Year&gt;2005&lt;/Year&gt;&lt;RecNum&gt;781&lt;/RecNum&gt;&lt;DisplayText&gt;[34]&lt;/DisplayText&gt;&lt;record&gt;&lt;rec-number&gt;781&lt;/rec-number&gt;&lt;foreign-keys&gt;&lt;key app="EN" db-id="tefew2v23pd0t8eex9oprez9t05vrde2fvtz" timestamp="1538944393"&gt;781&lt;/key&gt;&lt;/foreign-keys&gt;&lt;ref-type name="Journal Article"&gt;17&lt;/ref-type&gt;&lt;contributors&gt;&lt;authors&gt;&lt;author&gt;Ewa Bryl,&lt;/author&gt;&lt;author&gt;Abbe N. Vallejo,&lt;/author&gt;&lt;author&gt;Eric L. Matteson,&lt;/author&gt;&lt;author&gt;Jacek M. Witkowski,&lt;/author&gt;&lt;author&gt;Cornelia M. Weyand,&lt;/author&gt;&lt;author&gt;Jorg J. Goronzy&lt;/author&gt;&lt;/authors&gt;&lt;/contributors&gt;&lt;titles&gt;&lt;title&gt;Modulation of CD28 expression with anti-tumor necrosis factor alpha therapy in rheumatoid arthritis&lt;/title&gt;&lt;secondary-title&gt;Arthritis Rheum.&lt;/secondary-title&gt;&lt;/titles&gt;&lt;periodical&gt;&lt;full-title&gt;Arthritis Rheum.&lt;/full-title&gt;&lt;/periodical&gt;&lt;pages&gt;2996-3003&lt;/pages&gt;&lt;volume&gt;52&lt;/volume&gt;&lt;number&gt;10&lt;/number&gt;&lt;dates&gt;&lt;year&gt;2005&lt;/year&gt;&lt;/dates&gt;&lt;urls&gt;&lt;/urls&gt;&lt;electronic-resource-num&gt;10.1002/art.21353&lt;/electronic-resource-num&gt;&lt;/record&gt;&lt;/Cite&gt;&lt;/EndNote&gt;</w:instrText>
            </w:r>
            <w:r w:rsidRPr="00932C62">
              <w:rPr>
                <w:sz w:val="16"/>
                <w:szCs w:val="16"/>
              </w:rPr>
              <w:fldChar w:fldCharType="separate"/>
            </w:r>
            <w:r>
              <w:rPr>
                <w:noProof/>
                <w:sz w:val="16"/>
                <w:szCs w:val="16"/>
              </w:rPr>
              <w:t>[34]</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umber of CD28 receptors expressed on each T cell during priming</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5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_PNT_NEG-to-Max</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total CD80 receptors on Primed Naïve T cells that are involved in interacting with the PD-L1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5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_receptors_per_C_C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30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umber of CD80 receptors expressed on each cancer cell (assumed same as for T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5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_receptors-per-mAP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30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Unternaehrer&lt;/Author&gt;&lt;Year&gt;2007&lt;/Year&gt;&lt;RecNum&gt;782&lt;/RecNum&gt;&lt;DisplayText&gt;[35]&lt;/DisplayText&gt;&lt;record&gt;&lt;rec-number&gt;782&lt;/rec-number&gt;&lt;foreign-keys&gt;&lt;key app="EN" db-id="tefew2v23pd0t8eex9oprez9t05vrde2fvtz" timestamp="1538944393"&gt;782&lt;/key&gt;&lt;/foreign-keys&gt;&lt;ref-type name="Journal Article"&gt;17&lt;/ref-type&gt;&lt;contributors&gt;&lt;authors&gt;&lt;author&gt;Julia J. Unternaehrer&lt;/author&gt;&lt;author&gt;Amy Chow&lt;/author&gt;&lt;author&gt;Marc Pypaert&lt;/author&gt;&lt;author&gt;Kayo Inaba&lt;/author&gt;&lt;author&gt;Ira Mellman&lt;/author&gt;&lt;/authors&gt;&lt;/contributors&gt;&lt;titles&gt;&lt;title&gt;The tetraspanin CD9 mediates lateral association of MHC class II molecules on the dendritic cell surface&lt;/title&gt;&lt;secondary-title&gt;Proc Natl Acad Sci U S A.&lt;/secondary-title&gt;&lt;/titles&gt;&lt;periodical&gt;&lt;full-title&gt;Proc Natl Acad Sci U S A.&lt;/full-title&gt;&lt;/periodical&gt;&lt;pages&gt;234-9&lt;/pages&gt;&lt;volume&gt;104&lt;/volume&gt;&lt;number&gt;1&lt;/number&gt;&lt;edition&gt;2006 Dec 26&lt;/edition&gt;&lt;dates&gt;&lt;year&gt;2007&lt;/year&gt;&lt;/dates&gt;&lt;urls&gt;&lt;/urls&gt;&lt;electronic-resource-num&gt;10.1073/pnas.0609665104&lt;/electronic-resource-num&gt;&lt;/record&gt;&lt;/Cite&gt;&lt;/EndNote&gt;</w:instrText>
            </w:r>
            <w:r w:rsidRPr="00932C62">
              <w:rPr>
                <w:sz w:val="16"/>
                <w:szCs w:val="16"/>
              </w:rPr>
              <w:fldChar w:fldCharType="separate"/>
            </w:r>
            <w:r>
              <w:rPr>
                <w:noProof/>
                <w:sz w:val="16"/>
                <w:szCs w:val="16"/>
              </w:rPr>
              <w:t>[35]</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number of CD80 receptors expressed on each mAPC</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5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_receptors-per-Tcel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30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IYWlsZTwvQXV0aG9yPjxZZWFyPjIwMTE8L1llYXI+PFJl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</w:fldData>
              </w:fldChar>
            </w:r>
            <w:r>
              <w:rPr>
                <w:sz w:val="16"/>
                <w:szCs w:val="16"/>
              </w:rPr>
              <w:instrText xml:space="preserve"> ADDIN EN.CITE </w:instrText>
            </w:r>
            <w:r>
              <w:rPr>
                <w:sz w:val="16"/>
                <w:szCs w:val="16"/>
              </w:rPr>
              <w:fldChar w:fldCharType="begin">
                <w:fldData xml:space="preserve">PEVuZE5vdGU+PENpdGU+PEF1dGhvcj5IYWlsZTwvQXV0aG9yPjxZZWFyPjIwMTE8L1llYXI+PFJl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36, 37]</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Number of CD80 receptors expressed on each T cell (by acquisition of CD80 from mAPCs over two rounds of priming) </w:t>
            </w:r>
            <w:r w:rsidRPr="00932C62">
              <w:rPr>
                <w:sz w:val="16"/>
                <w:szCs w:val="16"/>
              </w:rPr>
              <w:fldChar w:fldCharType="begin"/>
            </w:r>
            <w:r>
              <w:rPr>
                <w:sz w:val="16"/>
                <w:szCs w:val="16"/>
              </w:rPr>
              <w:instrText xml:space="preserve"> ADDIN EN.CITE &lt;EndNote&gt;&lt;Cite&gt;&lt;Author&gt;Tatari-Calderone&lt;/Author&gt;&lt;Year&gt;2002&lt;/Year&gt;&lt;RecNum&gt;784&lt;/RecNum&gt;&lt;DisplayText&gt;[37]&lt;/DisplayText&gt;&lt;record&gt;&lt;rec-number&gt;784&lt;/rec-number&gt;&lt;foreign-keys&gt;&lt;key app="EN" db-id="tefew2v23pd0t8eex9oprez9t05vrde2fvtz" timestamp="1538944393"&gt;784&lt;/key&gt;&lt;/foreign-keys&gt;&lt;ref-type name="Journal Article"&gt;17&lt;/ref-type&gt;&lt;contributors&gt;&lt;authors&gt;&lt;author&gt;Zohreh Tatari-Calderone&lt;/author&gt;&lt;author&gt;Roshanak Tolouei Semnani&lt;/author&gt;&lt;author&gt;Thomas B&lt;/author&gt;&lt;author&gt;Nutman&lt;/author&gt;&lt;author&gt;Jeffrey Schlom &lt;/author&gt;&lt;author&gt;Helen Sabzevari&lt;/author&gt;&lt;/authors&gt;&lt;/contributors&gt;&lt;titles&gt;&lt;title&gt;Acquisition of CD80 by human T cells at early stages of activation: functional involvement of CD80 acquisition in T cell to T cell interaction&lt;/title&gt;&lt;secondary-title&gt;J Immunol.&lt;/secondary-title&gt;&lt;/titles&gt;&lt;periodical&gt;&lt;full-title&gt;J Immunol.&lt;/full-title&gt;&lt;/periodical&gt;&lt;pages&gt;6162-9&lt;/pages&gt;&lt;volume&gt;169&lt;/volume&gt;&lt;number&gt;11&lt;/number&gt;&lt;dates&gt;&lt;year&gt;2002&lt;/year&gt;&lt;/dates&gt;&lt;urls&gt;&lt;/urls&gt;&lt;electronic-resource-num&gt;https://doi.org/10.4049/jimmunol.169.11.6162&lt;/electronic-resource-num&gt;&lt;/record&gt;&lt;/Cite&gt;&lt;/EndNote&gt;</w:instrText>
            </w:r>
            <w:r w:rsidRPr="00932C62">
              <w:rPr>
                <w:sz w:val="16"/>
                <w:szCs w:val="16"/>
              </w:rPr>
              <w:fldChar w:fldCharType="separate"/>
            </w:r>
            <w:r>
              <w:rPr>
                <w:noProof/>
                <w:sz w:val="16"/>
                <w:szCs w:val="16"/>
              </w:rPr>
              <w:t>[37]</w:t>
            </w:r>
            <w:r w:rsidRPr="00932C62">
              <w:rPr>
                <w:sz w:val="16"/>
                <w:szCs w:val="16"/>
              </w:rPr>
              <w:fldChar w:fldCharType="end"/>
            </w:r>
            <w:r w:rsidRPr="00932C62">
              <w:rPr>
                <w:sz w:val="16"/>
                <w:szCs w:val="16"/>
              </w:rPr>
              <w:t>.</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5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0Sig_Tr-P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total CD80 receptors on Primed Naïve T cells that are involved in interacting with the PD-L1 receptors on Regulatory T cell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5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D86_receptors-per-mAP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08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Unternaehrer&lt;/Author&gt;&lt;Year&gt;2007&lt;/Year&gt;&lt;RecNum&gt;782&lt;/RecNum&gt;&lt;DisplayText&gt;[35]&lt;/DisplayText&gt;&lt;record&gt;&lt;rec-number&gt;782&lt;/rec-number&gt;&lt;foreign-keys&gt;&lt;key app="EN" db-id="tefew2v23pd0t8eex9oprez9t05vrde2fvtz" timestamp="1538944393"&gt;782&lt;/key&gt;&lt;/foreign-keys&gt;&lt;ref-type name="Journal Article"&gt;17&lt;/ref-type&gt;&lt;contributors&gt;&lt;authors&gt;&lt;author&gt;Julia J. Unternaehrer&lt;/author&gt;&lt;author&gt;Amy Chow&lt;/author&gt;&lt;author&gt;Marc Pypaert&lt;/author&gt;&lt;author&gt;Kayo Inaba&lt;/author&gt;&lt;author&gt;Ira Mellman&lt;/author&gt;&lt;/authors&gt;&lt;/contributors&gt;&lt;titles&gt;&lt;title&gt;The tetraspanin CD9 mediates lateral association of MHC class II molecules on the dendritic cell surface&lt;/title&gt;&lt;secondary-title&gt;Proc Natl Acad Sci U S A.&lt;/secondary-title&gt;&lt;/titles&gt;&lt;periodical&gt;&lt;full-title&gt;Proc Natl Acad Sci U S A.&lt;/full-title&gt;&lt;/periodical&gt;&lt;pages&gt;234-9&lt;/pages&gt;&lt;volume&gt;104&lt;/volume&gt;&lt;number&gt;1&lt;/number&gt;&lt;edition&gt;2006 Dec 26&lt;/edition&gt;&lt;dates&gt;&lt;year&gt;2007&lt;/year&gt;&lt;/dates&gt;&lt;urls&gt;&lt;/urls&gt;&lt;electronic-resource-num&gt;10.1073/pnas.0609665104&lt;/electronic-resource-num&gt;&lt;/record&gt;&lt;/Cite&gt;&lt;/EndNote&gt;</w:instrText>
            </w:r>
            <w:r w:rsidRPr="00932C62">
              <w:rPr>
                <w:sz w:val="16"/>
                <w:szCs w:val="16"/>
              </w:rPr>
              <w:fldChar w:fldCharType="separate"/>
            </w:r>
            <w:r>
              <w:rPr>
                <w:noProof/>
                <w:sz w:val="16"/>
                <w:szCs w:val="16"/>
              </w:rPr>
              <w:t>[35]</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number of CD86 receptors expressed on each mAPC</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5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opies-per-T_Cell_Clon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RaWE8L0F1dGhvcj48WWVhcj4yMDE0PC9ZZWFyPjxSZWNO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</w:fldData>
              </w:fldChar>
            </w:r>
            <w:r>
              <w:rPr>
                <w:sz w:val="16"/>
                <w:szCs w:val="16"/>
              </w:rPr>
              <w:instrText xml:space="preserve"> ADDIN EN.CITE </w:instrText>
            </w:r>
            <w:r>
              <w:rPr>
                <w:sz w:val="16"/>
                <w:szCs w:val="16"/>
              </w:rPr>
              <w:fldChar w:fldCharType="begin">
                <w:fldData xml:space="preserve">PEVuZE5vdGU+PENpdGU+PEF1dGhvcj5RaWE8L0F1dGhvcj48WWVhcj4yMDE0PC9ZZWFyPjxSZWNO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38-40]</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umber of copies of each Naïve T cell clone in the lymph nodes (taken as the average naïve T cells clone siz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5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change_schedul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BaGFtYWRpPC9BdXRob3I+PFllYXI+MjAxNzwvWWVhcj48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</w:fldData>
              </w:fldChar>
            </w:r>
            <w:r>
              <w:rPr>
                <w:sz w:val="16"/>
                <w:szCs w:val="16"/>
              </w:rPr>
              <w:instrText xml:space="preserve"> ADDIN EN.CITE </w:instrText>
            </w:r>
            <w:r>
              <w:rPr>
                <w:sz w:val="16"/>
                <w:szCs w:val="16"/>
              </w:rPr>
              <w:fldChar w:fldCharType="begin">
                <w:fldData xml:space="preserve">PEVuZE5vdGU+PENpdGU+PEF1dGhvcj5BaGFtYWRpPC9BdXRob3I+PFllYXI+MjAxNzwvWWVhcj48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28]</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 in simulation to switch schedule in regimen for Anti-CTLA-4 therap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lastRenderedPageBreak/>
              <w:t>5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counter_off</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BaGFtYWRpPC9BdXRob3I+PFllYXI+MjAxNzwvWWVhcj48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</w:fldData>
              </w:fldChar>
            </w:r>
            <w:r>
              <w:rPr>
                <w:sz w:val="16"/>
                <w:szCs w:val="16"/>
              </w:rPr>
              <w:instrText xml:space="preserve"> ADDIN EN.CITE </w:instrText>
            </w:r>
            <w:r>
              <w:rPr>
                <w:sz w:val="16"/>
                <w:szCs w:val="16"/>
              </w:rPr>
              <w:fldChar w:fldCharType="begin">
                <w:fldData xml:space="preserve">PEVuZE5vdGU+PENpdGU+PEF1dGhvcj5BaGFtYWRpPC9BdXRob3I+PFllYXI+MjAxNzwvWWVhcj48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28]</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 in simulation to stop Anti-CTLA-4 do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5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counter_o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BaGFtYWRpPC9BdXRob3I+PFllYXI+MjAxNzwvWWVhcj48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</w:fldData>
              </w:fldChar>
            </w:r>
            <w:r>
              <w:rPr>
                <w:sz w:val="16"/>
                <w:szCs w:val="16"/>
              </w:rPr>
              <w:instrText xml:space="preserve"> ADDIN EN.CITE </w:instrText>
            </w:r>
            <w:r>
              <w:rPr>
                <w:sz w:val="16"/>
                <w:szCs w:val="16"/>
              </w:rPr>
              <w:fldChar w:fldCharType="begin">
                <w:fldData xml:space="preserve">PEVuZE5vdGU+PENpdGU+PEF1dGhvcj5BaGFtYWRpPC9BdXRob3I+PFllYXI+MjAxNzwvWWVhcj48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28]</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 in simulation to start Anti-CTLA-4 do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6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E0144D">
              <w:rPr>
                <w:sz w:val="16"/>
                <w:szCs w:val="16"/>
              </w:rPr>
              <w:t>CTLA4_DoseSe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BaGFtYWRpPC9BdXRob3I+PFllYXI+MjAxNzwvWWVhcj48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</w:fldData>
              </w:fldChar>
            </w:r>
            <w:r>
              <w:rPr>
                <w:sz w:val="16"/>
                <w:szCs w:val="16"/>
              </w:rPr>
              <w:instrText xml:space="preserve"> ADDIN EN.CITE </w:instrText>
            </w:r>
            <w:r>
              <w:rPr>
                <w:sz w:val="16"/>
                <w:szCs w:val="16"/>
              </w:rPr>
              <w:fldChar w:fldCharType="begin">
                <w:fldData xml:space="preserve">PEVuZE5vdGU+PENpdGU+PEF1dGhvcj5BaGFtYWRpPC9BdXRob3I+PFllYXI+MjAxNzwvWWVhcj48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28]</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ose of Anti-CTLA-4 mAb</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6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NEG-to-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total CTLA-4 receptors on Primed Naïve T cells that are involved in interacting with the CD80 and CD86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6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receptors-Int-P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Egen&lt;/Author&gt;&lt;Year&gt;2002&lt;/Year&gt;&lt;RecNum&gt;791&lt;/RecNum&gt;&lt;DisplayText&gt;[41]&lt;/DisplayText&gt;&lt;record&gt;&lt;rec-number&gt;791&lt;/rec-number&gt;&lt;foreign-keys&gt;&lt;key app="EN" db-id="tefew2v23pd0t8eex9oprez9t05vrde2fvtz" timestamp="1538944393"&gt;791&lt;/key&gt;&lt;/foreign-keys&gt;&lt;ref-type name="Journal Article"&gt;17&lt;/ref-type&gt;&lt;contributors&gt;&lt;authors&gt;&lt;author&gt;Jackson G. Egen&lt;/author&gt;&lt;author&gt;James P. Allison&lt;/author&gt;&lt;/authors&gt;&lt;/contributors&gt;&lt;titles&gt;&lt;title&gt;Cytotoxic T Lymphocyte Antigen-4 Accumulation in the Immunological Synapse Is Regulated by TCR Signal Strength&lt;/title&gt;&lt;secondary-title&gt;Immunity&lt;/secondary-title&gt;&lt;/titles&gt;&lt;periodical&gt;&lt;full-title&gt;Immunity&lt;/full-title&gt;&lt;/periodical&gt;&lt;pages&gt;23-35&lt;/pages&gt;&lt;volume&gt;16&lt;/volume&gt;&lt;number&gt;1&lt;/number&gt;&lt;dates&gt;&lt;year&gt;2002&lt;/year&gt;&lt;/dates&gt;&lt;urls&gt;&lt;/urls&gt;&lt;electronic-resource-num&gt;http://dx.doi.org/10.1016/S1074-7613(01)00259-X&lt;/electronic-resource-num&gt;&lt;/record&gt;&lt;/Cite&gt;&lt;/EndNote&gt;</w:instrText>
            </w:r>
            <w:r w:rsidRPr="00932C62">
              <w:rPr>
                <w:sz w:val="16"/>
                <w:szCs w:val="16"/>
              </w:rPr>
              <w:fldChar w:fldCharType="separate"/>
            </w:r>
            <w:r>
              <w:rPr>
                <w:noProof/>
                <w:sz w:val="16"/>
                <w:szCs w:val="16"/>
              </w:rPr>
              <w:t>[41]</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number of CTLA-4 receptors that can be recruited to the immunological synapse by Primed Naive T cells when interacting with mAPC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6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receptors-nInt-P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Linsley&lt;/Author&gt;&lt;Year&gt;1992&lt;/Year&gt;&lt;RecNum&gt;792&lt;/RecNum&gt;&lt;DisplayText&gt;[42]&lt;/DisplayText&gt;&lt;record&gt;&lt;rec-number&gt;792&lt;/rec-number&gt;&lt;foreign-keys&gt;&lt;key app="EN" db-id="tefew2v23pd0t8eex9oprez9t05vrde2fvtz" timestamp="1538944393"&gt;792&lt;/key&gt;&lt;/foreign-keys&gt;&lt;ref-type name="Journal Article"&gt;17&lt;/ref-type&gt;&lt;contributors&gt;&lt;authors&gt;&lt;author&gt;Peter S. Linsley&lt;/author&gt;&lt;author&gt;JoAnne L. Greene&lt;/author&gt;&lt;author&gt;Patrick Tan&lt;/author&gt;&lt;author&gt;Jeff Bradshaw&lt;/author&gt;&lt;author&gt;Jeffrey A. Ledbetter&lt;/author&gt;&lt;author&gt;Claudio Anasetti&lt;/author&gt;&lt;author&gt;Nitin K. Damle &lt;/author&gt;&lt;/authors&gt;&lt;/contributors&gt;&lt;titles&gt;&lt;title&gt;Coexpression and functional cooperation of CTLA-4 and CD28 on activated T lymphocytes&lt;/title&gt;&lt;secondary-title&gt;J Exp Med.&lt;/secondary-title&gt;&lt;/titles&gt;&lt;periodical&gt;&lt;full-title&gt;J Exp Med.&lt;/full-title&gt;&lt;/periodical&gt;&lt;pages&gt;1595-604&lt;/pages&gt;&lt;volume&gt;176&lt;/volume&gt;&lt;number&gt;6&lt;/number&gt;&lt;dates&gt;&lt;year&gt;1992&lt;/year&gt;&lt;/dates&gt;&lt;urls&gt;&lt;/urls&gt;&lt;custom2&gt;PMC2119471&lt;/custom2&gt;&lt;/record&gt;&lt;/Cite&gt;&lt;/EndNote&gt;</w:instrText>
            </w:r>
            <w:r w:rsidRPr="00932C62">
              <w:rPr>
                <w:sz w:val="16"/>
                <w:szCs w:val="16"/>
              </w:rPr>
              <w:fldChar w:fldCharType="separate"/>
            </w:r>
            <w:r>
              <w:rPr>
                <w:noProof/>
                <w:sz w:val="16"/>
                <w:szCs w:val="16"/>
              </w:rPr>
              <w:t>[42]</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umber of CTLA-4 receptors that are expressed on the surface of non-interacting Primed Naive T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6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_receptors-T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number of CTLA-4 receptors on T-regulatory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6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mAb</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g/kg</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43]</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ose of Anti-CTLA-4 being delivered</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6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mAb_Dos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g/kg</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43]</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ose of Anti-CTLA-4 to deliver based on the current schedul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6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mAb_New_Dos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g/kg</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43]</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ose of Anti-CTLA-4 to be delivered when schedule is changed</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6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S_Molec_per_Sec_TregL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Höfer&lt;/Author&gt;&lt;Year&gt;2012&lt;/Year&gt;&lt;RecNum&gt;765&lt;/RecNum&gt;&lt;DisplayText&gt;[21]&lt;/DisplayText&gt;&lt;record&gt;&lt;rec-number&gt;765&lt;/rec-number&gt;&lt;foreign-keys&gt;&lt;key app="EN" db-id="tefew2v23pd0t8eex9oprez9t05vrde2fvtz" timestamp="1538944393"&gt;765&lt;/key&gt;&lt;/foreign-keys&gt;&lt;ref-type name="Journal Article"&gt;17&lt;/ref-type&gt;&lt;contributors&gt;&lt;authors&gt;&lt;author&gt;Thomas Höfer&lt;/author&gt;&lt;author&gt;Oleg Krichevsky&lt;/author&gt;&lt;author&gt;Grégoire Altan-Bonnet&lt;/author&gt;&lt;/authors&gt;&lt;/contributors&gt;&lt;titles&gt;&lt;title&gt;Competition for IL-2 between Regulatory and Effector T Cells to Chisel Immune Responses&lt;/title&gt;&lt;secondary-title&gt;Front Immunol.&lt;/secondary-title&gt;&lt;/titles&gt;&lt;periodical&gt;&lt;full-title&gt;Front Immunol.&lt;/full-title&gt;&lt;/periodical&gt;&lt;pages&gt;1-9&lt;/pages&gt;&lt;volume&gt;3&lt;/volume&gt;&lt;dates&gt;&lt;year&gt;2012&lt;/year&gt;&lt;/dates&gt;&lt;urls&gt;&lt;/urls&gt;&lt;custom7&gt;268&lt;/custom7&gt;&lt;electronic-resource-num&gt;10.3389/fimmu.2012.00268&lt;/electronic-resource-num&gt;&lt;/record&gt;&lt;/Cite&gt;&lt;/EndNote&gt;</w:instrText>
            </w:r>
            <w:r w:rsidRPr="00932C62">
              <w:rPr>
                <w:sz w:val="16"/>
                <w:szCs w:val="16"/>
              </w:rPr>
              <w:fldChar w:fldCharType="separate"/>
            </w:r>
            <w:r>
              <w:rPr>
                <w:noProof/>
                <w:sz w:val="16"/>
                <w:szCs w:val="16"/>
              </w:rPr>
              <w:t>[21]</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of CTLA-4 constitutively secreted by T Regulatory cells in the lymph nodes (based on IL-2 secretion rat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6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Sig_Secret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D80 and CD86 receptors on non-interacting mAPCs that are occupied by CTLA-4 secreted from T Regulatory cell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7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Sig_Secrete_max</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6E-1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level of CTLA-4 secretion by T Regulatory cell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7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Sig_TrL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TLA-4 receptors expressed on T Regulatory cells that are occupied by Anti-CTLA-4 mAb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7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Sig_TrLN-mAP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TLA-4 receptors expressed on T Regulatory cells that are interacting with CD80 and CD86 on the mAPC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7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to-CD28_Ratio_I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Egen&lt;/Author&gt;&lt;Year&gt;2002&lt;/Year&gt;&lt;RecNum&gt;791&lt;/RecNum&gt;&lt;DisplayText&gt;[41]&lt;/DisplayText&gt;&lt;record&gt;&lt;rec-number&gt;791&lt;/rec-number&gt;&lt;foreign-keys&gt;&lt;key app="EN" db-id="tefew2v23pd0t8eex9oprez9t05vrde2fvtz" timestamp="1538944393"&gt;791&lt;/key&gt;&lt;/foreign-keys&gt;&lt;ref-type name="Journal Article"&gt;17&lt;/ref-type&gt;&lt;contributors&gt;&lt;authors&gt;&lt;author&gt;Jackson G. Egen&lt;/author&gt;&lt;author&gt;James P. Allison&lt;/author&gt;&lt;/authors&gt;&lt;/contributors&gt;&lt;titles&gt;&lt;title&gt;Cytotoxic T Lymphocyte Antigen-4 Accumulation in the Immunological Synapse Is Regulated by TCR Signal Strength&lt;/title&gt;&lt;secondary-title&gt;Immunity&lt;/secondary-title&gt;&lt;/titles&gt;&lt;periodical&gt;&lt;full-title&gt;Immunity&lt;/full-title&gt;&lt;/periodical&gt;&lt;pages&gt;23-35&lt;/pages&gt;&lt;volume&gt;16&lt;/volume&gt;&lt;number&gt;1&lt;/number&gt;&lt;dates&gt;&lt;year&gt;2002&lt;/year&gt;&lt;/dates&gt;&lt;urls&gt;&lt;/urls&gt;&lt;electronic-resource-num&gt;http://dx.doi.org/10.1016/S1074-7613(01)00259-X&lt;/electronic-resource-num&gt;&lt;/record&gt;&lt;/Cite&gt;&lt;/EndNote&gt;</w:instrText>
            </w:r>
            <w:r w:rsidRPr="00932C62">
              <w:rPr>
                <w:sz w:val="16"/>
                <w:szCs w:val="16"/>
              </w:rPr>
              <w:fldChar w:fldCharType="separate"/>
            </w:r>
            <w:r>
              <w:rPr>
                <w:noProof/>
                <w:sz w:val="16"/>
                <w:szCs w:val="16"/>
              </w:rPr>
              <w:t>[41]</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io of CTLA-4 to CD28 expression on interacting Primed Naive T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7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to-CD28_Ratio_nI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3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Linsley&lt;/Author&gt;&lt;Year&gt;1992&lt;/Year&gt;&lt;RecNum&gt;792&lt;/RecNum&gt;&lt;DisplayText&gt;[42]&lt;/DisplayText&gt;&lt;record&gt;&lt;rec-number&gt;792&lt;/rec-number&gt;&lt;foreign-keys&gt;&lt;key app="EN" db-id="tefew2v23pd0t8eex9oprez9t05vrde2fvtz" timestamp="1538944393"&gt;792&lt;/key&gt;&lt;/foreign-keys&gt;&lt;ref-type name="Journal Article"&gt;17&lt;/ref-type&gt;&lt;contributors&gt;&lt;authors&gt;&lt;author&gt;Peter S. Linsley&lt;/author&gt;&lt;author&gt;JoAnne L. Greene&lt;/author&gt;&lt;author&gt;Patrick Tan&lt;/author&gt;&lt;author&gt;Jeff Bradshaw&lt;/author&gt;&lt;author&gt;Jeffrey A. Ledbetter&lt;/author&gt;&lt;author&gt;Claudio Anasetti&lt;/author&gt;&lt;author&gt;Nitin K. Damle &lt;/author&gt;&lt;/authors&gt;&lt;/contributors&gt;&lt;titles&gt;&lt;title&gt;Coexpression and functional cooperation of CTLA-4 and CD28 on activated T lymphocytes&lt;/title&gt;&lt;secondary-title&gt;J Exp Med.&lt;/secondary-title&gt;&lt;/titles&gt;&lt;periodical&gt;&lt;full-title&gt;J Exp Med.&lt;/full-title&gt;&lt;/periodical&gt;&lt;pages&gt;1595-604&lt;/pages&gt;&lt;volume&gt;176&lt;/volume&gt;&lt;number&gt;6&lt;/number&gt;&lt;dates&gt;&lt;year&gt;1992&lt;/year&gt;&lt;/dates&gt;&lt;urls&gt;&lt;/urls&gt;&lt;custom2&gt;PMC2119471&lt;/custom2&gt;&lt;/record&gt;&lt;/Cite&gt;&lt;/EndNote&gt;</w:instrText>
            </w:r>
            <w:r w:rsidRPr="00932C62">
              <w:rPr>
                <w:sz w:val="16"/>
                <w:szCs w:val="16"/>
              </w:rPr>
              <w:fldChar w:fldCharType="separate"/>
            </w:r>
            <w:r>
              <w:rPr>
                <w:noProof/>
                <w:sz w:val="16"/>
                <w:szCs w:val="16"/>
              </w:rPr>
              <w:t>[42]</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io of CTLA-4 to CD28 expression on non-interacting Primed Naive T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7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to-CD28_Ratio_T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Read S&lt;/Author&gt;&lt;Year&gt;2006&lt;/Year&gt;&lt;RecNum&gt;793&lt;/RecNum&gt;&lt;DisplayText&gt;[44]&lt;/DisplayText&gt;&lt;record&gt;&lt;rec-number&gt;793&lt;/rec-number&gt;&lt;foreign-keys&gt;&lt;key app="EN" db-id="tefew2v23pd0t8eex9oprez9t05vrde2fvtz" timestamp="1538944393"&gt;793&lt;/key&gt;&lt;/foreign-keys&gt;&lt;ref-type name="Journal Article"&gt;17&lt;/ref-type&gt;&lt;contributors&gt;&lt;authors&gt;&lt;author&gt;Read S, Greenwald R, Izcue A, Robinson N, Mandelbrot D, Francisco L, Sharpe AH, Powrie F&lt;/author&gt;&lt;/authors&gt;&lt;/contributors&gt;&lt;titles&gt;&lt;title&gt;Blockade of CTLA-4 on CD4+CD25+ regulatory T cells abrogates their function in vivo&lt;/title&gt;&lt;secondary-title&gt;J Immunol.&lt;/secondary-title&gt;&lt;/titles&gt;&lt;periodical&gt;&lt;full-title&gt;J Immunol.&lt;/full-title&gt;&lt;/periodical&gt;&lt;pages&gt;4376-83&lt;/pages&gt;&lt;volume&gt;177&lt;/volume&gt;&lt;number&gt;7&lt;/number&gt;&lt;dates&gt;&lt;year&gt;2006&lt;/year&gt;&lt;/dates&gt;&lt;urls&gt;&lt;/urls&gt;&lt;/record&gt;&lt;/Cite&gt;&lt;/EndNote&gt;</w:instrText>
            </w:r>
            <w:r w:rsidRPr="00932C62">
              <w:rPr>
                <w:sz w:val="16"/>
                <w:szCs w:val="16"/>
              </w:rPr>
              <w:fldChar w:fldCharType="separate"/>
            </w:r>
            <w:r>
              <w:rPr>
                <w:noProof/>
                <w:sz w:val="16"/>
                <w:szCs w:val="16"/>
              </w:rPr>
              <w:t>[44]</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TLA-4 expression levels on T Regulatory cells relative to CD28 expression on Primed Naive T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7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Unit assignment</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s value of 1 day to the term day in the model</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7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ebris_Decay</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Palsson&lt;/Author&gt;&lt;Year&gt;2013&lt;/Year&gt;&lt;RecNum&gt;794&lt;/RecNum&gt;&lt;DisplayText&gt;[45, 46]&lt;/DisplayText&gt;&lt;record&gt;&lt;rec-number&gt;794&lt;/rec-number&gt;&lt;foreign-keys&gt;&lt;key app="EN" db-id="tefew2v23pd0t8eex9oprez9t05vrde2fvtz" timestamp="1538944393"&gt;794&lt;/key&gt;&lt;/foreign-keys&gt;&lt;ref-type name="Journal Article"&gt;17&lt;/ref-type&gt;&lt;contributors&gt;&lt;authors&gt;&lt;author&gt;Sirus Palsson&lt;/author&gt;&lt;author&gt;Timothy P Hickling&lt;/author&gt;&lt;author&gt;Erica L Bradshaw-Pierce&lt;/author&gt;&lt;author&gt;Michael Zager&lt;/author&gt;&lt;author&gt;Karin Jooss&lt;/author&gt;&lt;author&gt;Peter J O’Brien&lt;/author&gt;&lt;author&gt;Mary E Spilker&lt;/author&gt;&lt;author&gt;Bernhard O Palsson&lt;/author&gt;&lt;author&gt;Paolo Vicini&lt;/author&gt;&lt;/authors&gt;&lt;/contributors&gt;&lt;titles&gt;&lt;title&gt;The development of a fully-integrated immune response model (FIRM) simulator of the immune response through integration of multiple subset models&lt;/title&gt;&lt;secondary-title&gt;BMC Syst Biol.&lt;/secondary-title&gt;&lt;/titles&gt;&lt;periodical&gt;&lt;full-title&gt;BMC Syst Biol.&lt;/full-title&gt;&lt;/periodical&gt;&lt;volume&gt;7&lt;/volume&gt;&lt;dates&gt;&lt;year&gt;2013&lt;/year&gt;&lt;/dates&gt;&lt;urls&gt;&lt;/urls&gt;&lt;custom2&gt;PMC3853972&lt;/custom2&gt;&lt;custom7&gt;95&lt;/custom7&gt;&lt;electronic-resource-num&gt;10.1186/1752-0509-7-95&lt;/electronic-resource-num&gt;&lt;/record&gt;&lt;/Cite&gt;&lt;Cite&gt;&lt;Author&gt;De Boer RJ&lt;/Author&gt;&lt;Year&gt;1985&lt;/Year&gt;&lt;RecNum&gt;795&lt;/RecNum&gt;&lt;record&gt;&lt;rec-number&gt;795&lt;/rec-number&gt;&lt;foreign-keys&gt;&lt;key app="EN" db-id="tefew2v23pd0t8eex9oprez9t05vrde2fvtz" timestamp="1538944393"&gt;795&lt;/key&gt;&lt;/foreign-keys&gt;&lt;ref-type name="Journal Article"&gt;17&lt;/ref-type&gt;&lt;contributors&gt;&lt;authors&gt;&lt;author&gt;De Boer RJ, Hogeweg P, Dullens HF, De Weger RA, Den Otter W.&lt;/author&gt;&lt;/authors&gt;&lt;/contributors&gt;&lt;titles&gt;&lt;title&gt;Macrophage T lymphocyte interactions in the anti-tumor immune response: a mathematical model&lt;/title&gt;&lt;secondary-title&gt;J Immunol.&lt;/secondary-title&gt;&lt;/titles&gt;&lt;periodical&gt;&lt;full-title&gt;J Immunol.&lt;/full-title&gt;&lt;/periodical&gt;&lt;pages&gt;2748-58&lt;/pages&gt;&lt;volume&gt;134&lt;/volume&gt;&lt;number&gt;4&lt;/number&gt;&lt;dates&gt;&lt;year&gt;1985&lt;/year&gt;&lt;/dates&gt;&lt;urls&gt;&lt;/urls&gt;&lt;/record&gt;&lt;/Cite&gt;&lt;/EndNote&gt;</w:instrText>
            </w:r>
            <w:r w:rsidRPr="00932C62">
              <w:rPr>
                <w:sz w:val="16"/>
                <w:szCs w:val="16"/>
              </w:rPr>
              <w:fldChar w:fldCharType="separate"/>
            </w:r>
            <w:r>
              <w:rPr>
                <w:noProof/>
                <w:sz w:val="16"/>
                <w:szCs w:val="16"/>
              </w:rPr>
              <w:t>[45, 4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alf-life of tumor debris and non-phagocytosed tumor antigen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7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ebris_Transpor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Palsson&lt;/Author&gt;&lt;Year&gt;2013&lt;/Year&gt;&lt;RecNum&gt;794&lt;/RecNum&gt;&lt;DisplayText&gt;[45]&lt;/DisplayText&gt;&lt;record&gt;&lt;rec-number&gt;794&lt;/rec-number&gt;&lt;foreign-keys&gt;&lt;key app="EN" db-id="tefew2v23pd0t8eex9oprez9t05vrde2fvtz" timestamp="1538944393"&gt;794&lt;/key&gt;&lt;/foreign-keys&gt;&lt;ref-type name="Journal Article"&gt;17&lt;/ref-type&gt;&lt;contributors&gt;&lt;authors&gt;&lt;author&gt;Sirus Palsson&lt;/author&gt;&lt;author&gt;Timothy P Hickling&lt;/author&gt;&lt;author&gt;Erica L Bradshaw-Pierce&lt;/author&gt;&lt;author&gt;Michael Zager&lt;/author&gt;&lt;author&gt;Karin Jooss&lt;/author&gt;&lt;author&gt;Peter J O’Brien&lt;/author&gt;&lt;author&gt;Mary E Spilker&lt;/author&gt;&lt;author&gt;Bernhard O Palsson&lt;/author&gt;&lt;author&gt;Paolo Vicini&lt;/author&gt;&lt;/authors&gt;&lt;/contributors&gt;&lt;titles&gt;&lt;title&gt;The development of a fully-integrated immune response model (FIRM) simulator of the immune response through integration of multiple subset models&lt;/title&gt;&lt;secondary-title&gt;BMC Syst Biol.&lt;/secondary-title&gt;&lt;/titles&gt;&lt;periodical&gt;&lt;full-title&gt;BMC Syst Biol.&lt;/full-title&gt;&lt;/periodical&gt;&lt;volume&gt;7&lt;/volume&gt;&lt;dates&gt;&lt;year&gt;2013&lt;/year&gt;&lt;/dates&gt;&lt;urls&gt;&lt;/urls&gt;&lt;custom2&gt;PMC3853972&lt;/custom2&gt;&lt;custom7&gt;95&lt;/custom7&gt;&lt;electronic-resource-num&gt;10.1186/1752-0509-7-95&lt;/electronic-resource-num&gt;&lt;/record&gt;&lt;/Cite&gt;&lt;/EndNote&gt;</w:instrText>
            </w:r>
            <w:r w:rsidRPr="00932C62">
              <w:rPr>
                <w:sz w:val="16"/>
                <w:szCs w:val="16"/>
              </w:rPr>
              <w:fldChar w:fldCharType="separate"/>
            </w:r>
            <w:r>
              <w:rPr>
                <w:noProof/>
                <w:sz w:val="16"/>
                <w:szCs w:val="16"/>
              </w:rPr>
              <w:t>[45]</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ansport rate of tumor debris by the lymphatics to the lymph nodes (based on "permeation of tumor debris and the blood")</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7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ose_sched_CTLA4</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43]</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 between sequential doses of Anti-CTLA-4 in a regime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lastRenderedPageBreak/>
              <w:t>8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ose_sched_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 between sequential doses of Anti-PD-1 in a regime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8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ose_sched_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43]</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 between sequential doses of Anti-PD-L1 in a regime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8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urvalumab_MW</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46300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g/mol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Wikipedia contributors&lt;/Author&gt;&lt;Year&gt;2016&lt;/Year&gt;&lt;RecNum&gt;799&lt;/RecNum&gt;&lt;DisplayText&gt;[47]&lt;/DisplayText&gt;&lt;record&gt;&lt;rec-number&gt;799&lt;/rec-number&gt;&lt;foreign-keys&gt;&lt;key app="EN" db-id="tefew2v23pd0t8eex9oprez9t05vrde2fvtz" timestamp="1538944394"&gt;799&lt;/key&gt;&lt;/foreign-keys&gt;&lt;ref-type name="Web Page"&gt;12&lt;/ref-type&gt;&lt;contributors&gt;&lt;authors&gt;&lt;author&gt;Wikipedia contributors,&lt;/author&gt;&lt;/authors&gt;&lt;/contributors&gt;&lt;titles&gt;&lt;title&gt;Durvalumab&lt;/title&gt;&lt;/titles&gt;&lt;dates&gt;&lt;year&gt;2016&lt;/year&gt;&lt;pub-dates&gt;&lt;date&gt;8 December 2016 18:37 UTC&lt;/date&gt;&lt;/pub-dates&gt;&lt;/dates&gt;&lt;publisher&gt;Wikipedia, The Free Encyclopedia&lt;/publisher&gt;&lt;accession-num&gt;Page Version ID: 753702437&lt;/accession-num&gt;&lt;urls&gt;&lt;related-urls&gt;&lt;url&gt;https://en.wikipedia.org/wiki/Durvalumab&lt;/url&gt;&lt;/related-urls&gt;&lt;/urls&gt;&lt;/record&gt;&lt;/Cite&gt;&lt;/EndNote&gt;</w:instrText>
            </w:r>
            <w:r w:rsidRPr="00932C62">
              <w:rPr>
                <w:sz w:val="16"/>
                <w:szCs w:val="16"/>
              </w:rPr>
              <w:fldChar w:fldCharType="separate"/>
            </w:r>
            <w:r>
              <w:rPr>
                <w:noProof/>
                <w:sz w:val="16"/>
                <w:szCs w:val="16"/>
              </w:rPr>
              <w:t>[47]</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ar weight of Anti-PD-L1 antibody, Durvalumab</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8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T_InOutL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69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hou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Henrickson&lt;/Author&gt;&lt;Year&gt;2008&lt;/Year&gt;&lt;RecNum&gt;800&lt;/RecNum&gt;&lt;DisplayText&gt;[48]&lt;/DisplayText&gt;&lt;record&gt;&lt;rec-number&gt;800&lt;/rec-number&gt;&lt;foreign-keys&gt;&lt;key app="EN" db-id="tefew2v23pd0t8eex9oprez9t05vrde2fvtz" timestamp="1538944394"&gt;800&lt;/key&gt;&lt;/foreign-keys&gt;&lt;ref-type name="Journal Article"&gt;17&lt;/ref-type&gt;&lt;contributors&gt;&lt;authors&gt;&lt;author&gt;Sarah E Henrickson&lt;/author&gt;&lt;author&gt;Thorsten R Mempel&lt;/author&gt;&lt;author&gt;Irina B Mazo&lt;/author&gt;&lt;author&gt;Bai Liu&lt;/author&gt;&lt;author&gt;Maxim N Artyomov&lt;/author&gt;&lt;author&gt;Huan Zheng&lt;/author&gt;&lt;author&gt;Antonio Peixoto&lt;/author&gt;&lt;author&gt;Michael P Flynn&lt;/author&gt;&lt;author&gt;Balimkiz Senman&lt;/author&gt;&lt;author&gt;Tobias Junt&lt;/author&gt;&lt;author&gt;Hing C Wong&lt;/author&gt;&lt;author&gt;Arup K Chakraborty&lt;/author&gt;&lt;author&gt;Ulrich H von Andrian&lt;/author&gt;&lt;/authors&gt;&lt;/contributors&gt;&lt;titles&gt;&lt;title&gt;T cell sensing of antigen dose governs interactive behavior with dendritic cells and sets a threshold for T cell activation&lt;/title&gt;&lt;secondary-title&gt;Nat Immunol.&lt;/secondary-title&gt;&lt;/titles&gt;&lt;periodical&gt;&lt;full-title&gt;Nat Immunol.&lt;/full-title&gt;&lt;/periodical&gt;&lt;pages&gt;282-291&lt;/pages&gt;&lt;volume&gt;9&lt;/volume&gt;&lt;number&gt;3&lt;/number&gt;&lt;dates&gt;&lt;year&gt;2008&lt;/year&gt;&lt;/dates&gt;&lt;urls&gt;&lt;/urls&gt;&lt;electronic-resource-num&gt;10.1038/ni1559&lt;/electronic-resource-num&gt;&lt;/record&gt;&lt;/Cite&gt;&lt;/EndNote&gt;</w:instrText>
            </w:r>
            <w:r w:rsidRPr="00932C62">
              <w:rPr>
                <w:sz w:val="16"/>
                <w:szCs w:val="16"/>
              </w:rPr>
              <w:fldChar w:fldCharType="separate"/>
            </w:r>
            <w:r>
              <w:rPr>
                <w:noProof/>
                <w:sz w:val="16"/>
                <w:szCs w:val="16"/>
              </w:rPr>
              <w:t>[48]</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Naïve T cell migration into and out of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8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T_Migrat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9</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Palsson&lt;/Author&gt;&lt;Year&gt;2013&lt;/Year&gt;&lt;RecNum&gt;794&lt;/RecNum&gt;&lt;DisplayText&gt;[45, 49]&lt;/DisplayText&gt;&lt;record&gt;&lt;rec-number&gt;794&lt;/rec-number&gt;&lt;foreign-keys&gt;&lt;key app="EN" db-id="tefew2v23pd0t8eex9oprez9t05vrde2fvtz" timestamp="1538944393"&gt;794&lt;/key&gt;&lt;/foreign-keys&gt;&lt;ref-type name="Journal Article"&gt;17&lt;/ref-type&gt;&lt;contributors&gt;&lt;authors&gt;&lt;author&gt;Sirus Palsson&lt;/author&gt;&lt;author&gt;Timothy P Hickling&lt;/author&gt;&lt;author&gt;Erica L Bradshaw-Pierce&lt;/author&gt;&lt;author&gt;Michael Zager&lt;/author&gt;&lt;author&gt;Karin Jooss&lt;/author&gt;&lt;author&gt;Peter J O’Brien&lt;/author&gt;&lt;author&gt;Mary E Spilker&lt;/author&gt;&lt;author&gt;Bernhard O Palsson&lt;/author&gt;&lt;author&gt;Paolo Vicini&lt;/author&gt;&lt;/authors&gt;&lt;/contributors&gt;&lt;titles&gt;&lt;title&gt;The development of a fully-integrated immune response model (FIRM) simulator of the immune response through integration of multiple subset models&lt;/title&gt;&lt;secondary-title&gt;BMC Syst Biol.&lt;/secondary-title&gt;&lt;/titles&gt;&lt;periodical&gt;&lt;full-title&gt;BMC Syst Biol.&lt;/full-title&gt;&lt;/periodical&gt;&lt;volume&gt;7&lt;/volume&gt;&lt;dates&gt;&lt;year&gt;2013&lt;/year&gt;&lt;/dates&gt;&lt;urls&gt;&lt;/urls&gt;&lt;custom2&gt;PMC3853972&lt;/custom2&gt;&lt;custom7&gt;95&lt;/custom7&gt;&lt;electronic-resource-num&gt;10.1186/1752-0509-7-95&lt;/electronic-resource-num&gt;&lt;/record&gt;&lt;/Cite&gt;&lt;Cite&gt;&lt;Author&gt;Marino&lt;/Author&gt;&lt;Year&gt;2004&lt;/Year&gt;&lt;RecNum&gt;801&lt;/RecNum&gt;&lt;record&gt;&lt;rec-number&gt;801&lt;/rec-number&gt;&lt;foreign-keys&gt;&lt;key app="EN" db-id="tefew2v23pd0t8eex9oprez9t05vrde2fvtz" timestamp="1538944394"&gt;801&lt;/key&gt;&lt;/foreign-keys&gt;&lt;ref-type name="Journal Article"&gt;17&lt;/ref-type&gt;&lt;contributors&gt;&lt;authors&gt;&lt;author&gt;Simeone Marino&lt;/author&gt;&lt;author&gt;Denise E. Kirschner&lt;/author&gt;&lt;/authors&gt;&lt;/contributors&gt;&lt;titles&gt;&lt;title&gt;The human immune response to Mycobacterium tuberculosis in lung and lymph node&lt;/title&gt;&lt;secondary-title&gt;J Theor Biol.&lt;/secondary-title&gt;&lt;/titles&gt;&lt;periodical&gt;&lt;full-title&gt;J Theor Biol.&lt;/full-title&gt;&lt;/periodical&gt;&lt;pages&gt;463-86&lt;/pages&gt;&lt;volume&gt;227&lt;/volume&gt;&lt;number&gt;4&lt;/number&gt;&lt;dates&gt;&lt;year&gt;2004&lt;/year&gt;&lt;/dates&gt;&lt;urls&gt;&lt;/urls&gt;&lt;electronic-resource-num&gt;10.1016/j.jtbi.2003.11.023&lt;/electronic-resource-num&gt;&lt;/record&gt;&lt;/Cite&gt;&lt;/EndNote&gt;</w:instrText>
            </w:r>
            <w:r w:rsidRPr="00932C62">
              <w:rPr>
                <w:sz w:val="16"/>
                <w:szCs w:val="16"/>
              </w:rPr>
              <w:fldChar w:fldCharType="separate"/>
            </w:r>
            <w:r>
              <w:rPr>
                <w:noProof/>
                <w:sz w:val="16"/>
                <w:szCs w:val="16"/>
              </w:rPr>
              <w:t>[45, 49]</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Effector T cell migration from the lymph nodes to the blood</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8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ffT_Turnov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QYWxzc29uPC9BdXRob3I+PFllYXI+MjAxMzwvWWVhcj48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</w:fldData>
              </w:fldChar>
            </w:r>
            <w:r>
              <w:rPr>
                <w:sz w:val="16"/>
                <w:szCs w:val="16"/>
              </w:rPr>
              <w:instrText xml:space="preserve"> ADDIN EN.CITE </w:instrText>
            </w:r>
            <w:r>
              <w:rPr>
                <w:sz w:val="16"/>
                <w:szCs w:val="16"/>
              </w:rPr>
              <w:fldChar w:fldCharType="begin">
                <w:fldData xml:space="preserve">PEVuZE5vdGU+PENpdGU+PEF1dGhvcj5QYWxzc29uPC9BdXRob3I+PFllYXI+MjAxMzwvWWVhcj48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45, 46, 50, 51]</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Effector T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8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ndo_CTLA4</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346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Qureshi&lt;/Author&gt;&lt;Year&gt;2012&lt;/Year&gt;&lt;RecNum&gt;806&lt;/RecNum&gt;&lt;DisplayText&gt;[52, 53]&lt;/DisplayText&gt;&lt;record&gt;&lt;rec-number&gt;806&lt;/rec-number&gt;&lt;foreign-keys&gt;&lt;key app="EN" db-id="tefew2v23pd0t8eex9oprez9t05vrde2fvtz" timestamp="1538944394"&gt;806&lt;/key&gt;&lt;/foreign-keys&gt;&lt;ref-type name="Journal Article"&gt;17&lt;/ref-type&gt;&lt;contributors&gt;&lt;authors&gt;&lt;author&gt;Omar S. Qureshi&lt;/author&gt;&lt;author&gt;Satdip Kaur&lt;/author&gt;&lt;author&gt;Tie Zheng Hou&lt;/author&gt;&lt;author&gt;Louisa E. Jeffery&lt;/author&gt;&lt;author&gt;Natalie S. Poulter&lt;/author&gt;&lt;author&gt;Zoe Briggs&lt;/author&gt;&lt;author&gt;Rupert Kenefeck&lt;/author&gt;&lt;author&gt;Anna K. Willox&lt;/author&gt;&lt;author&gt;Stephen J. Royle&lt;/author&gt;&lt;author&gt;Joshua Z. Rappoport&lt;/author&gt;&lt;author&gt;David M. Sansom&lt;/author&gt;&lt;/authors&gt;&lt;/contributors&gt;&lt;titles&gt;&lt;title&gt;Constitutive Clathrin-mediated Endocytosis of CTLA-4 Persists during T Cell Activation&lt;/title&gt;&lt;secondary-title&gt;J Biol Chem.&lt;/secondary-title&gt;&lt;/titles&gt;&lt;periodical&gt;&lt;full-title&gt;J Biol Chem.&lt;/full-title&gt;&lt;/periodical&gt;&lt;pages&gt;9429-40&lt;/pages&gt;&lt;volume&gt;287&lt;/volume&gt;&lt;number&gt;12&lt;/number&gt;&lt;edition&gt;2012 Jan 19&lt;/edition&gt;&lt;dates&gt;&lt;year&gt;2012&lt;/year&gt;&lt;/dates&gt;&lt;urls&gt;&lt;/urls&gt;&lt;electronic-resource-num&gt;10.1074/jbc.M111.304329&lt;/electronic-resource-num&gt;&lt;/record&gt;&lt;/Cite&gt;&lt;Cite&gt;&lt;Author&gt;Kaur&lt;/Author&gt;&lt;Year&gt;2013&lt;/Year&gt;&lt;RecNum&gt;807&lt;/RecNum&gt;&lt;record&gt;&lt;rec-number&gt;807&lt;/rec-number&gt;&lt;foreign-keys&gt;&lt;key app="EN" db-id="tefew2v23pd0t8eex9oprez9t05vrde2fvtz" timestamp="1538944394"&gt;807&lt;/key&gt;&lt;/foreign-keys&gt;&lt;ref-type name="Journal Article"&gt;17&lt;/ref-type&gt;&lt;contributors&gt;&lt;authors&gt;&lt;author&gt;Satdip Kaur&lt;/author&gt;&lt;author&gt;Omar S. Qureshi&lt;/author&gt;&lt;author&gt;David M. Sansom&lt;/author&gt;&lt;/authors&gt;&lt;/contributors&gt;&lt;titles&gt;&lt;title&gt;Comparison of the Intracellular Trafficking Itinerary of CTLA-4 Orthologues&lt;/title&gt;&lt;secondary-title&gt;PLoS One&lt;/secondary-title&gt;&lt;/titles&gt;&lt;periodical&gt;&lt;full-title&gt;PLoS One&lt;/full-title&gt;&lt;/periodical&gt;&lt;pages&gt;e60903&lt;/pages&gt;&lt;volume&gt;8&lt;/volume&gt;&lt;number&gt;4&lt;/number&gt;&lt;edition&gt;2013 Apr 2&lt;/edition&gt;&lt;dates&gt;&lt;year&gt;2013&lt;/year&gt;&lt;/dates&gt;&lt;urls&gt;&lt;/urls&gt;&lt;electronic-resource-num&gt;http://dx.doi.org/10.1371/journal.pone.0060903&lt;/electronic-resource-num&gt;&lt;/record&gt;&lt;/Cite&gt;&lt;/EndNote&gt;</w:instrText>
            </w:r>
            <w:r w:rsidRPr="00932C62">
              <w:rPr>
                <w:sz w:val="16"/>
                <w:szCs w:val="16"/>
              </w:rPr>
              <w:fldChar w:fldCharType="separate"/>
            </w:r>
            <w:r>
              <w:rPr>
                <w:noProof/>
                <w:sz w:val="16"/>
                <w:szCs w:val="16"/>
              </w:rPr>
              <w:t>[52, 53]</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trans)endocytosis of CTLA-4 on T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8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ndTherapy</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arameter used to define when to stop therapy after tumor becomes smaller than a certain siz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8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xp_All_mAPCL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69.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expression of receptors on mAPCs that are part of the mAPC count</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8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xp_CD28/80/86/PD1/L1/L2</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77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Egen&lt;/Author&gt;&lt;Year&gt;2002&lt;/Year&gt;&lt;RecNum&gt;791&lt;/RecNum&gt;&lt;DisplayText&gt;[41, 54]&lt;/DisplayText&gt;&lt;record&gt;&lt;rec-number&gt;791&lt;/rec-number&gt;&lt;foreign-keys&gt;&lt;key app="EN" db-id="tefew2v23pd0t8eex9oprez9t05vrde2fvtz" timestamp="1538944393"&gt;791&lt;/key&gt;&lt;/foreign-keys&gt;&lt;ref-type name="Journal Article"&gt;17&lt;/ref-type&gt;&lt;contributors&gt;&lt;authors&gt;&lt;author&gt;Jackson G. Egen&lt;/author&gt;&lt;author&gt;James P. Allison&lt;/author&gt;&lt;/authors&gt;&lt;/contributors&gt;&lt;titles&gt;&lt;title&gt;Cytotoxic T Lymphocyte Antigen-4 Accumulation in the Immunological Synapse Is Regulated by TCR Signal Strength&lt;/title&gt;&lt;secondary-title&gt;Immunity&lt;/secondary-title&gt;&lt;/titles&gt;&lt;periodical&gt;&lt;full-title&gt;Immunity&lt;/full-title&gt;&lt;/periodical&gt;&lt;pages&gt;23-35&lt;/pages&gt;&lt;volume&gt;16&lt;/volume&gt;&lt;number&gt;1&lt;/number&gt;&lt;dates&gt;&lt;year&gt;2002&lt;/year&gt;&lt;/dates&gt;&lt;urls&gt;&lt;/urls&gt;&lt;electronic-resource-num&gt;http://dx.doi.org/10.1016/S1074-7613(01)00259-X&lt;/electronic-resource-num&gt;&lt;/record&gt;&lt;/Cite&gt;&lt;Cite&gt;&lt;Author&gt;Pentcheva-Hoang&lt;/Author&gt;&lt;Year&gt;2007&lt;/Year&gt;&lt;RecNum&gt;808&lt;/RecNum&gt;&lt;record&gt;&lt;rec-number&gt;808&lt;/rec-number&gt;&lt;foreign-keys&gt;&lt;key app="EN" db-id="tefew2v23pd0t8eex9oprez9t05vrde2fvtz" timestamp="1538944394"&gt;808&lt;/key&gt;&lt;/foreign-keys&gt;&lt;ref-type name="Journal Article"&gt;17&lt;/ref-type&gt;&lt;contributors&gt;&lt;authors&gt;&lt;author&gt;Tsvetelina Pentcheva-Hoang&lt;/author&gt;&lt;author&gt;Lieping Chen&lt;/author&gt;&lt;author&gt;Drew M. Pardoll&lt;/author&gt;&lt;author&gt;James P. Allison&lt;/author&gt;&lt;/authors&gt;&lt;/contributors&gt;&lt;titles&gt;&lt;title&gt;Programmed death-1 concentration at the immunological synapse is determined by ligand affinity and availability&lt;/title&gt;&lt;secondary-title&gt;Proc Natl Acad Sci U S A.&lt;/secondary-title&gt;&lt;/titles&gt;&lt;periodical&gt;&lt;full-title&gt;Proc Natl Acad Sci U S A.&lt;/full-title&gt;&lt;/periodical&gt;&lt;pages&gt;17765-70&lt;/pages&gt;&lt;volume&gt;104&lt;/volume&gt;&lt;number&gt;45&lt;/number&gt;&lt;edition&gt;2007 Oct 29&lt;/edition&gt;&lt;dates&gt;&lt;year&gt;2007&lt;/year&gt;&lt;/dates&gt;&lt;urls&gt;&lt;/urls&gt;&lt;electronic-resource-num&gt;10.1073/pnas.0708767104&lt;/electronic-resource-num&gt;&lt;/record&gt;&lt;/Cite&gt;&lt;/EndNote&gt;</w:instrText>
            </w:r>
            <w:r w:rsidRPr="00932C62">
              <w:rPr>
                <w:sz w:val="16"/>
                <w:szCs w:val="16"/>
              </w:rPr>
              <w:fldChar w:fldCharType="separate"/>
            </w:r>
            <w:r>
              <w:rPr>
                <w:noProof/>
                <w:sz w:val="16"/>
                <w:szCs w:val="16"/>
              </w:rPr>
              <w:t>[41, 54]</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expression of CD28, CD80, CD86, PD-1, PD-L1 and PD-L2 to the immunological synapse by all interacting T cells, mAPCs and cancer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9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xp_CTLA4</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46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Linsley&lt;/Author&gt;&lt;Year&gt;1996&lt;/Year&gt;&lt;RecNum&gt;809&lt;/RecNum&gt;&lt;DisplayText&gt;[55]&lt;/DisplayText&gt;&lt;record&gt;&lt;rec-number&gt;809&lt;/rec-number&gt;&lt;foreign-keys&gt;&lt;key app="EN" db-id="tefew2v23pd0t8eex9oprez9t05vrde2fvtz" timestamp="1538944394"&gt;809&lt;/key&gt;&lt;/foreign-keys&gt;&lt;ref-type name="Journal Article"&gt;17&lt;/ref-type&gt;&lt;contributors&gt;&lt;authors&gt;&lt;author&gt;Peter S Linsley&lt;/author&gt;&lt;author&gt;Jeff Bradshaw&lt;/author&gt;&lt;author&gt;JoAnne Greene&lt;/author&gt;&lt;author&gt;Robert Peach&lt;/author&gt;&lt;author&gt;Kelly L Bennett&lt;/author&gt;&lt;author&gt;Robert S Mittler&lt;/author&gt;&lt;/authors&gt;&lt;/contributors&gt;&lt;titles&gt;&lt;title&gt;Intracellular Trafficking of CTLA-4 and Focal Localization Towards Sites of TCR Engagement&lt;/title&gt;&lt;secondary-title&gt;Immunity&lt;/secondary-title&gt;&lt;/titles&gt;&lt;periodical&gt;&lt;full-title&gt;Immunity&lt;/full-title&gt;&lt;/periodical&gt;&lt;pages&gt;535-43&lt;/pages&gt;&lt;volume&gt;4&lt;/volume&gt;&lt;number&gt;6&lt;/number&gt;&lt;dates&gt;&lt;year&gt;1996&lt;/year&gt;&lt;/dates&gt;&lt;urls&gt;&lt;/urls&gt;&lt;electronic-resource-num&gt;http://dx.doi.org/10.1016/S1074-7613(00)80480-X&lt;/electronic-resource-num&gt;&lt;/record&gt;&lt;/Cite&gt;&lt;/EndNote&gt;</w:instrText>
            </w:r>
            <w:r w:rsidRPr="00932C62">
              <w:rPr>
                <w:sz w:val="16"/>
                <w:szCs w:val="16"/>
              </w:rPr>
              <w:fldChar w:fldCharType="separate"/>
            </w:r>
            <w:r>
              <w:rPr>
                <w:noProof/>
                <w:sz w:val="16"/>
                <w:szCs w:val="16"/>
              </w:rPr>
              <w:t>[55]</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expression of CTLA-4 to the immunological synapse by all interacting T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9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_CD80_Exp_Canc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form of  %CD80_Exp_Cance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9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_PD1_Exp_Canc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form of  %PD1_Exp_Cance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9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_PDL1_Exp_Canc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form of  %PDL1_Exp_Cance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9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_PDL2_Exp_Canc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form of  %PDL2_Exp_Cance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9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melimumab_MW</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463805E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g/mol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xact number</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ar weight of Anti-CTLA-4 antibody, Tremelimumab</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9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IS_Scaling</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Wild&lt;/Author&gt;&lt;Year&gt;1999&lt;/Year&gt;&lt;RecNum&gt;812&lt;/RecNum&gt;&lt;DisplayText&gt;[56, 57]&lt;/DisplayText&gt;&lt;record&gt;&lt;rec-number&gt;812&lt;/rec-number&gt;&lt;foreign-keys&gt;&lt;key app="EN" db-id="tefew2v23pd0t8eex9oprez9t05vrde2fvtz" timestamp="1538944394"&gt;812&lt;/key&gt;&lt;/foreign-keys&gt;&lt;ref-type name="Journal Article"&gt;17&lt;/ref-type&gt;&lt;contributors&gt;&lt;authors&gt;&lt;author&gt;Martin K. Wild&lt;/author&gt;&lt;author&gt;Anna Cambiaggi&lt;/author&gt;&lt;author&gt;Marion H. Brown&lt;/author&gt;&lt;author&gt;Elizabeth A. Davies&lt;/author&gt;&lt;author&gt;Hiroshi Ohno&lt;/author&gt;&lt;author&gt;Takashi Saito&lt;/author&gt;&lt;author&gt;P. Anton van der Merwe&lt;/author&gt;&lt;/authors&gt;&lt;/contributors&gt;&lt;titles&gt;&lt;title&gt;Dependence of T Cell Antigen Recognition on the Dimensions of an Accessory Receptor–Ligand Complex&lt;/title&gt;&lt;secondary-title&gt;J Exp Med.&lt;/secondary-title&gt;&lt;/titles&gt;&lt;periodical&gt;&lt;full-title&gt;J Exp Med.&lt;/full-title&gt;&lt;/periodical&gt;&lt;pages&gt;31-41&lt;/pages&gt;&lt;volume&gt;190&lt;/volume&gt;&lt;number&gt;1&lt;/number&gt;&lt;dates&gt;&lt;year&gt;1999&lt;/year&gt;&lt;/dates&gt;&lt;urls&gt;&lt;/urls&gt;&lt;custom2&gt;PMC2195552&lt;/custom2&gt;&lt;/record&gt;&lt;/Cite&gt;&lt;Cite&gt;&lt;Author&gt;Burroughs&lt;/Author&gt;&lt;Year&gt;2002&lt;/Year&gt;&lt;RecNum&gt;813&lt;/RecNum&gt;&lt;record&gt;&lt;rec-number&gt;813&lt;/rec-number&gt;&lt;foreign-keys&gt;&lt;key app="EN" db-id="tefew2v23pd0t8eex9oprez9t05vrde2fvtz" timestamp="1538944394"&gt;813&lt;/key&gt;&lt;/foreign-keys&gt;&lt;ref-type name="Journal Article"&gt;17&lt;/ref-type&gt;&lt;contributors&gt;&lt;authors&gt;&lt;author&gt;Nigel John Burroughs&lt;/author&gt;&lt;author&gt;Christoph Wulfing&lt;/author&gt;&lt;/authors&gt;&lt;/contributors&gt;&lt;titles&gt;&lt;title&gt;Differential Segregation in a Cell-Cell Contact Interface: The Dynamics of the Immunological Synapse&lt;/title&gt;&lt;secondary-title&gt;Biophys J.&lt;/secondary-title&gt;&lt;/titles&gt;&lt;periodical&gt;&lt;full-title&gt;Biophys J.&lt;/full-title&gt;&lt;/periodical&gt;&lt;pages&gt;1784-96&lt;/pages&gt;&lt;volume&gt;83&lt;/volume&gt;&lt;number&gt;4&lt;/number&gt;&lt;dates&gt;&lt;year&gt;2002&lt;/year&gt;&lt;/dates&gt;&lt;urls&gt;&lt;/urls&gt;&lt;electronic-resource-num&gt;10.1016/S0006-3495(02)73944-1&lt;/electronic-resource-num&gt;&lt;/record&gt;&lt;/Cite&gt;&lt;/EndNote&gt;</w:instrText>
            </w:r>
            <w:r w:rsidRPr="00932C62">
              <w:rPr>
                <w:sz w:val="16"/>
                <w:szCs w:val="16"/>
              </w:rPr>
              <w:fldChar w:fldCharType="separate"/>
            </w:r>
            <w:r>
              <w:rPr>
                <w:noProof/>
                <w:sz w:val="16"/>
                <w:szCs w:val="16"/>
              </w:rPr>
              <w:t>[56, 57]</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ets the immunological synapse diameter to 30nm, from 15nm.</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9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J_P</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90E-0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ansmigration rate of arrested effector T cells into peripheral tissu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9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J_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90E-0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ansmigration rate of arrested effector T cells into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9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_DoseAdmin_AntiCTLA4</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hour</w:t>
            </w:r>
          </w:p>
        </w:tc>
        <w:tc>
          <w:tcPr>
            <w:tcW w:w="526" w:type="pct"/>
            <w:vAlign w:val="center"/>
          </w:tcPr>
          <w:p w:rsidR="00D43551"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XYW5nPC9BdXRob3I+PFllYXI+MjAxNDwvWWVhcj48UmVj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</w:fldData>
              </w:fldChar>
            </w:r>
            <w:r>
              <w:rPr>
                <w:sz w:val="16"/>
                <w:szCs w:val="16"/>
              </w:rPr>
              <w:instrText xml:space="preserve"> ADDIN EN.CITE </w:instrText>
            </w:r>
            <w:r>
              <w:rPr>
                <w:sz w:val="16"/>
                <w:szCs w:val="16"/>
              </w:rPr>
              <w:fldChar w:fldCharType="begin">
                <w:fldData xml:space="preserve">PEVuZE5vdGU+PENpdGU+PEF1dGhvcj5XYW5nPC9BdXRob3I+PFllYXI+MjAxNDwvWWVhcj48UmVj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5]</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Zero-order rate constant for the delivery of Anti-CTLA-4 into the central compartment for a designated do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0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_DoseAdmin_Anti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hour</w:t>
            </w:r>
          </w:p>
        </w:tc>
        <w:tc>
          <w:tcPr>
            <w:tcW w:w="526" w:type="pct"/>
            <w:vAlign w:val="center"/>
          </w:tcPr>
          <w:p w:rsidR="00D43551"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Baverel&lt;/Author&gt;&lt;Year&gt;2018&lt;/Year&gt;&lt;RecNum&gt;504&lt;/RecNum&gt;&lt;DisplayText&gt;[6]&lt;/DisplayText&gt;&lt;record&gt;&lt;rec-number&gt;504&lt;/rec-number&gt;&lt;foreign-keys&gt;&lt;key app="EN" db-id="tefew2v23pd0t8eex9oprez9t05vrde2fvtz" timestamp="1537813447"&gt;504&lt;/key&gt;&lt;/foreign-keys&gt;&lt;ref-type name="Journal Article"&gt;17&lt;/ref-type&gt;&lt;contributors&gt;&lt;authors&gt;&lt;author&gt;Baverel, P. G.&lt;/author&gt;&lt;author&gt;Dubois, V. F. S.&lt;/author&gt;&lt;author&gt;Jin, C. Y.&lt;/author&gt;&lt;author&gt;Zheng, Y.&lt;/author&gt;&lt;author&gt;Song, X.&lt;/author&gt;&lt;author&gt;Jin, X.&lt;/author&gt;&lt;author&gt;Mukhopadhyay, P.&lt;/author&gt;&lt;author&gt;Gupta, A.&lt;/author&gt;&lt;author&gt;Dennis, P. A.&lt;/author&gt;&lt;author&gt;Ben, Y.&lt;/author&gt;&lt;author&gt;Vicini, P.&lt;/author&gt;&lt;author&gt;Roskos, L.&lt;/author&gt;&lt;author&gt;Narwal, R.&lt;/author&gt;&lt;/authors&gt;&lt;/contributors&gt;&lt;auth-address&gt;MedImmune, Cambridge, UK.&amp;#xD;MedImmune, Mountain View, California, USA.&amp;#xD;MedImmune, Gaithersburg, Maryland, USA.&amp;#xD;AstraZeneca, Gaithersburg, Maryland, USA.&lt;/auth-address&gt;&lt;titles&gt;&lt;title&gt;Population Pharmacokinetics of Durvalumab in Cancer Patients and Association With Longitudinal Biomarkers of Disease Status&lt;/title&gt;&lt;secondary-title&gt;Clin Pharmacol Ther&lt;/secondary-title&gt;&lt;/titles&gt;&lt;periodical&gt;&lt;full-title&gt;Clin Pharmacol Ther&lt;/full-title&gt;&lt;/periodical&gt;&lt;pages&gt;631-642&lt;/pages&gt;&lt;volume&gt;103&lt;/volume&gt;&lt;number&gt;4&lt;/number&gt;&lt;edition&gt;2017/12/16&lt;/edition&gt;&lt;dates&gt;&lt;year&gt;2018&lt;/year&gt;&lt;pub-dates&gt;&lt;date&gt;Apr&lt;/date&gt;&lt;/pub-dates&gt;&lt;/dates&gt;&lt;isbn&gt;1532-6535 (Electronic)&amp;#xD;0009-9236 (Linking)&lt;/isbn&gt;&lt;accession-num&gt;29243223&lt;/accession-num&gt;&lt;urls&gt;&lt;related-urls&gt;&lt;url&gt;https://www.ncbi.nlm.nih.gov/pubmed/29243223&lt;/url&gt;&lt;/related-urls&gt;&lt;/urls&gt;&lt;custom2&gt;PMC5887840&lt;/custom2&gt;&lt;electronic-resource-num&gt;10.1002/cpt.982&lt;/electronic-resource-num&gt;&lt;/record&gt;&lt;/Cite&gt;&lt;/EndNote&gt;</w:instrText>
            </w:r>
            <w:r>
              <w:rPr>
                <w:sz w:val="16"/>
                <w:szCs w:val="16"/>
              </w:rPr>
              <w:fldChar w:fldCharType="separate"/>
            </w:r>
            <w:r>
              <w:rPr>
                <w:noProof/>
                <w:sz w:val="16"/>
                <w:szCs w:val="16"/>
              </w:rPr>
              <w:t>[6]</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Zero-order rate constant for the delivery of Anti-PD-L1 into the central compartment for a designated do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0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_DoseAdmin_Anti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hour</w:t>
            </w:r>
          </w:p>
        </w:tc>
        <w:tc>
          <w:tcPr>
            <w:tcW w:w="526" w:type="pct"/>
            <w:vAlign w:val="center"/>
          </w:tcPr>
          <w:p w:rsidR="00D43551"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BaGFtYWRpPC9BdXRob3I+PFllYXI+MjAxNzwvWWVhcj48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</w:fldData>
              </w:fldChar>
            </w:r>
            <w:r>
              <w:rPr>
                <w:sz w:val="16"/>
                <w:szCs w:val="16"/>
              </w:rPr>
              <w:instrText xml:space="preserve"> ADDIN EN.CITE </w:instrText>
            </w:r>
            <w:r>
              <w:rPr>
                <w:sz w:val="16"/>
                <w:szCs w:val="16"/>
              </w:rPr>
              <w:fldChar w:fldCharType="begin">
                <w:fldData xml:space="preserve">PEVuZE5vdGU+PENpdGU+PEF1dGhvcj5BaGFtYWRpPC9BdXRob3I+PFllYXI+MjAxNzwvWWVhcj48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8]</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Zero-order rate constant for the delivery of Anti-PD-1 into the central compartment for a designated do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0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f_APC_turnov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46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Ruedl C&lt;/Author&gt;&lt;Year&gt;2000&lt;/Year&gt;&lt;RecNum&gt;814&lt;/RecNum&gt;&lt;DisplayText&gt;[58]&lt;/DisplayText&gt;&lt;record&gt;&lt;rec-number&gt;814&lt;/rec-number&gt;&lt;foreign-keys&gt;&lt;key app="EN" db-id="tefew2v23pd0t8eex9oprez9t05vrde2fvtz" timestamp="1538944394"&gt;814&lt;/key&gt;&lt;/foreign-keys&gt;&lt;ref-type name="Journal Article"&gt;17&lt;/ref-type&gt;&lt;contributors&gt;&lt;authors&gt;&lt;author&gt;Ruedl C, Koebel P, Bachmann M, Hess M, Karjalainen K.&lt;/author&gt;&lt;/authors&gt;&lt;/contributors&gt;&lt;titles&gt;&lt;title&gt;Anatomical origin of dendritic cells determines their life span in peripheral lymph nodes&lt;/title&gt;&lt;secondary-title&gt;165&lt;/secondary-title&gt;&lt;/titles&gt;&lt;periodical&gt;&lt;full-title&gt;165&lt;/full-title&gt;&lt;/periodical&gt;&lt;volume&gt;9&lt;/volume&gt;&lt;number&gt;4910-6&lt;/number&gt;&lt;dates&gt;&lt;year&gt;2000&lt;/year&gt;&lt;/dates&gt;&lt;urls&gt;&lt;/urls&gt;&lt;/record&gt;&lt;/Cite&gt;&lt;/EndNote&gt;</w:instrText>
            </w:r>
            <w:r w:rsidRPr="00932C62">
              <w:rPr>
                <w:sz w:val="16"/>
                <w:szCs w:val="16"/>
              </w:rPr>
              <w:fldChar w:fldCharType="separate"/>
            </w:r>
            <w:r>
              <w:rPr>
                <w:noProof/>
                <w:sz w:val="16"/>
                <w:szCs w:val="16"/>
              </w:rPr>
              <w:t>[58]</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Half-life of mAPC turnover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0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f_CanDecay</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0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Palsson&lt;/Author&gt;&lt;Year&gt;2013&lt;/Year&gt;&lt;RecNum&gt;794&lt;/RecNum&gt;&lt;DisplayText&gt;[45, 46]&lt;/DisplayText&gt;&lt;record&gt;&lt;rec-number&gt;794&lt;/rec-number&gt;&lt;foreign-keys&gt;&lt;key app="EN" db-id="tefew2v23pd0t8eex9oprez9t05vrde2fvtz" timestamp="1538944393"&gt;794&lt;/key&gt;&lt;/foreign-keys&gt;&lt;ref-type name="Journal Article"&gt;17&lt;/ref-type&gt;&lt;contributors&gt;&lt;authors&gt;&lt;author&gt;Sirus Palsson&lt;/author&gt;&lt;author&gt;Timothy P Hickling&lt;/author&gt;&lt;author&gt;Erica L Bradshaw-Pierce&lt;/author&gt;&lt;author&gt;Michael Zager&lt;/author&gt;&lt;author&gt;Karin Jooss&lt;/author&gt;&lt;author&gt;Peter J O’Brien&lt;/author&gt;&lt;author&gt;Mary E Spilker&lt;/author&gt;&lt;author&gt;Bernhard O Palsson&lt;/author&gt;&lt;author&gt;Paolo Vicini&lt;/author&gt;&lt;/authors&gt;&lt;/contributors&gt;&lt;titles&gt;&lt;title&gt;The development of a fully-integrated immune response model (FIRM) simulator of the immune response through integration of multiple subset models&lt;/title&gt;&lt;secondary-title&gt;BMC Syst Biol.&lt;/secondary-title&gt;&lt;/titles&gt;&lt;periodical&gt;&lt;full-title&gt;BMC Syst Biol.&lt;/full-title&gt;&lt;/periodical&gt;&lt;volume&gt;7&lt;/volume&gt;&lt;dates&gt;&lt;year&gt;2013&lt;/year&gt;&lt;/dates&gt;&lt;urls&gt;&lt;/urls&gt;&lt;custom2&gt;PMC3853972&lt;/custom2&gt;&lt;custom7&gt;95&lt;/custom7&gt;&lt;electronic-resource-num&gt;10.1186/1752-0509-7-95&lt;/electronic-resource-num&gt;&lt;/record&gt;&lt;/Cite&gt;&lt;Cite&gt;&lt;Author&gt;De Boer RJ&lt;/Author&gt;&lt;Year&gt;1985&lt;/Year&gt;&lt;RecNum&gt;795&lt;/RecNum&gt;&lt;record&gt;&lt;rec-number&gt;795&lt;/rec-number&gt;&lt;foreign-keys&gt;&lt;key app="EN" db-id="tefew2v23pd0t8eex9oprez9t05vrde2fvtz" timestamp="1538944393"&gt;795&lt;/key&gt;&lt;/foreign-keys&gt;&lt;ref-type name="Journal Article"&gt;17&lt;/ref-type&gt;&lt;contributors&gt;&lt;authors&gt;&lt;author&gt;De Boer RJ, Hogeweg P, Dullens HF, De Weger RA, Den Otter W.&lt;/author&gt;&lt;/authors&gt;&lt;/contributors&gt;&lt;titles&gt;&lt;title&gt;Macrophage T lymphocyte interactions in the anti-tumor immune response: a mathematical model&lt;/title&gt;&lt;secondary-title&gt;J Immunol.&lt;/secondary-title&gt;&lt;/titles&gt;&lt;periodical&gt;&lt;full-title&gt;J Immunol.&lt;/full-title&gt;&lt;/periodical&gt;&lt;pages&gt;2748-58&lt;/pages&gt;&lt;volume&gt;134&lt;/volume&gt;&lt;number&gt;4&lt;/number&gt;&lt;dates&gt;&lt;year&gt;1985&lt;/year&gt;&lt;/dates&gt;&lt;urls&gt;&lt;/urls&gt;&lt;/record&gt;&lt;/Cite&gt;&lt;/EndNote&gt;</w:instrText>
            </w:r>
            <w:r w:rsidRPr="00932C62">
              <w:rPr>
                <w:sz w:val="16"/>
                <w:szCs w:val="16"/>
              </w:rPr>
              <w:fldChar w:fldCharType="separate"/>
            </w:r>
            <w:r>
              <w:rPr>
                <w:noProof/>
                <w:sz w:val="16"/>
                <w:szCs w:val="16"/>
              </w:rPr>
              <w:t>[45, 4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decay of cancer cells by natural death</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0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f_Monocytes_into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23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Domínguez PM&lt;/Author&gt;&lt;Year&gt;2010&lt;/Year&gt;&lt;RecNum&gt;815&lt;/RecNum&gt;&lt;DisplayText&gt;[59]&lt;/DisplayText&gt;&lt;record&gt;&lt;rec-number&gt;815&lt;/rec-number&gt;&lt;foreign-keys&gt;&lt;key app="EN" db-id="tefew2v23pd0t8eex9oprez9t05vrde2fvtz" timestamp="1538944394"&gt;815&lt;/key&gt;&lt;/foreign-keys&gt;&lt;ref-type name="Journal Article"&gt;17&lt;/ref-type&gt;&lt;contributors&gt;&lt;authors&gt;&lt;author&gt;Domínguez PM, Ardavín C&lt;/author&gt;&lt;/authors&gt;&lt;/contributors&gt;&lt;titles&gt;&lt;title&gt;Differentiation and function of mouse monocyte-derived dendritic cells in steady state and inflammation&lt;/title&gt;&lt;secondary-title&gt;Immunol Rev.&lt;/secondary-title&gt;&lt;/titles&gt;&lt;periodical&gt;&lt;full-title&gt;Immunol Rev.&lt;/full-title&gt;&lt;/periodical&gt;&lt;pages&gt;90-104&lt;/pages&gt;&lt;volume&gt;234&lt;/volume&gt;&lt;number&gt;1&lt;/number&gt;&lt;dates&gt;&lt;year&gt;2010&lt;/year&gt;&lt;/dates&gt;&lt;urls&gt;&lt;/urls&gt;&lt;electronic-resource-num&gt;10.1111/j.0105-2896.2009.00876.&lt;/electronic-resource-num&gt;&lt;/record&gt;&lt;/Cite&gt;&lt;/EndNote&gt;</w:instrText>
            </w:r>
            <w:r w:rsidRPr="00932C62">
              <w:rPr>
                <w:sz w:val="16"/>
                <w:szCs w:val="16"/>
              </w:rPr>
              <w:fldChar w:fldCharType="separate"/>
            </w:r>
            <w:r>
              <w:rPr>
                <w:noProof/>
                <w:sz w:val="16"/>
                <w:szCs w:val="16"/>
              </w:rPr>
              <w:t>[59]</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the appearance of monocytes in the tumor following the appearance of tumor antigen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0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f_no_prolif</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99.7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for the fraction of Primed Naive T cells that will not successfully undergo the second phase of priming, and will therefore be considered anergic</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lastRenderedPageBreak/>
              <w:t>10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f_P</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3.10E-0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illiliter/min</w:t>
            </w:r>
            <w:r w:rsidRPr="00932C62">
              <w:rPr>
                <w:sz w:val="16"/>
                <w:szCs w:val="16"/>
              </w:rPr>
              <w:t>/mol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ttachment rate of free effector T cells in vascular space in peripheral tissu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0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f_Phase2P</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15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hou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IZW5yaWNrc29uPC9BdXRob3I+PFllYXI+MjAwODwvWWVh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</w:fldData>
              </w:fldChar>
            </w:r>
            <w:r>
              <w:rPr>
                <w:sz w:val="16"/>
                <w:szCs w:val="16"/>
              </w:rPr>
              <w:instrText xml:space="preserve"> ADDIN EN.CITE </w:instrText>
            </w:r>
            <w:r>
              <w:rPr>
                <w:sz w:val="16"/>
                <w:szCs w:val="16"/>
              </w:rPr>
              <w:fldChar w:fldCharType="begin">
                <w:fldData xml:space="preserve">PEVuZE5vdGU+PENpdGU+PEF1dGhvcj5IZW5yaWNrc29uPC9BdXRob3I+PFllYXI+MjAwODwvWWVh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60-62]</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Rate constant defining the approximate half-life of the entire second phase of priming in the lymph nodes, considering that the Primed Naïve T cells are\in the deep T-cell areas in the lymph node. This, along with the second priming phase, accounts for T cells starting to proliferate 1.5-2 days following the encounter of antigens on mAPCs </w:t>
            </w:r>
            <w:r w:rsidRPr="00932C62">
              <w:rPr>
                <w:sz w:val="16"/>
                <w:szCs w:val="16"/>
              </w:rPr>
              <w:fldChar w:fldCharType="begin"/>
            </w:r>
            <w:r>
              <w:rPr>
                <w:sz w:val="16"/>
                <w:szCs w:val="16"/>
              </w:rPr>
              <w:instrText xml:space="preserve"> ADDIN EN.CITE &lt;EndNote&gt;&lt;Cite&gt;&lt;Author&gt;Stoll&lt;/Author&gt;&lt;Year&gt;2002&lt;/Year&gt;&lt;RecNum&gt;818&lt;/RecNum&gt;&lt;DisplayText&gt;[62]&lt;/DisplayText&gt;&lt;record&gt;&lt;rec-number&gt;818&lt;/rec-number&gt;&lt;foreign-keys&gt;&lt;key app="EN" db-id="tefew2v23pd0t8eex9oprez9t05vrde2fvtz" timestamp="1538944394"&gt;818&lt;/key&gt;&lt;/foreign-keys&gt;&lt;ref-type name="Journal Article"&gt;17&lt;/ref-type&gt;&lt;contributors&gt;&lt;authors&gt;&lt;author&gt;Sabine Stoll&lt;/author&gt;&lt;author&gt;Jerome Delon&lt;/author&gt;&lt;author&gt;Tilmann M. Brotz&lt;/author&gt;&lt;author&gt;Ronald N. Germain&lt;/author&gt;&lt;/authors&gt;&lt;/contributors&gt;&lt;titles&gt;&lt;title&gt;Dynamic imaging of T cell-dendritic cell interactions in lymph nodes&lt;/title&gt;&lt;secondary-title&gt;Science&lt;/secondary-title&gt;&lt;/titles&gt;&lt;periodical&gt;&lt;full-title&gt;Science&lt;/full-title&gt;&lt;/periodical&gt;&lt;pages&gt;1873-6&lt;/pages&gt;&lt;volume&gt;296&lt;/volume&gt;&lt;number&gt;5574&lt;/number&gt;&lt;dates&gt;&lt;year&gt;2002&lt;/year&gt;&lt;/dates&gt;&lt;urls&gt;&lt;/urls&gt;&lt;electronic-resource-num&gt;10.1126/science.1071065&lt;/electronic-resource-num&gt;&lt;/record&gt;&lt;/Cite&gt;&lt;/EndNote&gt;</w:instrText>
            </w:r>
            <w:r w:rsidRPr="00932C62">
              <w:rPr>
                <w:sz w:val="16"/>
                <w:szCs w:val="16"/>
              </w:rPr>
              <w:fldChar w:fldCharType="separate"/>
            </w:r>
            <w:r>
              <w:rPr>
                <w:noProof/>
                <w:sz w:val="16"/>
                <w:szCs w:val="16"/>
              </w:rPr>
              <w:t>[62]</w:t>
            </w:r>
            <w:r w:rsidRPr="00932C62">
              <w:rPr>
                <w:sz w:val="16"/>
                <w:szCs w:val="16"/>
              </w:rPr>
              <w:fldChar w:fldCharType="end"/>
            </w:r>
            <w:r w:rsidRPr="00932C62">
              <w:rPr>
                <w:sz w:val="16"/>
                <w:szCs w:val="16"/>
              </w:rPr>
              <w:t>.</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0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f_Prolif_end</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5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NaWxsZXI8L0F1dGhvcj48WWVhcj4yMDA0PC9ZZWFyPjxS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</w:fldData>
              </w:fldChar>
            </w:r>
            <w:r>
              <w:rPr>
                <w:sz w:val="16"/>
                <w:szCs w:val="16"/>
              </w:rPr>
              <w:instrText xml:space="preserve"> ADDIN EN.CITE </w:instrText>
            </w:r>
            <w:r>
              <w:rPr>
                <w:sz w:val="16"/>
                <w:szCs w:val="16"/>
              </w:rPr>
              <w:fldChar w:fldCharType="begin">
                <w:fldData xml:space="preserve">PEVuZE5vdGU+PENpdGU+PEF1dGhvcj5NaWxsZXI8L0F1dGhvcj48WWVhcj4yMDA0PC9ZZWFyPjxS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32, 61, 6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for conversion of proliferating Naive T cells into Effector T cells in the lymph nodes. The T cells were optimized to account for 3 divisions per day over 5 day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0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f_RestingMacrophag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Palsson&lt;/Author&gt;&lt;Year&gt;2013&lt;/Year&gt;&lt;RecNum&gt;794&lt;/RecNum&gt;&lt;DisplayText&gt;[45, 49]&lt;/DisplayText&gt;&lt;record&gt;&lt;rec-number&gt;794&lt;/rec-number&gt;&lt;foreign-keys&gt;&lt;key app="EN" db-id="tefew2v23pd0t8eex9oprez9t05vrde2fvtz" timestamp="1538944393"&gt;794&lt;/key&gt;&lt;/foreign-keys&gt;&lt;ref-type name="Journal Article"&gt;17&lt;/ref-type&gt;&lt;contributors&gt;&lt;authors&gt;&lt;author&gt;Sirus Palsson&lt;/author&gt;&lt;author&gt;Timothy P Hickling&lt;/author&gt;&lt;author&gt;Erica L Bradshaw-Pierce&lt;/author&gt;&lt;author&gt;Michael Zager&lt;/author&gt;&lt;author&gt;Karin Jooss&lt;/author&gt;&lt;author&gt;Peter J O’Brien&lt;/author&gt;&lt;author&gt;Mary E Spilker&lt;/author&gt;&lt;author&gt;Bernhard O Palsson&lt;/author&gt;&lt;author&gt;Paolo Vicini&lt;/author&gt;&lt;/authors&gt;&lt;/contributors&gt;&lt;titles&gt;&lt;title&gt;The development of a fully-integrated immune response model (FIRM) simulator of the immune response through integration of multiple subset models&lt;/title&gt;&lt;secondary-title&gt;BMC Syst Biol.&lt;/secondary-title&gt;&lt;/titles&gt;&lt;periodical&gt;&lt;full-title&gt;BMC Syst Biol.&lt;/full-title&gt;&lt;/periodical&gt;&lt;volume&gt;7&lt;/volume&gt;&lt;dates&gt;&lt;year&gt;2013&lt;/year&gt;&lt;/dates&gt;&lt;urls&gt;&lt;/urls&gt;&lt;custom2&gt;PMC3853972&lt;/custom2&gt;&lt;custom7&gt;95&lt;/custom7&gt;&lt;electronic-resource-num&gt;10.1186/1752-0509-7-95&lt;/electronic-resource-num&gt;&lt;/record&gt;&lt;/Cite&gt;&lt;Cite&gt;&lt;Author&gt;Marino&lt;/Author&gt;&lt;Year&gt;2004&lt;/Year&gt;&lt;RecNum&gt;801&lt;/RecNum&gt;&lt;record&gt;&lt;rec-number&gt;801&lt;/rec-number&gt;&lt;foreign-keys&gt;&lt;key app="EN" db-id="tefew2v23pd0t8eex9oprez9t05vrde2fvtz" timestamp="1538944394"&gt;801&lt;/key&gt;&lt;/foreign-keys&gt;&lt;ref-type name="Journal Article"&gt;17&lt;/ref-type&gt;&lt;contributors&gt;&lt;authors&gt;&lt;author&gt;Simeone Marino&lt;/author&gt;&lt;author&gt;Denise E. Kirschner&lt;/author&gt;&lt;/authors&gt;&lt;/contributors&gt;&lt;titles&gt;&lt;title&gt;The human immune response to Mycobacterium tuberculosis in lung and lymph node&lt;/title&gt;&lt;secondary-title&gt;J Theor Biol.&lt;/secondary-title&gt;&lt;/titles&gt;&lt;periodical&gt;&lt;full-title&gt;J Theor Biol.&lt;/full-title&gt;&lt;/periodical&gt;&lt;pages&gt;463-86&lt;/pages&gt;&lt;volume&gt;227&lt;/volume&gt;&lt;number&gt;4&lt;/number&gt;&lt;dates&gt;&lt;year&gt;2004&lt;/year&gt;&lt;/dates&gt;&lt;urls&gt;&lt;/urls&gt;&lt;electronic-resource-num&gt;10.1016/j.jtbi.2003.11.023&lt;/electronic-resource-num&gt;&lt;/record&gt;&lt;/Cite&gt;&lt;/EndNote&gt;</w:instrText>
            </w:r>
            <w:r w:rsidRPr="00932C62">
              <w:rPr>
                <w:sz w:val="16"/>
                <w:szCs w:val="16"/>
              </w:rPr>
              <w:fldChar w:fldCharType="separate"/>
            </w:r>
            <w:r>
              <w:rPr>
                <w:noProof/>
                <w:sz w:val="16"/>
                <w:szCs w:val="16"/>
              </w:rPr>
              <w:t>[45, 49]</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for turnover of resting macrophag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1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f_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6.90E-09</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illiliter/min</w:t>
            </w:r>
            <w:r w:rsidRPr="00932C62">
              <w:rPr>
                <w:sz w:val="16"/>
                <w:szCs w:val="16"/>
              </w:rPr>
              <w:t>/mol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ttachment rate of free effector T cells in vascular space in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1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f_TregLNS_Inac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755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hou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Rate constant defining the half-life of inactivation of mAPCs in the lymph nodes resulting from secreted CTLA-4 from T Regulatory cells interacting with CD80 and CD86 receptors on mAPCs </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1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g</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ilogra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Unit assignment</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s value of 1 kilogram to the term kg in the model</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1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ff_CD28_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ollins&lt;/Author&gt;&lt;Year&gt;2002&lt;/Year&gt;&lt;RecNum&gt;820&lt;/RecNum&gt;&lt;DisplayText&gt;[64]&lt;/DisplayText&gt;&lt;record&gt;&lt;rec-number&gt;820&lt;/rec-number&gt;&lt;foreign-keys&gt;&lt;key app="EN" db-id="tefew2v23pd0t8eex9oprez9t05vrde2fvtz" timestamp="1538944394"&gt;820&lt;/key&gt;&lt;/foreign-keys&gt;&lt;ref-type name="Journal Article"&gt;17&lt;/ref-type&gt;&lt;contributors&gt;&lt;authors&gt;&lt;author&gt;Alison V. Collins&lt;/author&gt;&lt;author&gt;Douglas W. Brodie&lt;/author&gt;&lt;author&gt;Robert J.C. Gilbert&lt;/author&gt;&lt;author&gt;Andrea Iaboni&lt;/author&gt;&lt;author&gt;Raquel Manso-Sancho&lt;/author&gt;&lt;author&gt;Björn Walse&lt;/author&gt;&lt;author&gt;David I. Stuart&lt;/author&gt;&lt;author&gt;P.Anton van der Merwe&lt;/author&gt;&lt;author&gt;Simon J. Davis&lt;/author&gt;&lt;/authors&gt;&lt;/contributors&gt;&lt;titles&gt;&lt;title&gt;The Interaction Properties of Costimulatory Molecules Revisited&lt;/title&gt;&lt;secondary-title&gt;Immunity&lt;/secondary-title&gt;&lt;/titles&gt;&lt;periodical&gt;&lt;full-title&gt;Immunity&lt;/full-title&gt;&lt;/periodical&gt;&lt;pages&gt;201-10&lt;/pages&gt;&lt;volume&gt;17&lt;/volume&gt;&lt;number&gt;2&lt;/number&gt;&lt;dates&gt;&lt;year&gt;2002&lt;/year&gt;&lt;/dates&gt;&lt;urls&gt;&lt;/urls&gt;&lt;electronic-resource-num&gt;http://dx.doi.org/10.1016/S1074-7613(02)00362-X&lt;/electronic-resource-num&gt;&lt;/record&gt;&lt;/Cite&gt;&lt;/EndNote&gt;</w:instrText>
            </w:r>
            <w:r w:rsidRPr="00932C62">
              <w:rPr>
                <w:sz w:val="16"/>
                <w:szCs w:val="16"/>
              </w:rPr>
              <w:fldChar w:fldCharType="separate"/>
            </w:r>
            <w:r>
              <w:rPr>
                <w:noProof/>
                <w:sz w:val="16"/>
                <w:szCs w:val="16"/>
              </w:rPr>
              <w:t>[64]</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ssociation rate constant for the interaction of CD28 with CD80</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1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ff_CD28_CD86</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ollins&lt;/Author&gt;&lt;Year&gt;2002&lt;/Year&gt;&lt;RecNum&gt;820&lt;/RecNum&gt;&lt;DisplayText&gt;[64]&lt;/DisplayText&gt;&lt;record&gt;&lt;rec-number&gt;820&lt;/rec-number&gt;&lt;foreign-keys&gt;&lt;key app="EN" db-id="tefew2v23pd0t8eex9oprez9t05vrde2fvtz" timestamp="1538944394"&gt;820&lt;/key&gt;&lt;/foreign-keys&gt;&lt;ref-type name="Journal Article"&gt;17&lt;/ref-type&gt;&lt;contributors&gt;&lt;authors&gt;&lt;author&gt;Alison V. Collins&lt;/author&gt;&lt;author&gt;Douglas W. Brodie&lt;/author&gt;&lt;author&gt;Robert J.C. Gilbert&lt;/author&gt;&lt;author&gt;Andrea Iaboni&lt;/author&gt;&lt;author&gt;Raquel Manso-Sancho&lt;/author&gt;&lt;author&gt;Björn Walse&lt;/author&gt;&lt;author&gt;David I. Stuart&lt;/author&gt;&lt;author&gt;P.Anton van der Merwe&lt;/author&gt;&lt;author&gt;Simon J. Davis&lt;/author&gt;&lt;/authors&gt;&lt;/contributors&gt;&lt;titles&gt;&lt;title&gt;The Interaction Properties of Costimulatory Molecules Revisited&lt;/title&gt;&lt;secondary-title&gt;Immunity&lt;/secondary-title&gt;&lt;/titles&gt;&lt;periodical&gt;&lt;full-title&gt;Immunity&lt;/full-title&gt;&lt;/periodical&gt;&lt;pages&gt;201-10&lt;/pages&gt;&lt;volume&gt;17&lt;/volume&gt;&lt;number&gt;2&lt;/number&gt;&lt;dates&gt;&lt;year&gt;2002&lt;/year&gt;&lt;/dates&gt;&lt;urls&gt;&lt;/urls&gt;&lt;electronic-resource-num&gt;http://dx.doi.org/10.1016/S1074-7613(02)00362-X&lt;/electronic-resource-num&gt;&lt;/record&gt;&lt;/Cite&gt;&lt;/EndNote&gt;</w:instrText>
            </w:r>
            <w:r w:rsidRPr="00932C62">
              <w:rPr>
                <w:sz w:val="16"/>
                <w:szCs w:val="16"/>
              </w:rPr>
              <w:fldChar w:fldCharType="separate"/>
            </w:r>
            <w:r>
              <w:rPr>
                <w:noProof/>
                <w:sz w:val="16"/>
                <w:szCs w:val="16"/>
              </w:rPr>
              <w:t>[64]</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ssociation rate constant for the interaction of CD28 with CD86</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1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ff_CTLA4_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4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ollins&lt;/Author&gt;&lt;Year&gt;2002&lt;/Year&gt;&lt;RecNum&gt;820&lt;/RecNum&gt;&lt;DisplayText&gt;[64]&lt;/DisplayText&gt;&lt;record&gt;&lt;rec-number&gt;820&lt;/rec-number&gt;&lt;foreign-keys&gt;&lt;key app="EN" db-id="tefew2v23pd0t8eex9oprez9t05vrde2fvtz" timestamp="1538944394"&gt;820&lt;/key&gt;&lt;/foreign-keys&gt;&lt;ref-type name="Journal Article"&gt;17&lt;/ref-type&gt;&lt;contributors&gt;&lt;authors&gt;&lt;author&gt;Alison V. Collins&lt;/author&gt;&lt;author&gt;Douglas W. Brodie&lt;/author&gt;&lt;author&gt;Robert J.C. Gilbert&lt;/author&gt;&lt;author&gt;Andrea Iaboni&lt;/author&gt;&lt;author&gt;Raquel Manso-Sancho&lt;/author&gt;&lt;author&gt;Björn Walse&lt;/author&gt;&lt;author&gt;David I. Stuart&lt;/author&gt;&lt;author&gt;P.Anton van der Merwe&lt;/author&gt;&lt;author&gt;Simon J. Davis&lt;/author&gt;&lt;/authors&gt;&lt;/contributors&gt;&lt;titles&gt;&lt;title&gt;The Interaction Properties of Costimulatory Molecules Revisited&lt;/title&gt;&lt;secondary-title&gt;Immunity&lt;/secondary-title&gt;&lt;/titles&gt;&lt;periodical&gt;&lt;full-title&gt;Immunity&lt;/full-title&gt;&lt;/periodical&gt;&lt;pages&gt;201-10&lt;/pages&gt;&lt;volume&gt;17&lt;/volume&gt;&lt;number&gt;2&lt;/number&gt;&lt;dates&gt;&lt;year&gt;2002&lt;/year&gt;&lt;/dates&gt;&lt;urls&gt;&lt;/urls&gt;&lt;electronic-resource-num&gt;http://dx.doi.org/10.1016/S1074-7613(02)00362-X&lt;/electronic-resource-num&gt;&lt;/record&gt;&lt;/Cite&gt;&lt;/EndNote&gt;</w:instrText>
            </w:r>
            <w:r w:rsidRPr="00932C62">
              <w:rPr>
                <w:sz w:val="16"/>
                <w:szCs w:val="16"/>
              </w:rPr>
              <w:fldChar w:fldCharType="separate"/>
            </w:r>
            <w:r>
              <w:rPr>
                <w:noProof/>
                <w:sz w:val="16"/>
                <w:szCs w:val="16"/>
              </w:rPr>
              <w:t>[64]</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Dissociation rate constant for the interaction of CTLA-4 with CD80 </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1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ff_CTLA4_CD86</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5.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ollins&lt;/Author&gt;&lt;Year&gt;2002&lt;/Year&gt;&lt;RecNum&gt;820&lt;/RecNum&gt;&lt;DisplayText&gt;[64]&lt;/DisplayText&gt;&lt;record&gt;&lt;rec-number&gt;820&lt;/rec-number&gt;&lt;foreign-keys&gt;&lt;key app="EN" db-id="tefew2v23pd0t8eex9oprez9t05vrde2fvtz" timestamp="1538944394"&gt;820&lt;/key&gt;&lt;/foreign-keys&gt;&lt;ref-type name="Journal Article"&gt;17&lt;/ref-type&gt;&lt;contributors&gt;&lt;authors&gt;&lt;author&gt;Alison V. Collins&lt;/author&gt;&lt;author&gt;Douglas W. Brodie&lt;/author&gt;&lt;author&gt;Robert J.C. Gilbert&lt;/author&gt;&lt;author&gt;Andrea Iaboni&lt;/author&gt;&lt;author&gt;Raquel Manso-Sancho&lt;/author&gt;&lt;author&gt;Björn Walse&lt;/author&gt;&lt;author&gt;David I. Stuart&lt;/author&gt;&lt;author&gt;P.Anton van der Merwe&lt;/author&gt;&lt;author&gt;Simon J. Davis&lt;/author&gt;&lt;/authors&gt;&lt;/contributors&gt;&lt;titles&gt;&lt;title&gt;The Interaction Properties of Costimulatory Molecules Revisited&lt;/title&gt;&lt;secondary-title&gt;Immunity&lt;/secondary-title&gt;&lt;/titles&gt;&lt;periodical&gt;&lt;full-title&gt;Immunity&lt;/full-title&gt;&lt;/periodical&gt;&lt;pages&gt;201-10&lt;/pages&gt;&lt;volume&gt;17&lt;/volume&gt;&lt;number&gt;2&lt;/number&gt;&lt;dates&gt;&lt;year&gt;2002&lt;/year&gt;&lt;/dates&gt;&lt;urls&gt;&lt;/urls&gt;&lt;electronic-resource-num&gt;http://dx.doi.org/10.1016/S1074-7613(02)00362-X&lt;/electronic-resource-num&gt;&lt;/record&gt;&lt;/Cite&gt;&lt;/EndNote&gt;</w:instrText>
            </w:r>
            <w:r w:rsidRPr="00932C62">
              <w:rPr>
                <w:sz w:val="16"/>
                <w:szCs w:val="16"/>
              </w:rPr>
              <w:fldChar w:fldCharType="separate"/>
            </w:r>
            <w:r>
              <w:rPr>
                <w:noProof/>
                <w:sz w:val="16"/>
                <w:szCs w:val="16"/>
              </w:rPr>
              <w:t>[64]</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ssociation rate constant for the interaction of CTLA-4 with CD86</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1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ff_CTLA4mAb_CTLA4</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w:t>
            </w:r>
            <w:r>
              <w:rPr>
                <w:sz w:val="16"/>
                <w:szCs w:val="16"/>
              </w:rPr>
              <w:t>001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He&lt;/Author&gt;&lt;Year&gt;2017&lt;/Year&gt;&lt;RecNum&gt;507&lt;/RecNum&gt;&lt;DisplayText&gt;[65]&lt;/DisplayText&gt;&lt;record&gt;&lt;rec-number&gt;507&lt;/rec-number&gt;&lt;foreign-keys&gt;&lt;key app="EN" db-id="tefew2v23pd0t8eex9oprez9t05vrde2fvtz" timestamp="1537813498"&gt;507&lt;/key&gt;&lt;/foreign-keys&gt;&lt;ref-type name="Journal Article"&gt;17&lt;/ref-type&gt;&lt;contributors&gt;&lt;authors&gt;&lt;author&gt;He, M.&lt;/author&gt;&lt;author&gt;Chai, Y.&lt;/author&gt;&lt;author&gt;Qi, J.&lt;/author&gt;&lt;author&gt;Zhang, C. W. H.&lt;/author&gt;&lt;author&gt;Tong, Z.&lt;/author&gt;&lt;author&gt;Shi, Y.&lt;/author&gt;&lt;author&gt;Yan, J.&lt;/author&gt;&lt;author&gt;Tan, S.&lt;/author&gt;&lt;author&gt;Gao, G. F.&lt;/author&gt;&lt;/authors&gt;&lt;/contributors&gt;&lt;auth-address&gt;CAS Key Laboratory of Pathogenic Microbiology and Immunology, Institute of Microbiology, Chinese Academy of Sciences, Beijing 100101, China.&amp;#xD;University of Chinese Academy of Sciences, Beijing 100049, China.&amp;#xD;ImmuFuCell Biotechnology Co., Ltd., Beijing 100102, China.&amp;#xD;CAS Key Laboratory of Microbial Physiological and Metabolic Engineering, Institute of Microbiology, Chinese Academy of Sciences, Beijing 100101, China.&lt;/auth-address&gt;&lt;titles&gt;&lt;title&gt;Remarkably similar CTLA-4 binding properties of therapeutic ipilimumab and tremelimumab antibodies&lt;/title&gt;&lt;secondary-title&gt;Oncotarget&lt;/secondary-title&gt;&lt;/titles&gt;&lt;periodical&gt;&lt;full-title&gt;Oncotarget&lt;/full-title&gt;&lt;/periodical&gt;&lt;pages&gt;67129-67139&lt;/pages&gt;&lt;volume&gt;8&lt;/volume&gt;&lt;number&gt;40&lt;/number&gt;&lt;edition&gt;2017/10/06&lt;/edition&gt;&lt;keywords&gt;&lt;keyword&gt;Ctla-4&lt;/keyword&gt;&lt;keyword&gt;complex structure&lt;/keyword&gt;&lt;keyword&gt;ipilimumab&lt;/keyword&gt;&lt;keyword&gt;tremelimumab&lt;/keyword&gt;&lt;keyword&gt;publication of this work.&lt;/keyword&gt;&lt;/keywords&gt;&lt;dates&gt;&lt;year&gt;2017&lt;/year&gt;&lt;pub-dates&gt;&lt;date&gt;Sep 15&lt;/date&gt;&lt;/pub-dates&gt;&lt;/dates&gt;&lt;isbn&gt;1949-2553 (Electronic)&amp;#xD;1949-2553 (Linking)&lt;/isbn&gt;&lt;accession-num&gt;28978021&lt;/accession-num&gt;&lt;urls&gt;&lt;related-urls&gt;&lt;url&gt;https://www.ncbi.nlm.nih.gov/pubmed/28978021&lt;/url&gt;&lt;/related-urls&gt;&lt;/urls&gt;&lt;custom2&gt;PMC5620161&lt;/custom2&gt;&lt;electronic-resource-num&gt;10.18632/oncotarget.18004&lt;/electronic-resource-num&gt;&lt;/record&gt;&lt;/Cite&gt;&lt;/EndNote&gt;</w:instrText>
            </w:r>
            <w:r>
              <w:rPr>
                <w:sz w:val="16"/>
                <w:szCs w:val="16"/>
              </w:rPr>
              <w:fldChar w:fldCharType="separate"/>
            </w:r>
            <w:r>
              <w:rPr>
                <w:noProof/>
                <w:sz w:val="16"/>
                <w:szCs w:val="16"/>
              </w:rPr>
              <w:t>[65]</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Dissociation rate constant for the interaction of CTLA-4 with </w:t>
            </w:r>
            <w:r>
              <w:rPr>
                <w:sz w:val="16"/>
                <w:szCs w:val="16"/>
              </w:rPr>
              <w:t>Tremelimumab</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1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ff_PD1_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44</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heng&lt;/Author&gt;&lt;Year&gt;2013&lt;/Year&gt;&lt;RecNum&gt;822&lt;/RecNum&gt;&lt;DisplayText&gt;[66]&lt;/DisplayText&gt;&lt;record&gt;&lt;rec-number&gt;822&lt;/rec-number&gt;&lt;foreign-keys&gt;&lt;key app="EN" db-id="tefew2v23pd0t8eex9oprez9t05vrde2fvtz" timestamp="1538944394"&gt;822&lt;/key&gt;&lt;/foreign-keys&gt;&lt;ref-type name="Journal Article"&gt;17&lt;/ref-type&gt;&lt;contributors&gt;&lt;authors&gt;&lt;author&gt;Xiaoxiao Cheng&lt;/author&gt;&lt;author&gt;Vaclav Veverka&lt;/author&gt;&lt;author&gt;Anand Radhakrishnan&lt;/author&gt;&lt;author&gt;Lorna C. Waters&lt;/author&gt;&lt;author&gt;Frederick W. Muskett&lt;/author&gt;&lt;author&gt;Sara H. Morgan&lt;/author&gt;&lt;author&gt;Jiandong Huo&lt;/author&gt;&lt;author&gt;Chao Yu&lt;/author&gt;&lt;author&gt;Edward J. Evans&lt;/author&gt;&lt;author&gt;Alasdair J. Leslie&lt;/author&gt;&lt;author&gt;Meryn Griffiths&lt;/author&gt;&lt;author&gt;Colin Stubberfield&lt;/author&gt;&lt;author&gt;Robert Griffin&lt;/author&gt;&lt;author&gt;Alistair J. Henry&lt;/author&gt;&lt;author&gt;Andreas Jansson&lt;/author&gt;&lt;author&gt;John E. Ladbury&lt;/author&gt;&lt;author&gt;Shinji Ikemizu&lt;/author&gt;&lt;author&gt;Mark D. Carr&lt;/author&gt;&lt;author&gt;Simon J. Davis&lt;/author&gt;&lt;/authors&gt;&lt;/contributors&gt;&lt;titles&gt;&lt;title&gt;Structure and Interactions of the Human Programmed Cell Death 1 Receptor&lt;/title&gt;&lt;secondary-title&gt;J Biol Chem.&lt;/secondary-title&gt;&lt;/titles&gt;&lt;periodical&gt;&lt;full-title&gt;J Biol Chem.&lt;/full-title&gt;&lt;/periodical&gt;&lt;pages&gt;11771-85&lt;/pages&gt;&lt;volume&gt;288&lt;/volume&gt;&lt;number&gt;17&lt;/number&gt;&lt;edition&gt;2013 Feb 15&lt;/edition&gt;&lt;dates&gt;&lt;year&gt;2013&lt;/year&gt;&lt;/dates&gt;&lt;urls&gt;&lt;/urls&gt;&lt;electronic-resource-num&gt;10.1074/jbc.M112.448126&lt;/electronic-resource-num&gt;&lt;/record&gt;&lt;/Cite&gt;&lt;/EndNote&gt;</w:instrText>
            </w:r>
            <w:r w:rsidRPr="00932C62">
              <w:rPr>
                <w:sz w:val="16"/>
                <w:szCs w:val="16"/>
              </w:rPr>
              <w:fldChar w:fldCharType="separate"/>
            </w:r>
            <w:r>
              <w:rPr>
                <w:noProof/>
                <w:sz w:val="16"/>
                <w:szCs w:val="16"/>
              </w:rPr>
              <w:t>[6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ssociation rate constant for the interaction of PD-1 with PD-L1</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1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ff_PD1_PDL2</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5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heng&lt;/Author&gt;&lt;Year&gt;2013&lt;/Year&gt;&lt;RecNum&gt;822&lt;/RecNum&gt;&lt;DisplayText&gt;[66]&lt;/DisplayText&gt;&lt;record&gt;&lt;rec-number&gt;822&lt;/rec-number&gt;&lt;foreign-keys&gt;&lt;key app="EN" db-id="tefew2v23pd0t8eex9oprez9t05vrde2fvtz" timestamp="1538944394"&gt;822&lt;/key&gt;&lt;/foreign-keys&gt;&lt;ref-type name="Journal Article"&gt;17&lt;/ref-type&gt;&lt;contributors&gt;&lt;authors&gt;&lt;author&gt;Xiaoxiao Cheng&lt;/author&gt;&lt;author&gt;Vaclav Veverka&lt;/author&gt;&lt;author&gt;Anand Radhakrishnan&lt;/author&gt;&lt;author&gt;Lorna C. Waters&lt;/author&gt;&lt;author&gt;Frederick W. Muskett&lt;/author&gt;&lt;author&gt;Sara H. Morgan&lt;/author&gt;&lt;author&gt;Jiandong Huo&lt;/author&gt;&lt;author&gt;Chao Yu&lt;/author&gt;&lt;author&gt;Edward J. Evans&lt;/author&gt;&lt;author&gt;Alasdair J. Leslie&lt;/author&gt;&lt;author&gt;Meryn Griffiths&lt;/author&gt;&lt;author&gt;Colin Stubberfield&lt;/author&gt;&lt;author&gt;Robert Griffin&lt;/author&gt;&lt;author&gt;Alistair J. Henry&lt;/author&gt;&lt;author&gt;Andreas Jansson&lt;/author&gt;&lt;author&gt;John E. Ladbury&lt;/author&gt;&lt;author&gt;Shinji Ikemizu&lt;/author&gt;&lt;author&gt;Mark D. Carr&lt;/author&gt;&lt;author&gt;Simon J. Davis&lt;/author&gt;&lt;/authors&gt;&lt;/contributors&gt;&lt;titles&gt;&lt;title&gt;Structure and Interactions of the Human Programmed Cell Death 1 Receptor&lt;/title&gt;&lt;secondary-title&gt;J Biol Chem.&lt;/secondary-title&gt;&lt;/titles&gt;&lt;periodical&gt;&lt;full-title&gt;J Biol Chem.&lt;/full-title&gt;&lt;/periodical&gt;&lt;pages&gt;11771-85&lt;/pages&gt;&lt;volume&gt;288&lt;/volume&gt;&lt;number&gt;17&lt;/number&gt;&lt;edition&gt;2013 Feb 15&lt;/edition&gt;&lt;dates&gt;&lt;year&gt;2013&lt;/year&gt;&lt;/dates&gt;&lt;urls&gt;&lt;/urls&gt;&lt;electronic-resource-num&gt;10.1074/jbc.M112.448126&lt;/electronic-resource-num&gt;&lt;/record&gt;&lt;/Cite&gt;&lt;/EndNote&gt;</w:instrText>
            </w:r>
            <w:r w:rsidRPr="00932C62">
              <w:rPr>
                <w:sz w:val="16"/>
                <w:szCs w:val="16"/>
              </w:rPr>
              <w:fldChar w:fldCharType="separate"/>
            </w:r>
            <w:r>
              <w:rPr>
                <w:noProof/>
                <w:sz w:val="16"/>
                <w:szCs w:val="16"/>
              </w:rPr>
              <w:t>[6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ssociation rate constant for the interaction of PD-1 with PD-L2</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2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ff_PD1-PD1mAb</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85551A">
              <w:rPr>
                <w:sz w:val="16"/>
                <w:szCs w:val="16"/>
              </w:rPr>
              <w:t>6.75e-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Tan&lt;/Author&gt;&lt;Year&gt;2016&lt;/Year&gt;&lt;RecNum&gt;1532&lt;/RecNum&gt;&lt;DisplayText&gt;[67]&lt;/DisplayText&gt;&lt;record&gt;&lt;rec-number&gt;1532&lt;/rec-number&gt;&lt;foreign-keys&gt;&lt;key app="EN" db-id="tefew2v23pd0t8eex9oprez9t05vrde2fvtz" timestamp="1538948799"&gt;1532&lt;/key&gt;&lt;/foreign-keys&gt;&lt;ref-type name="Journal Article"&gt;17&lt;/ref-type&gt;&lt;contributors&gt;&lt;authors&gt;&lt;author&gt;Tan, S.&lt;/author&gt;&lt;author&gt;Zhang, C. W.&lt;/author&gt;&lt;author&gt;Gao, G. F.&lt;/author&gt;&lt;/authors&gt;&lt;/contributors&gt;&lt;auth-address&gt;CAS Key Laboratory of Pathogenic Microbiology and Immunology, Institute of Microbiology, Chinese Academy of Sciences, Beijing, China.&amp;#xD;ImmuFuCell Biotechnology Co., Ltd., Beijing, China.&lt;/auth-address&gt;&lt;titles&gt;&lt;title&gt;Seeing is believing: anti-PD-1/PD-L1 monoclonal antibodies in action for checkpoint blockade tumor immunotherapy&lt;/title&gt;&lt;secondary-title&gt;Signal Transduct Target Ther&lt;/secondary-title&gt;&lt;/titles&gt;&lt;periodical&gt;&lt;full-title&gt;Signal Transduct Target Ther&lt;/full-title&gt;&lt;/periodical&gt;&lt;pages&gt;16029&lt;/pages&gt;&lt;volume&gt;1&lt;/volume&gt;&lt;edition&gt;2017/12/22&lt;/edition&gt;&lt;dates&gt;&lt;year&gt;2016&lt;/year&gt;&lt;/dates&gt;&lt;isbn&gt;2095-9907 (Print)&amp;#xD;2059-3635 (Linking)&lt;/isbn&gt;&lt;accession-num&gt;29263905&lt;/accession-num&gt;&lt;urls&gt;&lt;related-urls&gt;&lt;url&gt;https://www.ncbi.nlm.nih.gov/pubmed/29263905&lt;/url&gt;&lt;/related-urls&gt;&lt;/urls&gt;&lt;custom2&gt;PMC5661648&lt;/custom2&gt;&lt;electronic-resource-num&gt;10.1038/sigtrans.2016.29&lt;/electronic-resource-num&gt;&lt;/record&gt;&lt;/Cite&gt;&lt;/EndNote&gt;</w:instrText>
            </w:r>
            <w:r>
              <w:rPr>
                <w:sz w:val="16"/>
                <w:szCs w:val="16"/>
              </w:rPr>
              <w:fldChar w:fldCharType="separate"/>
            </w:r>
            <w:r>
              <w:rPr>
                <w:noProof/>
                <w:sz w:val="16"/>
                <w:szCs w:val="16"/>
              </w:rPr>
              <w:t>[67]</w:t>
            </w:r>
            <w:r>
              <w:rPr>
                <w:sz w:val="16"/>
                <w:szCs w:val="16"/>
              </w:rPr>
              <w:fldChar w:fldCharType="end"/>
            </w:r>
          </w:p>
        </w:tc>
        <w:tc>
          <w:tcPr>
            <w:tcW w:w="1589" w:type="pct"/>
          </w:tcPr>
          <w:p w:rsidR="00D43551"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Dissociation rate constant for the interaction of PD-1 with </w:t>
            </w:r>
            <w:r>
              <w:rPr>
                <w:sz w:val="16"/>
                <w:szCs w:val="16"/>
              </w:rPr>
              <w:t>Pembrolizumab</w:t>
            </w:r>
          </w:p>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given a Kd of 27.0 pM)</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2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ff_PDL1_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5.94</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heng&lt;/Author&gt;&lt;Year&gt;2013&lt;/Year&gt;&lt;RecNum&gt;822&lt;/RecNum&gt;&lt;DisplayText&gt;[66]&lt;/DisplayText&gt;&lt;record&gt;&lt;rec-number&gt;822&lt;/rec-number&gt;&lt;foreign-keys&gt;&lt;key app="EN" db-id="tefew2v23pd0t8eex9oprez9t05vrde2fvtz" timestamp="1538944394"&gt;822&lt;/key&gt;&lt;/foreign-keys&gt;&lt;ref-type name="Journal Article"&gt;17&lt;/ref-type&gt;&lt;contributors&gt;&lt;authors&gt;&lt;author&gt;Xiaoxiao Cheng&lt;/author&gt;&lt;author&gt;Vaclav Veverka&lt;/author&gt;&lt;author&gt;Anand Radhakrishnan&lt;/author&gt;&lt;author&gt;Lorna C. Waters&lt;/author&gt;&lt;author&gt;Frederick W. Muskett&lt;/author&gt;&lt;author&gt;Sara H. Morgan&lt;/author&gt;&lt;author&gt;Jiandong Huo&lt;/author&gt;&lt;author&gt;Chao Yu&lt;/author&gt;&lt;author&gt;Edward J. Evans&lt;/author&gt;&lt;author&gt;Alasdair J. Leslie&lt;/author&gt;&lt;author&gt;Meryn Griffiths&lt;/author&gt;&lt;author&gt;Colin Stubberfield&lt;/author&gt;&lt;author&gt;Robert Griffin&lt;/author&gt;&lt;author&gt;Alistair J. Henry&lt;/author&gt;&lt;author&gt;Andreas Jansson&lt;/author&gt;&lt;author&gt;John E. Ladbury&lt;/author&gt;&lt;author&gt;Shinji Ikemizu&lt;/author&gt;&lt;author&gt;Mark D. Carr&lt;/author&gt;&lt;author&gt;Simon J. Davis&lt;/author&gt;&lt;/authors&gt;&lt;/contributors&gt;&lt;titles&gt;&lt;title&gt;Structure and Interactions of the Human Programmed Cell Death 1 Receptor&lt;/title&gt;&lt;secondary-title&gt;J Biol Chem.&lt;/secondary-title&gt;&lt;/titles&gt;&lt;periodical&gt;&lt;full-title&gt;J Biol Chem.&lt;/full-title&gt;&lt;/periodical&gt;&lt;pages&gt;11771-85&lt;/pages&gt;&lt;volume&gt;288&lt;/volume&gt;&lt;number&gt;17&lt;/number&gt;&lt;edition&gt;2013 Feb 15&lt;/edition&gt;&lt;dates&gt;&lt;year&gt;2013&lt;/year&gt;&lt;/dates&gt;&lt;urls&gt;&lt;/urls&gt;&lt;electronic-resource-num&gt;10.1074/jbc.M112.448126&lt;/electronic-resource-num&gt;&lt;/record&gt;&lt;/Cite&gt;&lt;/EndNote&gt;</w:instrText>
            </w:r>
            <w:r w:rsidRPr="00932C62">
              <w:rPr>
                <w:sz w:val="16"/>
                <w:szCs w:val="16"/>
              </w:rPr>
              <w:fldChar w:fldCharType="separate"/>
            </w:r>
            <w:r>
              <w:rPr>
                <w:noProof/>
                <w:sz w:val="16"/>
                <w:szCs w:val="16"/>
              </w:rPr>
              <w:t>[6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ssociation rate constant for the interaction of PD-L1 with CD80</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2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ff_PDL1-PDL1mAb</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00</w:t>
            </w:r>
            <w:r>
              <w:rPr>
                <w:sz w:val="16"/>
                <w:szCs w:val="16"/>
              </w:rPr>
              <w:t>28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UYW48L0F1dGhvcj48WWVhcj4yMDE4PC9ZZWFyPjxSZWNO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</w:fldData>
              </w:fldChar>
            </w:r>
            <w:r>
              <w:rPr>
                <w:sz w:val="16"/>
                <w:szCs w:val="16"/>
              </w:rPr>
              <w:instrText xml:space="preserve"> ADDIN EN.CITE </w:instrText>
            </w:r>
            <w:r>
              <w:rPr>
                <w:sz w:val="16"/>
                <w:szCs w:val="16"/>
              </w:rPr>
              <w:fldChar w:fldCharType="begin">
                <w:fldData xml:space="preserve">PEVuZE5vdGU+PENpdGU+PEF1dGhvcj5UYW48L0F1dGhvcj48WWVhcj4yMDE4PC9ZZWFyPjxSZWNO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68]</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Dissociation rate constant for the interaction of PD-L1 with </w:t>
            </w:r>
            <w:r>
              <w:rPr>
                <w:sz w:val="16"/>
                <w:szCs w:val="16"/>
              </w:rPr>
              <w:t>Durvalumab</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2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n_CD28_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660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olarity*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ollins&lt;/Author&gt;&lt;Year&gt;2002&lt;/Year&gt;&lt;RecNum&gt;820&lt;/RecNum&gt;&lt;DisplayText&gt;[64]&lt;/DisplayText&gt;&lt;record&gt;&lt;rec-number&gt;820&lt;/rec-number&gt;&lt;foreign-keys&gt;&lt;key app="EN" db-id="tefew2v23pd0t8eex9oprez9t05vrde2fvtz" timestamp="1538944394"&gt;820&lt;/key&gt;&lt;/foreign-keys&gt;&lt;ref-type name="Journal Article"&gt;17&lt;/ref-type&gt;&lt;contributors&gt;&lt;authors&gt;&lt;author&gt;Alison V. Collins&lt;/author&gt;&lt;author&gt;Douglas W. Brodie&lt;/author&gt;&lt;author&gt;Robert J.C. Gilbert&lt;/author&gt;&lt;author&gt;Andrea Iaboni&lt;/author&gt;&lt;author&gt;Raquel Manso-Sancho&lt;/author&gt;&lt;author&gt;Björn Walse&lt;/author&gt;&lt;author&gt;David I. Stuart&lt;/author&gt;&lt;author&gt;P.Anton van der Merwe&lt;/author&gt;&lt;author&gt;Simon J. Davis&lt;/author&gt;&lt;/authors&gt;&lt;/contributors&gt;&lt;titles&gt;&lt;title&gt;The Interaction Properties of Costimulatory Molecules Revisited&lt;/title&gt;&lt;secondary-title&gt;Immunity&lt;/secondary-title&gt;&lt;/titles&gt;&lt;periodical&gt;&lt;full-title&gt;Immunity&lt;/full-title&gt;&lt;/periodical&gt;&lt;pages&gt;201-10&lt;/pages&gt;&lt;volume&gt;17&lt;/volume&gt;&lt;number&gt;2&lt;/number&gt;&lt;dates&gt;&lt;year&gt;2002&lt;/year&gt;&lt;/dates&gt;&lt;urls&gt;&lt;/urls&gt;&lt;electronic-resource-num&gt;http://dx.doi.org/10.1016/S1074-7613(02)00362-X&lt;/electronic-resource-num&gt;&lt;/record&gt;&lt;/Cite&gt;&lt;/EndNote&gt;</w:instrText>
            </w:r>
            <w:r w:rsidRPr="00932C62">
              <w:rPr>
                <w:sz w:val="16"/>
                <w:szCs w:val="16"/>
              </w:rPr>
              <w:fldChar w:fldCharType="separate"/>
            </w:r>
            <w:r>
              <w:rPr>
                <w:noProof/>
                <w:sz w:val="16"/>
                <w:szCs w:val="16"/>
              </w:rPr>
              <w:t>[64]</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ociation rate constant for the interaction of CD28 with CD80</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2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n_CD28_CD86</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400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olarity*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ollins&lt;/Author&gt;&lt;Year&gt;2002&lt;/Year&gt;&lt;RecNum&gt;820&lt;/RecNum&gt;&lt;DisplayText&gt;[64]&lt;/DisplayText&gt;&lt;record&gt;&lt;rec-number&gt;820&lt;/rec-number&gt;&lt;foreign-keys&gt;&lt;key app="EN" db-id="tefew2v23pd0t8eex9oprez9t05vrde2fvtz" timestamp="1538944394"&gt;820&lt;/key&gt;&lt;/foreign-keys&gt;&lt;ref-type name="Journal Article"&gt;17&lt;/ref-type&gt;&lt;contributors&gt;&lt;authors&gt;&lt;author&gt;Alison V. Collins&lt;/author&gt;&lt;author&gt;Douglas W. Brodie&lt;/author&gt;&lt;author&gt;Robert J.C. Gilbert&lt;/author&gt;&lt;author&gt;Andrea Iaboni&lt;/author&gt;&lt;author&gt;Raquel Manso-Sancho&lt;/author&gt;&lt;author&gt;Björn Walse&lt;/author&gt;&lt;author&gt;David I. Stuart&lt;/author&gt;&lt;author&gt;P.Anton van der Merwe&lt;/author&gt;&lt;author&gt;Simon J. Davis&lt;/author&gt;&lt;/authors&gt;&lt;/contributors&gt;&lt;titles&gt;&lt;title&gt;The Interaction Properties of Costimulatory Molecules Revisited&lt;/title&gt;&lt;secondary-title&gt;Immunity&lt;/secondary-title&gt;&lt;/titles&gt;&lt;periodical&gt;&lt;full-title&gt;Immunity&lt;/full-title&gt;&lt;/periodical&gt;&lt;pages&gt;201-10&lt;/pages&gt;&lt;volume&gt;17&lt;/volume&gt;&lt;number&gt;2&lt;/number&gt;&lt;dates&gt;&lt;year&gt;2002&lt;/year&gt;&lt;/dates&gt;&lt;urls&gt;&lt;/urls&gt;&lt;electronic-resource-num&gt;http://dx.doi.org/10.1016/S1074-7613(02)00362-X&lt;/electronic-resource-num&gt;&lt;/record&gt;&lt;/Cite&gt;&lt;/EndNote&gt;</w:instrText>
            </w:r>
            <w:r w:rsidRPr="00932C62">
              <w:rPr>
                <w:sz w:val="16"/>
                <w:szCs w:val="16"/>
              </w:rPr>
              <w:fldChar w:fldCharType="separate"/>
            </w:r>
            <w:r>
              <w:rPr>
                <w:noProof/>
                <w:sz w:val="16"/>
                <w:szCs w:val="16"/>
              </w:rPr>
              <w:t>[64]</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ociation rate constant for the interaction of CD28 with CD86</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2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n_CTLA4_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150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olarity*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ollins&lt;/Author&gt;&lt;Year&gt;2002&lt;/Year&gt;&lt;RecNum&gt;820&lt;/RecNum&gt;&lt;DisplayText&gt;[64]&lt;/DisplayText&gt;&lt;record&gt;&lt;rec-number&gt;820&lt;/rec-number&gt;&lt;foreign-keys&gt;&lt;key app="EN" db-id="tefew2v23pd0t8eex9oprez9t05vrde2fvtz" timestamp="1538944394"&gt;820&lt;/key&gt;&lt;/foreign-keys&gt;&lt;ref-type name="Journal Article"&gt;17&lt;/ref-type&gt;&lt;contributors&gt;&lt;authors&gt;&lt;author&gt;Alison V. Collins&lt;/author&gt;&lt;author&gt;Douglas W. Brodie&lt;/author&gt;&lt;author&gt;Robert J.C. Gilbert&lt;/author&gt;&lt;author&gt;Andrea Iaboni&lt;/author&gt;&lt;author&gt;Raquel Manso-Sancho&lt;/author&gt;&lt;author&gt;Björn Walse&lt;/author&gt;&lt;author&gt;David I. Stuart&lt;/author&gt;&lt;author&gt;P.Anton van der Merwe&lt;/author&gt;&lt;author&gt;Simon J. Davis&lt;/author&gt;&lt;/authors&gt;&lt;/contributors&gt;&lt;titles&gt;&lt;title&gt;The Interaction Properties of Costimulatory Molecules Revisited&lt;/title&gt;&lt;secondary-title&gt;Immunity&lt;/secondary-title&gt;&lt;/titles&gt;&lt;periodical&gt;&lt;full-title&gt;Immunity&lt;/full-title&gt;&lt;/periodical&gt;&lt;pages&gt;201-10&lt;/pages&gt;&lt;volume&gt;17&lt;/volume&gt;&lt;number&gt;2&lt;/number&gt;&lt;dates&gt;&lt;year&gt;2002&lt;/year&gt;&lt;/dates&gt;&lt;urls&gt;&lt;/urls&gt;&lt;electronic-resource-num&gt;http://dx.doi.org/10.1016/S1074-7613(02)00362-X&lt;/electronic-resource-num&gt;&lt;/record&gt;&lt;/Cite&gt;&lt;/EndNote&gt;</w:instrText>
            </w:r>
            <w:r w:rsidRPr="00932C62">
              <w:rPr>
                <w:sz w:val="16"/>
                <w:szCs w:val="16"/>
              </w:rPr>
              <w:fldChar w:fldCharType="separate"/>
            </w:r>
            <w:r>
              <w:rPr>
                <w:noProof/>
                <w:sz w:val="16"/>
                <w:szCs w:val="16"/>
              </w:rPr>
              <w:t>[64]</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Association rate constant for the interaction of CTLA-4 with CD80 </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2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n_CTLA4_CD86</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960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olarity*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ollins&lt;/Author&gt;&lt;Year&gt;2002&lt;/Year&gt;&lt;RecNum&gt;820&lt;/RecNum&gt;&lt;DisplayText&gt;[64]&lt;/DisplayText&gt;&lt;record&gt;&lt;rec-number&gt;820&lt;/rec-number&gt;&lt;foreign-keys&gt;&lt;key app="EN" db-id="tefew2v23pd0t8eex9oprez9t05vrde2fvtz" timestamp="1538944394"&gt;820&lt;/key&gt;&lt;/foreign-keys&gt;&lt;ref-type name="Journal Article"&gt;17&lt;/ref-type&gt;&lt;contributors&gt;&lt;authors&gt;&lt;author&gt;Alison V. Collins&lt;/author&gt;&lt;author&gt;Douglas W. Brodie&lt;/author&gt;&lt;author&gt;Robert J.C. Gilbert&lt;/author&gt;&lt;author&gt;Andrea Iaboni&lt;/author&gt;&lt;author&gt;Raquel Manso-Sancho&lt;/author&gt;&lt;author&gt;Björn Walse&lt;/author&gt;&lt;author&gt;David I. Stuart&lt;/author&gt;&lt;author&gt;P.Anton van der Merwe&lt;/author&gt;&lt;author&gt;Simon J. Davis&lt;/author&gt;&lt;/authors&gt;&lt;/contributors&gt;&lt;titles&gt;&lt;title&gt;The Interaction Properties of Costimulatory Molecules Revisited&lt;/title&gt;&lt;secondary-title&gt;Immunity&lt;/secondary-title&gt;&lt;/titles&gt;&lt;periodical&gt;&lt;full-title&gt;Immunity&lt;/full-title&gt;&lt;/periodical&gt;&lt;pages&gt;201-10&lt;/pages&gt;&lt;volume&gt;17&lt;/volume&gt;&lt;number&gt;2&lt;/number&gt;&lt;dates&gt;&lt;year&gt;2002&lt;/year&gt;&lt;/dates&gt;&lt;urls&gt;&lt;/urls&gt;&lt;electronic-resource-num&gt;http://dx.doi.org/10.1016/S1074-7613(02)00362-X&lt;/electronic-resource-num&gt;&lt;/record&gt;&lt;/Cite&gt;&lt;/EndNote&gt;</w:instrText>
            </w:r>
            <w:r w:rsidRPr="00932C62">
              <w:rPr>
                <w:sz w:val="16"/>
                <w:szCs w:val="16"/>
              </w:rPr>
              <w:fldChar w:fldCharType="separate"/>
            </w:r>
            <w:r>
              <w:rPr>
                <w:noProof/>
                <w:sz w:val="16"/>
                <w:szCs w:val="16"/>
              </w:rPr>
              <w:t>[64]</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ociation rate constant for the interaction of CTLA-4 with CD86</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2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n_CTLA4mAb_CTLA4</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8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olarity*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He&lt;/Author&gt;&lt;Year&gt;2017&lt;/Year&gt;&lt;RecNum&gt;507&lt;/RecNum&gt;&lt;DisplayText&gt;[65]&lt;/DisplayText&gt;&lt;record&gt;&lt;rec-number&gt;507&lt;/rec-number&gt;&lt;foreign-keys&gt;&lt;key app="EN" db-id="tefew2v23pd0t8eex9oprez9t05vrde2fvtz" timestamp="1537813498"&gt;507&lt;/key&gt;&lt;/foreign-keys&gt;&lt;ref-type name="Journal Article"&gt;17&lt;/ref-type&gt;&lt;contributors&gt;&lt;authors&gt;&lt;author&gt;He, M.&lt;/author&gt;&lt;author&gt;Chai, Y.&lt;/author&gt;&lt;author&gt;Qi, J.&lt;/author&gt;&lt;author&gt;Zhang, C. W. H.&lt;/author&gt;&lt;author&gt;Tong, Z.&lt;/author&gt;&lt;author&gt;Shi, Y.&lt;/author&gt;&lt;author&gt;Yan, J.&lt;/author&gt;&lt;author&gt;Tan, S.&lt;/author&gt;&lt;author&gt;Gao, G. F.&lt;/author&gt;&lt;/authors&gt;&lt;/contributors&gt;&lt;auth-address&gt;CAS Key Laboratory of Pathogenic Microbiology and Immunology, Institute of Microbiology, Chinese Academy of Sciences, Beijing 100101, China.&amp;#xD;University of Chinese Academy of Sciences, Beijing 100049, China.&amp;#xD;ImmuFuCell Biotechnology Co., Ltd., Beijing 100102, China.&amp;#xD;CAS Key Laboratory of Microbial Physiological and Metabolic Engineering, Institute of Microbiology, Chinese Academy of Sciences, Beijing 100101, China.&lt;/auth-address&gt;&lt;titles&gt;&lt;title&gt;Remarkably similar CTLA-4 binding properties of therapeutic ipilimumab and tremelimumab antibodies&lt;/title&gt;&lt;secondary-title&gt;Oncotarget&lt;/secondary-title&gt;&lt;/titles&gt;&lt;periodical&gt;&lt;full-title&gt;Oncotarget&lt;/full-title&gt;&lt;/periodical&gt;&lt;pages&gt;67129-67139&lt;/pages&gt;&lt;volume&gt;8&lt;/volume&gt;&lt;number&gt;40&lt;/number&gt;&lt;edition&gt;2017/10/06&lt;/edition&gt;&lt;keywords&gt;&lt;keyword&gt;Ctla-4&lt;/keyword&gt;&lt;keyword&gt;complex structure&lt;/keyword&gt;&lt;keyword&gt;ipilimumab&lt;/keyword&gt;&lt;keyword&gt;tremelimumab&lt;/keyword&gt;&lt;keyword&gt;publication of this work.&lt;/keyword&gt;&lt;/keywords&gt;&lt;dates&gt;&lt;year&gt;2017&lt;/year&gt;&lt;pub-dates&gt;&lt;date&gt;Sep 15&lt;/date&gt;&lt;/pub-dates&gt;&lt;/dates&gt;&lt;isbn&gt;1949-2553 (Electronic)&amp;#xD;1949-2553 (Linking)&lt;/isbn&gt;&lt;accession-num&gt;28978021&lt;/accession-num&gt;&lt;urls&gt;&lt;related-urls&gt;&lt;url&gt;https://www.ncbi.nlm.nih.gov/pubmed/28978021&lt;/url&gt;&lt;/related-urls&gt;&lt;/urls&gt;&lt;custom2&gt;PMC5620161&lt;/custom2&gt;&lt;electronic-resource-num&gt;10.18632/oncotarget.18004&lt;/electronic-resource-num&gt;&lt;/record&gt;&lt;/Cite&gt;&lt;/EndNote&gt;</w:instrText>
            </w:r>
            <w:r>
              <w:rPr>
                <w:sz w:val="16"/>
                <w:szCs w:val="16"/>
              </w:rPr>
              <w:fldChar w:fldCharType="separate"/>
            </w:r>
            <w:r>
              <w:rPr>
                <w:noProof/>
                <w:sz w:val="16"/>
                <w:szCs w:val="16"/>
              </w:rPr>
              <w:t>[65]</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Association rate constant for the interaction of CTLA-4 with </w:t>
            </w:r>
            <w:r>
              <w:rPr>
                <w:sz w:val="16"/>
                <w:szCs w:val="16"/>
              </w:rPr>
              <w:t>Tremelimumab</w:t>
            </w:r>
            <w:r w:rsidRPr="00932C62">
              <w:rPr>
                <w:sz w:val="16"/>
                <w:szCs w:val="16"/>
              </w:rPr>
              <w:t xml:space="preserve"> </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2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n_PD1_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84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olarity*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heng&lt;/Author&gt;&lt;Year&gt;2013&lt;/Year&gt;&lt;RecNum&gt;822&lt;/RecNum&gt;&lt;DisplayText&gt;[66]&lt;/DisplayText&gt;&lt;record&gt;&lt;rec-number&gt;822&lt;/rec-number&gt;&lt;foreign-keys&gt;&lt;key app="EN" db-id="tefew2v23pd0t8eex9oprez9t05vrde2fvtz" timestamp="1538944394"&gt;822&lt;/key&gt;&lt;/foreign-keys&gt;&lt;ref-type name="Journal Article"&gt;17&lt;/ref-type&gt;&lt;contributors&gt;&lt;authors&gt;&lt;author&gt;Xiaoxiao Cheng&lt;/author&gt;&lt;author&gt;Vaclav Veverka&lt;/author&gt;&lt;author&gt;Anand Radhakrishnan&lt;/author&gt;&lt;author&gt;Lorna C. Waters&lt;/author&gt;&lt;author&gt;Frederick W. Muskett&lt;/author&gt;&lt;author&gt;Sara H. Morgan&lt;/author&gt;&lt;author&gt;Jiandong Huo&lt;/author&gt;&lt;author&gt;Chao Yu&lt;/author&gt;&lt;author&gt;Edward J. Evans&lt;/author&gt;&lt;author&gt;Alasdair J. Leslie&lt;/author&gt;&lt;author&gt;Meryn Griffiths&lt;/author&gt;&lt;author&gt;Colin Stubberfield&lt;/author&gt;&lt;author&gt;Robert Griffin&lt;/author&gt;&lt;author&gt;Alistair J. Henry&lt;/author&gt;&lt;author&gt;Andreas Jansson&lt;/author&gt;&lt;author&gt;John E. Ladbury&lt;/author&gt;&lt;author&gt;Shinji Ikemizu&lt;/author&gt;&lt;author&gt;Mark D. Carr&lt;/author&gt;&lt;author&gt;Simon J. Davis&lt;/author&gt;&lt;/authors&gt;&lt;/contributors&gt;&lt;titles&gt;&lt;title&gt;Structure and Interactions of the Human Programmed Cell Death 1 Receptor&lt;/title&gt;&lt;secondary-title&gt;J Biol Chem.&lt;/secondary-title&gt;&lt;/titles&gt;&lt;periodical&gt;&lt;full-title&gt;J Biol Chem.&lt;/full-title&gt;&lt;/periodical&gt;&lt;pages&gt;11771-85&lt;/pages&gt;&lt;volume&gt;288&lt;/volume&gt;&lt;number&gt;17&lt;/number&gt;&lt;edition&gt;2013 Feb 15&lt;/edition&gt;&lt;dates&gt;&lt;year&gt;2013&lt;/year&gt;&lt;/dates&gt;&lt;urls&gt;&lt;/urls&gt;&lt;electronic-resource-num&gt;10.1074/jbc.M112.448126&lt;/electronic-resource-num&gt;&lt;/record&gt;&lt;/Cite&gt;&lt;/EndNote&gt;</w:instrText>
            </w:r>
            <w:r w:rsidRPr="00932C62">
              <w:rPr>
                <w:sz w:val="16"/>
                <w:szCs w:val="16"/>
              </w:rPr>
              <w:fldChar w:fldCharType="separate"/>
            </w:r>
            <w:r>
              <w:rPr>
                <w:noProof/>
                <w:sz w:val="16"/>
                <w:szCs w:val="16"/>
              </w:rPr>
              <w:t>[6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ociation rate constant for the interaction of PD-1 with PD-L1</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2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n_PD1_PDL2</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50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olarity*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heng&lt;/Author&gt;&lt;Year&gt;2013&lt;/Year&gt;&lt;RecNum&gt;822&lt;/RecNum&gt;&lt;DisplayText&gt;[66]&lt;/DisplayText&gt;&lt;record&gt;&lt;rec-number&gt;822&lt;/rec-number&gt;&lt;foreign-keys&gt;&lt;key app="EN" db-id="tefew2v23pd0t8eex9oprez9t05vrde2fvtz" timestamp="1538944394"&gt;822&lt;/key&gt;&lt;/foreign-keys&gt;&lt;ref-type name="Journal Article"&gt;17&lt;/ref-type&gt;&lt;contributors&gt;&lt;authors&gt;&lt;author&gt;Xiaoxiao Cheng&lt;/author&gt;&lt;author&gt;Vaclav Veverka&lt;/author&gt;&lt;author&gt;Anand Radhakrishnan&lt;/author&gt;&lt;author&gt;Lorna C. Waters&lt;/author&gt;&lt;author&gt;Frederick W. Muskett&lt;/author&gt;&lt;author&gt;Sara H. Morgan&lt;/author&gt;&lt;author&gt;Jiandong Huo&lt;/author&gt;&lt;author&gt;Chao Yu&lt;/author&gt;&lt;author&gt;Edward J. Evans&lt;/author&gt;&lt;author&gt;Alasdair J. Leslie&lt;/author&gt;&lt;author&gt;Meryn Griffiths&lt;/author&gt;&lt;author&gt;Colin Stubberfield&lt;/author&gt;&lt;author&gt;Robert Griffin&lt;/author&gt;&lt;author&gt;Alistair J. Henry&lt;/author&gt;&lt;author&gt;Andreas Jansson&lt;/author&gt;&lt;author&gt;John E. Ladbury&lt;/author&gt;&lt;author&gt;Shinji Ikemizu&lt;/author&gt;&lt;author&gt;Mark D. Carr&lt;/author&gt;&lt;author&gt;Simon J. Davis&lt;/author&gt;&lt;/authors&gt;&lt;/contributors&gt;&lt;titles&gt;&lt;title&gt;Structure and Interactions of the Human Programmed Cell Death 1 Receptor&lt;/title&gt;&lt;secondary-title&gt;J Biol Chem.&lt;/secondary-title&gt;&lt;/titles&gt;&lt;periodical&gt;&lt;full-title&gt;J Biol Chem.&lt;/full-title&gt;&lt;/periodical&gt;&lt;pages&gt;11771-85&lt;/pages&gt;&lt;volume&gt;288&lt;/volume&gt;&lt;number&gt;17&lt;/number&gt;&lt;edition&gt;2013 Feb 15&lt;/edition&gt;&lt;dates&gt;&lt;year&gt;2013&lt;/year&gt;&lt;/dates&gt;&lt;urls&gt;&lt;/urls&gt;&lt;electronic-resource-num&gt;10.1074/jbc.M112.448126&lt;/electronic-resource-num&gt;&lt;/record&gt;&lt;/Cite&gt;&lt;/EndNote&gt;</w:instrText>
            </w:r>
            <w:r w:rsidRPr="00932C62">
              <w:rPr>
                <w:sz w:val="16"/>
                <w:szCs w:val="16"/>
              </w:rPr>
              <w:fldChar w:fldCharType="separate"/>
            </w:r>
            <w:r>
              <w:rPr>
                <w:noProof/>
                <w:sz w:val="16"/>
                <w:szCs w:val="16"/>
              </w:rPr>
              <w:t>[6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ociation rate constant for the interaction of PD-1 with PD-L2</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3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n_PD1-PD1mAb</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50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olarity*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Tan&lt;/Author&gt;&lt;Year&gt;2016&lt;/Year&gt;&lt;RecNum&gt;1532&lt;/RecNum&gt;&lt;DisplayText&gt;[67]&lt;/DisplayText&gt;&lt;record&gt;&lt;rec-number&gt;1532&lt;/rec-number&gt;&lt;foreign-keys&gt;&lt;key app="EN" db-id="tefew2v23pd0t8eex9oprez9t05vrde2fvtz" timestamp="1538948799"&gt;1532&lt;/key&gt;&lt;/foreign-keys&gt;&lt;ref-type name="Journal Article"&gt;17&lt;/ref-type&gt;&lt;contributors&gt;&lt;authors&gt;&lt;author&gt;Tan, S.&lt;/author&gt;&lt;author&gt;Zhang, C. W.&lt;/author&gt;&lt;author&gt;Gao, G. F.&lt;/author&gt;&lt;/authors&gt;&lt;/contributors&gt;&lt;auth-address&gt;CAS Key Laboratory of Pathogenic Microbiology and Immunology, Institute of Microbiology, Chinese Academy of Sciences, Beijing, China.&amp;#xD;ImmuFuCell Biotechnology Co., Ltd., Beijing, China.&lt;/auth-address&gt;&lt;titles&gt;&lt;title&gt;Seeing is believing: anti-PD-1/PD-L1 monoclonal antibodies in action for checkpoint blockade tumor immunotherapy&lt;/title&gt;&lt;secondary-title&gt;Signal Transduct Target Ther&lt;/secondary-title&gt;&lt;/titles&gt;&lt;periodical&gt;&lt;full-title&gt;Signal Transduct Target Ther&lt;/full-title&gt;&lt;/periodical&gt;&lt;pages&gt;16029&lt;/pages&gt;&lt;volume&gt;1&lt;/volume&gt;&lt;edition&gt;2017/12/22&lt;/edition&gt;&lt;dates&gt;&lt;year&gt;2016&lt;/year&gt;&lt;/dates&gt;&lt;isbn&gt;2095-9907 (Print)&amp;#xD;2059-3635 (Linking)&lt;/isbn&gt;&lt;accession-num&gt;29263905&lt;/accession-num&gt;&lt;urls&gt;&lt;related-urls&gt;&lt;url&gt;https://www.ncbi.nlm.nih.gov/pubmed/29263905&lt;/url&gt;&lt;/related-urls&gt;&lt;/urls&gt;&lt;custom2&gt;PMC5661648&lt;/custom2&gt;&lt;electronic-resource-num&gt;10.1038/sigtrans.2016.29&lt;/electronic-resource-num&gt;&lt;/record&gt;&lt;/Cite&gt;&lt;/EndNote&gt;</w:instrText>
            </w:r>
            <w:r>
              <w:rPr>
                <w:sz w:val="16"/>
                <w:szCs w:val="16"/>
              </w:rPr>
              <w:fldChar w:fldCharType="separate"/>
            </w:r>
            <w:r>
              <w:rPr>
                <w:noProof/>
                <w:sz w:val="16"/>
                <w:szCs w:val="16"/>
              </w:rPr>
              <w:t>[67]</w:t>
            </w:r>
            <w:r>
              <w:rPr>
                <w:sz w:val="16"/>
                <w:szCs w:val="16"/>
              </w:rPr>
              <w:fldChar w:fldCharType="end"/>
            </w:r>
          </w:p>
        </w:tc>
        <w:tc>
          <w:tcPr>
            <w:tcW w:w="1589" w:type="pct"/>
          </w:tcPr>
          <w:p w:rsidR="00D43551"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Association rate constant for the interaction of PD-1 with </w:t>
            </w:r>
            <w:r>
              <w:rPr>
                <w:sz w:val="16"/>
                <w:szCs w:val="16"/>
              </w:rPr>
              <w:t>Pembrolizumab</w:t>
            </w:r>
          </w:p>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lastRenderedPageBreak/>
              <w:t>(given a Kd of 27.0 pM)</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lastRenderedPageBreak/>
              <w:t>13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n_PDL1_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316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olarity*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heng&lt;/Author&gt;&lt;Year&gt;2013&lt;/Year&gt;&lt;RecNum&gt;822&lt;/RecNum&gt;&lt;DisplayText&gt;[66]&lt;/DisplayText&gt;&lt;record&gt;&lt;rec-number&gt;822&lt;/rec-number&gt;&lt;foreign-keys&gt;&lt;key app="EN" db-id="tefew2v23pd0t8eex9oprez9t05vrde2fvtz" timestamp="1538944394"&gt;822&lt;/key&gt;&lt;/foreign-keys&gt;&lt;ref-type name="Journal Article"&gt;17&lt;/ref-type&gt;&lt;contributors&gt;&lt;authors&gt;&lt;author&gt;Xiaoxiao Cheng&lt;/author&gt;&lt;author&gt;Vaclav Veverka&lt;/author&gt;&lt;author&gt;Anand Radhakrishnan&lt;/author&gt;&lt;author&gt;Lorna C. Waters&lt;/author&gt;&lt;author&gt;Frederick W. Muskett&lt;/author&gt;&lt;author&gt;Sara H. Morgan&lt;/author&gt;&lt;author&gt;Jiandong Huo&lt;/author&gt;&lt;author&gt;Chao Yu&lt;/author&gt;&lt;author&gt;Edward J. Evans&lt;/author&gt;&lt;author&gt;Alasdair J. Leslie&lt;/author&gt;&lt;author&gt;Meryn Griffiths&lt;/author&gt;&lt;author&gt;Colin Stubberfield&lt;/author&gt;&lt;author&gt;Robert Griffin&lt;/author&gt;&lt;author&gt;Alistair J. Henry&lt;/author&gt;&lt;author&gt;Andreas Jansson&lt;/author&gt;&lt;author&gt;John E. Ladbury&lt;/author&gt;&lt;author&gt;Shinji Ikemizu&lt;/author&gt;&lt;author&gt;Mark D. Carr&lt;/author&gt;&lt;author&gt;Simon J. Davis&lt;/author&gt;&lt;/authors&gt;&lt;/contributors&gt;&lt;titles&gt;&lt;title&gt;Structure and Interactions of the Human Programmed Cell Death 1 Receptor&lt;/title&gt;&lt;secondary-title&gt;J Biol Chem.&lt;/secondary-title&gt;&lt;/titles&gt;&lt;periodical&gt;&lt;full-title&gt;J Biol Chem.&lt;/full-title&gt;&lt;/periodical&gt;&lt;pages&gt;11771-85&lt;/pages&gt;&lt;volume&gt;288&lt;/volume&gt;&lt;number&gt;17&lt;/number&gt;&lt;edition&gt;2013 Feb 15&lt;/edition&gt;&lt;dates&gt;&lt;year&gt;2013&lt;/year&gt;&lt;/dates&gt;&lt;urls&gt;&lt;/urls&gt;&lt;electronic-resource-num&gt;10.1074/jbc.M112.448126&lt;/electronic-resource-num&gt;&lt;/record&gt;&lt;/Cite&gt;&lt;/EndNote&gt;</w:instrText>
            </w:r>
            <w:r w:rsidRPr="00932C62">
              <w:rPr>
                <w:sz w:val="16"/>
                <w:szCs w:val="16"/>
              </w:rPr>
              <w:fldChar w:fldCharType="separate"/>
            </w:r>
            <w:r>
              <w:rPr>
                <w:noProof/>
                <w:sz w:val="16"/>
                <w:szCs w:val="16"/>
              </w:rPr>
              <w:t>[6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ociation rate constant for the interaction of PD-L1 with CD80</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3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on_PDL1-PDL1mAb</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8</w:t>
            </w:r>
            <w:r w:rsidRPr="00932C62">
              <w:rPr>
                <w:sz w:val="16"/>
                <w:szCs w:val="16"/>
              </w:rPr>
              <w:t>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olarity*second)</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UYW48L0F1dGhvcj48WWVhcj4yMDE4PC9ZZWFyPjxSZWNO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</w:fldData>
              </w:fldChar>
            </w:r>
            <w:r>
              <w:rPr>
                <w:sz w:val="16"/>
                <w:szCs w:val="16"/>
              </w:rPr>
              <w:instrText xml:space="preserve"> ADDIN EN.CITE </w:instrText>
            </w:r>
            <w:r>
              <w:rPr>
                <w:sz w:val="16"/>
                <w:szCs w:val="16"/>
              </w:rPr>
              <w:fldChar w:fldCharType="begin">
                <w:fldData xml:space="preserve">PEVuZE5vdGU+PENpdGU+PEF1dGhvcj5UYW48L0F1dGhvcj48WWVhcj4yMDE4PC9ZZWFyPjxSZWNO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68]</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Association rate constant for the interaction of PD-L1 with </w:t>
            </w:r>
            <w:r>
              <w:rPr>
                <w:sz w:val="16"/>
                <w:szCs w:val="16"/>
              </w:rPr>
              <w:t>Durvalumab</w:t>
            </w:r>
            <w:r w:rsidRPr="00932C62">
              <w:rPr>
                <w:sz w:val="16"/>
                <w:szCs w:val="16"/>
              </w:rPr>
              <w:t xml:space="preserve"> </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3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r_P</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etachment rate of attached effector T cells in vascular space in peripheral tissu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3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kr_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etachment rate of attached effector T cells in vascular space in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3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Unit assignment</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s value of 1 liter to the term L in the model</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3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activation_leve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Rabinovich&lt;/Author&gt;&lt;Year&gt;2007&lt;/Year&gt;&lt;RecNum&gt;824&lt;/RecNum&gt;&lt;DisplayText&gt;[69]&lt;/DisplayText&gt;&lt;record&gt;&lt;rec-number&gt;824&lt;/rec-number&gt;&lt;foreign-keys&gt;&lt;key app="EN" db-id="tefew2v23pd0t8eex9oprez9t05vrde2fvtz" timestamp="1538944394"&gt;824&lt;/key&gt;&lt;/foreign-keys&gt;&lt;ref-type name="Journal Article"&gt;17&lt;/ref-type&gt;&lt;contributors&gt;&lt;authors&gt;&lt;author&gt;G A Rabinovich&lt;/author&gt;&lt;author&gt;D Gabrilovich&lt;/author&gt;&lt;author&gt;E M Sotomayor&lt;/author&gt;&lt;/authors&gt;&lt;/contributors&gt;&lt;titles&gt;&lt;title&gt;Immunosuppressive strategies that are mediated by tumor cells&lt;/title&gt;&lt;secondary-title&gt;Annu Rev Immunol.&lt;/secondary-title&gt;&lt;/titles&gt;&lt;periodical&gt;&lt;full-title&gt;Annu Rev Immunol.&lt;/full-title&gt;&lt;/periodical&gt;&lt;pages&gt;267-96&lt;/pages&gt;&lt;volume&gt;25&lt;/volume&gt;&lt;dates&gt;&lt;year&gt;2007&lt;/year&gt;&lt;/dates&gt;&lt;urls&gt;&lt;/urls&gt;&lt;electronic-resource-num&gt;10.1146/annurev.immunol.25.022106.141609&lt;/electronic-resource-num&gt;&lt;/record&gt;&lt;/Cite&gt;&lt;/EndNote&gt;</w:instrText>
            </w:r>
            <w:r w:rsidRPr="00932C62">
              <w:rPr>
                <w:sz w:val="16"/>
                <w:szCs w:val="16"/>
              </w:rPr>
              <w:fldChar w:fldCharType="separate"/>
            </w:r>
            <w:r>
              <w:rPr>
                <w:noProof/>
                <w:sz w:val="16"/>
                <w:szCs w:val="16"/>
              </w:rPr>
              <w:t>[69]</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efin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fraction of CD80 and CD86 expression on the mAPCs from 0-1.</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3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Debis_T_Inac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fraction of tumor debris that is considered to not be transported to the lymph nodes, and is removed from the system</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3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Migrat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QYWxzc29uPC9BdXRob3I+PFllYXI+MjAxMzwvWWVhcj48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</w:fldData>
              </w:fldChar>
            </w:r>
            <w:r>
              <w:rPr>
                <w:sz w:val="16"/>
                <w:szCs w:val="16"/>
              </w:rPr>
              <w:instrText xml:space="preserve"> ADDIN EN.CITE </w:instrText>
            </w:r>
            <w:r>
              <w:rPr>
                <w:sz w:val="16"/>
                <w:szCs w:val="16"/>
              </w:rPr>
              <w:fldChar w:fldCharType="begin">
                <w:fldData xml:space="preserve">PEVuZE5vdGU+PENpdGU+PEF1dGhvcj5QYWxzc29uPC9BdXRob3I+PFllYXI+MjAxMzwvWWVhcj48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45, 49, 70]</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migration rate of mAPC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3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per_T_cel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NaWxsZXI8L0F1dGhvcj48WWVhcj4yMDA0PC9ZZWFyPjxS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</w:fldData>
              </w:fldChar>
            </w:r>
            <w:r>
              <w:rPr>
                <w:sz w:val="16"/>
                <w:szCs w:val="16"/>
              </w:rPr>
              <w:instrText xml:space="preserve"> ADDIN EN.CITE </w:instrText>
            </w:r>
            <w:r>
              <w:rPr>
                <w:sz w:val="16"/>
                <w:szCs w:val="16"/>
              </w:rPr>
              <w:fldChar w:fldCharType="begin">
                <w:fldData xml:space="preserve">PEVuZE5vdGU+PENpdGU+PEF1dGhvcj5NaWxsZXI8L0F1dGhvcj48WWVhcj4yMDA0PC9ZZWFyPjxS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32, 71-7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number of mAPCs that can interact with each Naive and Primed Naive T cell. Note: all T cells were estimated to be the same size, and a surface area analysis was used for this estima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4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_per_Tr_cel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NaWxsZXI8L0F1dGhvcj48WWVhcj4yMDA0PC9ZZWFyPjxS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</w:fldData>
              </w:fldChar>
            </w:r>
            <w:r>
              <w:rPr>
                <w:sz w:val="16"/>
                <w:szCs w:val="16"/>
              </w:rPr>
              <w:instrText xml:space="preserve"> ADDIN EN.CITE </w:instrText>
            </w:r>
            <w:r>
              <w:rPr>
                <w:sz w:val="16"/>
                <w:szCs w:val="16"/>
              </w:rPr>
              <w:fldChar w:fldCharType="begin">
                <w:fldData xml:space="preserve">PEVuZE5vdGU+PENpdGU+PEF1dGhvcj5NaWxsZXI8L0F1dGhvcj48WWVhcj4yMDA0PC9ZZWFyPjxS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32, 71-7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number of mAPCs that can interact with each Effector T cell. Note: all T cells were estimated to be the same size, and a surface area analysis was used for this estima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4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PC50_per_T_cel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Henrickson&lt;/Author&gt;&lt;Year&gt;2008&lt;/Year&gt;&lt;RecNum&gt;800&lt;/RecNum&gt;&lt;DisplayText&gt;[48]&lt;/DisplayText&gt;&lt;record&gt;&lt;rec-number&gt;800&lt;/rec-number&gt;&lt;foreign-keys&gt;&lt;key app="EN" db-id="tefew2v23pd0t8eex9oprez9t05vrde2fvtz" timestamp="1538944394"&gt;800&lt;/key&gt;&lt;/foreign-keys&gt;&lt;ref-type name="Journal Article"&gt;17&lt;/ref-type&gt;&lt;contributors&gt;&lt;authors&gt;&lt;author&gt;Sarah E Henrickson&lt;/author&gt;&lt;author&gt;Thorsten R Mempel&lt;/author&gt;&lt;author&gt;Irina B Mazo&lt;/author&gt;&lt;author&gt;Bai Liu&lt;/author&gt;&lt;author&gt;Maxim N Artyomov&lt;/author&gt;&lt;author&gt;Huan Zheng&lt;/author&gt;&lt;author&gt;Antonio Peixoto&lt;/author&gt;&lt;author&gt;Michael P Flynn&lt;/author&gt;&lt;author&gt;Balimkiz Senman&lt;/author&gt;&lt;author&gt;Tobias Junt&lt;/author&gt;&lt;author&gt;Hing C Wong&lt;/author&gt;&lt;author&gt;Arup K Chakraborty&lt;/author&gt;&lt;author&gt;Ulrich H von Andrian&lt;/author&gt;&lt;/authors&gt;&lt;/contributors&gt;&lt;titles&gt;&lt;title&gt;T cell sensing of antigen dose governs interactive behavior with dendritic cells and sets a threshold for T cell activation&lt;/title&gt;&lt;secondary-title&gt;Nat Immunol.&lt;/secondary-title&gt;&lt;/titles&gt;&lt;periodical&gt;&lt;full-title&gt;Nat Immunol.&lt;/full-title&gt;&lt;/periodical&gt;&lt;pages&gt;282-291&lt;/pages&gt;&lt;volume&gt;9&lt;/volume&gt;&lt;number&gt;3&lt;/number&gt;&lt;dates&gt;&lt;year&gt;2008&lt;/year&gt;&lt;/dates&gt;&lt;urls&gt;&lt;/urls&gt;&lt;electronic-resource-num&gt;10.1038/ni1559&lt;/electronic-resource-num&gt;&lt;/record&gt;&lt;/Cite&gt;&lt;/EndNote&gt;</w:instrText>
            </w:r>
            <w:r w:rsidRPr="00932C62">
              <w:rPr>
                <w:sz w:val="16"/>
                <w:szCs w:val="16"/>
              </w:rPr>
              <w:fldChar w:fldCharType="separate"/>
            </w:r>
            <w:r>
              <w:rPr>
                <w:noProof/>
                <w:sz w:val="16"/>
                <w:szCs w:val="16"/>
              </w:rPr>
              <w:t>[48]</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umber of mAPCs that should interact with each Naive and Primed Naive T cell to achieve a 50% priming rat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4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_#Cells_per_mm^3</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105242E+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s/mm</w:t>
            </w:r>
            <w:r w:rsidRPr="00932C62">
              <w:rPr>
                <w:sz w:val="16"/>
                <w:szCs w:val="16"/>
                <w:vertAlign w:val="superscript"/>
              </w:rPr>
              <w:t>3</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number of cells per mm</w:t>
            </w:r>
            <w:r w:rsidRPr="00932C62">
              <w:rPr>
                <w:sz w:val="16"/>
                <w:szCs w:val="16"/>
                <w:vertAlign w:val="superscript"/>
              </w:rPr>
              <w:t>3</w:t>
            </w:r>
            <w:r w:rsidRPr="00932C62">
              <w:rPr>
                <w:sz w:val="16"/>
                <w:szCs w:val="16"/>
              </w:rPr>
              <w:t xml:space="preserve"> in the tumor based on volumetric analysis (volume of tumor cells/total tumor volume) cannot exceed 1 at any given time). Current value given for 12µm cells considered as spheres, keeping tumor void fraction relevant to melanoma tumor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4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DSCs_per_Treg</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Wang&lt;/Author&gt;&lt;Year&gt;2016&lt;/Year&gt;&lt;RecNum&gt;401&lt;/RecNum&gt;&lt;DisplayText&gt;[27]&lt;/DisplayText&gt;&lt;record&gt;&lt;rec-number&gt;401&lt;/rec-number&gt;&lt;foreign-keys&gt;&lt;key app="EN" db-id="tefew2v23pd0t8eex9oprez9t05vrde2fvtz" timestamp="1537809910"&gt;401&lt;/key&gt;&lt;/foreign-keys&gt;&lt;ref-type name="Journal Article"&gt;17&lt;/ref-type&gt;&lt;contributors&gt;&lt;authors&gt;&lt;author&gt;Wang, J.&lt;/author&gt;&lt;author&gt;Yang, J.&lt;/author&gt;&lt;/authors&gt;&lt;/contributors&gt;&lt;auth-address&gt;Department of Laboratory Medicine, Taicang Affiliated Hospital of Soochow University, Taicang, Jiangsu 215400, P.R. China.&lt;/auth-address&gt;&lt;titles&gt;&lt;title&gt;Identification of CD4(+)CD25(+)CD127(-) regulatory T cells and CD14(+)HLA(-)DR(-)/low myeloid-derived suppressor cells and their roles in the prognosis of breast cancer&lt;/title&gt;&lt;secondary-title&gt;Biomed Rep&lt;/secondary-title&gt;&lt;/titles&gt;&lt;periodical&gt;&lt;full-title&gt;Biomed Rep&lt;/full-title&gt;&lt;/periodical&gt;&lt;pages&gt;208-212&lt;/pages&gt;&lt;volume&gt;5&lt;/volume&gt;&lt;number&gt;2&lt;/number&gt;&lt;edition&gt;2016/07/23&lt;/edition&gt;&lt;keywords&gt;&lt;keyword&gt;T-regulatory cells&lt;/keyword&gt;&lt;keyword&gt;breast cancer&lt;/keyword&gt;&lt;keyword&gt;myeloid-derived suppressor cells&lt;/keyword&gt;&lt;keyword&gt;prognosis&lt;/keyword&gt;&lt;/keywords&gt;&lt;dates&gt;&lt;year&gt;2016&lt;/year&gt;&lt;pub-dates&gt;&lt;date&gt;Aug&lt;/date&gt;&lt;/pub-dates&gt;&lt;/dates&gt;&lt;isbn&gt;2049-9434 (Print)&amp;#xD;2049-9434 (Linking)&lt;/isbn&gt;&lt;accession-num&gt;27446543&lt;/accession-num&gt;&lt;urls&gt;&lt;related-urls&gt;&lt;url&gt;https://www.ncbi.nlm.nih.gov/pubmed/27446543&lt;/url&gt;&lt;/related-urls&gt;&lt;/urls&gt;&lt;custom2&gt;PMC4950717&lt;/custom2&gt;&lt;electronic-resource-num&gt;10.3892/br.2016.694&lt;/electronic-resource-num&gt;&lt;/record&gt;&lt;/Cite&gt;&lt;/EndNote&gt;</w:instrText>
            </w:r>
            <w:r w:rsidRPr="00932C62">
              <w:rPr>
                <w:sz w:val="16"/>
                <w:szCs w:val="16"/>
              </w:rPr>
              <w:fldChar w:fldCharType="separate"/>
            </w:r>
            <w:r>
              <w:rPr>
                <w:noProof/>
                <w:sz w:val="16"/>
                <w:szCs w:val="16"/>
              </w:rPr>
              <w:t>[27]</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ratio of MDSCs per T Regulatory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4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g</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illigra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Unit assignment</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s value of 1 miligram to the term mg in the model</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4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i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Unit assignment</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s value of 1 minute to the term min in the model</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4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Unit assignment</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s value of 1 mole to the term mole in the model</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4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ew_sched_CTLA4</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4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ew time between sequential doses of Anti-CTLA-4 in a regime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4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ew_sched_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ew time between sequential doses of Anti-PD-1 in a regime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4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ew_sched_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4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vertAlign w:val="subscript"/>
              </w:rPr>
            </w:pPr>
            <w:r w:rsidRPr="00932C62">
              <w:rPr>
                <w:sz w:val="16"/>
                <w:szCs w:val="16"/>
              </w:rPr>
              <w:t>New time between sequential doses of Anti-PD-L1 in a regime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5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embrolizumab_MW</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43600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g/mol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xact number</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ar weight of Anti-PD-1 antibody, Pembrolizumab</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5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um_TDLN_Considered</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CbGFuY2FzPC9BdXRob3I+PFllYXI+MjAwNjwvWWVhcj48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</w:fldData>
              </w:fldChar>
            </w:r>
            <w:r>
              <w:rPr>
                <w:sz w:val="16"/>
                <w:szCs w:val="16"/>
              </w:rPr>
              <w:instrText xml:space="preserve"> ADDIN EN.CITE </w:instrText>
            </w:r>
            <w:r>
              <w:rPr>
                <w:sz w:val="16"/>
                <w:szCs w:val="16"/>
              </w:rPr>
              <w:fldChar w:fldCharType="begin">
                <w:fldData xml:space="preserve">PEVuZE5vdGU+PENpdGU+PEF1dGhvcj5CbGFuY2FzPC9BdXRob3I+PFllYXI+MjAwNjwvWWVhcj48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74-77]</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number of total different lymph nodes (or lobules receiving a variety of antigens) in a region near the tumor (can be &gt;9cm) that can produce an immune response against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5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change_schedul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 in simulation to switch schedule in regimen for Anti-PD-1 therap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5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counter_off</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 in simulation to stop Anti-PD-1 do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lastRenderedPageBreak/>
              <w:t>15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counter_o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 in simulation to start Anti-PD-1 do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5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E0144D">
              <w:rPr>
                <w:sz w:val="16"/>
                <w:szCs w:val="16"/>
              </w:rPr>
              <w:t>PD1_DoseSe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ose of Anti-PD-1 mAb</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5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PNT_NEG-to-Max</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total PD-1 receptors on Primed Naïve T cells that are involved in interacting with the PD-L1 and PD-L2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5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receptors_per_C_C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928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umber of PD-1 receptors expressed on each cancer cell</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5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receptors-per-mAP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928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number of PD-1 receptors expressed on each mAPC  (maximum taken as max from mAPC leve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5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_receptors-per-Tcel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309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heng&lt;/Author&gt;&lt;Year&gt;2013&lt;/Year&gt;&lt;RecNum&gt;822&lt;/RecNum&gt;&lt;DisplayText&gt;[66]&lt;/DisplayText&gt;&lt;record&gt;&lt;rec-number&gt;822&lt;/rec-number&gt;&lt;foreign-keys&gt;&lt;key app="EN" db-id="tefew2v23pd0t8eex9oprez9t05vrde2fvtz" timestamp="1538944394"&gt;822&lt;/key&gt;&lt;/foreign-keys&gt;&lt;ref-type name="Journal Article"&gt;17&lt;/ref-type&gt;&lt;contributors&gt;&lt;authors&gt;&lt;author&gt;Xiaoxiao Cheng&lt;/author&gt;&lt;author&gt;Vaclav Veverka&lt;/author&gt;&lt;author&gt;Anand Radhakrishnan&lt;/author&gt;&lt;author&gt;Lorna C. Waters&lt;/author&gt;&lt;author&gt;Frederick W. Muskett&lt;/author&gt;&lt;author&gt;Sara H. Morgan&lt;/author&gt;&lt;author&gt;Jiandong Huo&lt;/author&gt;&lt;author&gt;Chao Yu&lt;/author&gt;&lt;author&gt;Edward J. Evans&lt;/author&gt;&lt;author&gt;Alasdair J. Leslie&lt;/author&gt;&lt;author&gt;Meryn Griffiths&lt;/author&gt;&lt;author&gt;Colin Stubberfield&lt;/author&gt;&lt;author&gt;Robert Griffin&lt;/author&gt;&lt;author&gt;Alistair J. Henry&lt;/author&gt;&lt;author&gt;Andreas Jansson&lt;/author&gt;&lt;author&gt;John E. Ladbury&lt;/author&gt;&lt;author&gt;Shinji Ikemizu&lt;/author&gt;&lt;author&gt;Mark D. Carr&lt;/author&gt;&lt;author&gt;Simon J. Davis&lt;/author&gt;&lt;/authors&gt;&lt;/contributors&gt;&lt;titles&gt;&lt;title&gt;Structure and Interactions of the Human Programmed Cell Death 1 Receptor&lt;/title&gt;&lt;secondary-title&gt;J Biol Chem.&lt;/secondary-title&gt;&lt;/titles&gt;&lt;periodical&gt;&lt;full-title&gt;J Biol Chem.&lt;/full-title&gt;&lt;/periodical&gt;&lt;pages&gt;11771-85&lt;/pages&gt;&lt;volume&gt;288&lt;/volume&gt;&lt;number&gt;17&lt;/number&gt;&lt;edition&gt;2013 Feb 15&lt;/edition&gt;&lt;dates&gt;&lt;year&gt;2013&lt;/year&gt;&lt;/dates&gt;&lt;urls&gt;&lt;/urls&gt;&lt;electronic-resource-num&gt;10.1074/jbc.M112.448126&lt;/electronic-resource-num&gt;&lt;/record&gt;&lt;/Cite&gt;&lt;/EndNote&gt;</w:instrText>
            </w:r>
            <w:r w:rsidRPr="00932C62">
              <w:rPr>
                <w:sz w:val="16"/>
                <w:szCs w:val="16"/>
              </w:rPr>
              <w:fldChar w:fldCharType="separate"/>
            </w:r>
            <w:r>
              <w:rPr>
                <w:noProof/>
                <w:sz w:val="16"/>
                <w:szCs w:val="16"/>
              </w:rPr>
              <w:t>[6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number of PD-1 receptors expressed on each T cell</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6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mAb</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illigram/kilogra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4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ose of Anti-PD-1 being delivered</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6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mAb_Dos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illigram/kilogra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ose of Anti-PD-1 to deliver based on the current schedul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6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mAb_New_Dos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illigram/kilogra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4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ose of Anti-PD-1 to be delivered when schedule is changed</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6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1Sig_Tr-P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total PD-1 receptors on Primed Naïve T cells that are involved in interacting with the PD-L1 receptors on Regulatory T cell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6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change_schedul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4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 in simulation to switch schedule in regimen for Anti-PD-L1 therap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6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counter_off</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4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 in simulation to stop Anti-PD-L1 do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6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counter_o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4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 in simulation to start Anti-PD-L1 do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6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E0144D">
              <w:rPr>
                <w:sz w:val="16"/>
                <w:szCs w:val="16"/>
              </w:rPr>
              <w:t>PDL1_DoseSe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4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ose of Anti-PD-L1 mAb</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6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PNT_NEG-to-Max</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total PD-L1 receptors on Primed Naïve T cells that are involved in interacting with the PD-1 and CD80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6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receptors_per_C_C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8037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heng&lt;/Author&gt;&lt;Year&gt;2013&lt;/Year&gt;&lt;RecNum&gt;822&lt;/RecNum&gt;&lt;DisplayText&gt;[66]&lt;/DisplayText&gt;&lt;record&gt;&lt;rec-number&gt;822&lt;/rec-number&gt;&lt;foreign-keys&gt;&lt;key app="EN" db-id="tefew2v23pd0t8eex9oprez9t05vrde2fvtz" timestamp="1538944394"&gt;822&lt;/key&gt;&lt;/foreign-keys&gt;&lt;ref-type name="Journal Article"&gt;17&lt;/ref-type&gt;&lt;contributors&gt;&lt;authors&gt;&lt;author&gt;Xiaoxiao Cheng&lt;/author&gt;&lt;author&gt;Vaclav Veverka&lt;/author&gt;&lt;author&gt;Anand Radhakrishnan&lt;/author&gt;&lt;author&gt;Lorna C. Waters&lt;/author&gt;&lt;author&gt;Frederick W. Muskett&lt;/author&gt;&lt;author&gt;Sara H. Morgan&lt;/author&gt;&lt;author&gt;Jiandong Huo&lt;/author&gt;&lt;author&gt;Chao Yu&lt;/author&gt;&lt;author&gt;Edward J. Evans&lt;/author&gt;&lt;author&gt;Alasdair J. Leslie&lt;/author&gt;&lt;author&gt;Meryn Griffiths&lt;/author&gt;&lt;author&gt;Colin Stubberfield&lt;/author&gt;&lt;author&gt;Robert Griffin&lt;/author&gt;&lt;author&gt;Alistair J. Henry&lt;/author&gt;&lt;author&gt;Andreas Jansson&lt;/author&gt;&lt;author&gt;John E. Ladbury&lt;/author&gt;&lt;author&gt;Shinji Ikemizu&lt;/author&gt;&lt;author&gt;Mark D. Carr&lt;/author&gt;&lt;author&gt;Simon J. Davis&lt;/author&gt;&lt;/authors&gt;&lt;/contributors&gt;&lt;titles&gt;&lt;title&gt;Structure and Interactions of the Human Programmed Cell Death 1 Receptor&lt;/title&gt;&lt;secondary-title&gt;J Biol Chem.&lt;/secondary-title&gt;&lt;/titles&gt;&lt;periodical&gt;&lt;full-title&gt;J Biol Chem.&lt;/full-title&gt;&lt;/periodical&gt;&lt;pages&gt;11771-85&lt;/pages&gt;&lt;volume&gt;288&lt;/volume&gt;&lt;number&gt;17&lt;/number&gt;&lt;edition&gt;2013 Feb 15&lt;/edition&gt;&lt;dates&gt;&lt;year&gt;2013&lt;/year&gt;&lt;/dates&gt;&lt;urls&gt;&lt;/urls&gt;&lt;electronic-resource-num&gt;10.1074/jbc.M112.448126&lt;/electronic-resource-num&gt;&lt;/record&gt;&lt;/Cite&gt;&lt;/EndNote&gt;</w:instrText>
            </w:r>
            <w:r w:rsidRPr="00932C62">
              <w:rPr>
                <w:sz w:val="16"/>
                <w:szCs w:val="16"/>
              </w:rPr>
              <w:fldChar w:fldCharType="separate"/>
            </w:r>
            <w:r>
              <w:rPr>
                <w:noProof/>
                <w:sz w:val="16"/>
                <w:szCs w:val="16"/>
              </w:rPr>
              <w:t>[6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umber of PD-L1 receptors expressed on each cancer cell (maximum taken as max from mAPC leve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7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receptors-per-mAP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8037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heng&lt;/Author&gt;&lt;Year&gt;2013&lt;/Year&gt;&lt;RecNum&gt;822&lt;/RecNum&gt;&lt;DisplayText&gt;[66]&lt;/DisplayText&gt;&lt;record&gt;&lt;rec-number&gt;822&lt;/rec-number&gt;&lt;foreign-keys&gt;&lt;key app="EN" db-id="tefew2v23pd0t8eex9oprez9t05vrde2fvtz" timestamp="1538944394"&gt;822&lt;/key&gt;&lt;/foreign-keys&gt;&lt;ref-type name="Journal Article"&gt;17&lt;/ref-type&gt;&lt;contributors&gt;&lt;authors&gt;&lt;author&gt;Xiaoxiao Cheng&lt;/author&gt;&lt;author&gt;Vaclav Veverka&lt;/author&gt;&lt;author&gt;Anand Radhakrishnan&lt;/author&gt;&lt;author&gt;Lorna C. Waters&lt;/author&gt;&lt;author&gt;Frederick W. Muskett&lt;/author&gt;&lt;author&gt;Sara H. Morgan&lt;/author&gt;&lt;author&gt;Jiandong Huo&lt;/author&gt;&lt;author&gt;Chao Yu&lt;/author&gt;&lt;author&gt;Edward J. Evans&lt;/author&gt;&lt;author&gt;Alasdair J. Leslie&lt;/author&gt;&lt;author&gt;Meryn Griffiths&lt;/author&gt;&lt;author&gt;Colin Stubberfield&lt;/author&gt;&lt;author&gt;Robert Griffin&lt;/author&gt;&lt;author&gt;Alistair J. Henry&lt;/author&gt;&lt;author&gt;Andreas Jansson&lt;/author&gt;&lt;author&gt;John E. Ladbury&lt;/author&gt;&lt;author&gt;Shinji Ikemizu&lt;/author&gt;&lt;author&gt;Mark D. Carr&lt;/author&gt;&lt;author&gt;Simon J. Davis&lt;/author&gt;&lt;/authors&gt;&lt;/contributors&gt;&lt;titles&gt;&lt;title&gt;Structure and Interactions of the Human Programmed Cell Death 1 Receptor&lt;/title&gt;&lt;secondary-title&gt;J Biol Chem.&lt;/secondary-title&gt;&lt;/titles&gt;&lt;periodical&gt;&lt;full-title&gt;J Biol Chem.&lt;/full-title&gt;&lt;/periodical&gt;&lt;pages&gt;11771-85&lt;/pages&gt;&lt;volume&gt;288&lt;/volume&gt;&lt;number&gt;17&lt;/number&gt;&lt;edition&gt;2013 Feb 15&lt;/edition&gt;&lt;dates&gt;&lt;year&gt;2013&lt;/year&gt;&lt;/dates&gt;&lt;urls&gt;&lt;/urls&gt;&lt;electronic-resource-num&gt;10.1074/jbc.M112.448126&lt;/electronic-resource-num&gt;&lt;/record&gt;&lt;/Cite&gt;&lt;/EndNote&gt;</w:instrText>
            </w:r>
            <w:r w:rsidRPr="00932C62">
              <w:rPr>
                <w:sz w:val="16"/>
                <w:szCs w:val="16"/>
              </w:rPr>
              <w:fldChar w:fldCharType="separate"/>
            </w:r>
            <w:r>
              <w:rPr>
                <w:noProof/>
                <w:sz w:val="16"/>
                <w:szCs w:val="16"/>
              </w:rPr>
              <w:t>[6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number of PD-L1 receptors expressed on each mAPC</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7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_receptors-per-Tcel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928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heng&lt;/Author&gt;&lt;Year&gt;2013&lt;/Year&gt;&lt;RecNum&gt;822&lt;/RecNum&gt;&lt;DisplayText&gt;[66]&lt;/DisplayText&gt;&lt;record&gt;&lt;rec-number&gt;822&lt;/rec-number&gt;&lt;foreign-keys&gt;&lt;key app="EN" db-id="tefew2v23pd0t8eex9oprez9t05vrde2fvtz" timestamp="1538944394"&gt;822&lt;/key&gt;&lt;/foreign-keys&gt;&lt;ref-type name="Journal Article"&gt;17&lt;/ref-type&gt;&lt;contributors&gt;&lt;authors&gt;&lt;author&gt;Xiaoxiao Cheng&lt;/author&gt;&lt;author&gt;Vaclav Veverka&lt;/author&gt;&lt;author&gt;Anand Radhakrishnan&lt;/author&gt;&lt;author&gt;Lorna C. Waters&lt;/author&gt;&lt;author&gt;Frederick W. Muskett&lt;/author&gt;&lt;author&gt;Sara H. Morgan&lt;/author&gt;&lt;author&gt;Jiandong Huo&lt;/author&gt;&lt;author&gt;Chao Yu&lt;/author&gt;&lt;author&gt;Edward J. Evans&lt;/author&gt;&lt;author&gt;Alasdair J. Leslie&lt;/author&gt;&lt;author&gt;Meryn Griffiths&lt;/author&gt;&lt;author&gt;Colin Stubberfield&lt;/author&gt;&lt;author&gt;Robert Griffin&lt;/author&gt;&lt;author&gt;Alistair J. Henry&lt;/author&gt;&lt;author&gt;Andreas Jansson&lt;/author&gt;&lt;author&gt;John E. Ladbury&lt;/author&gt;&lt;author&gt;Shinji Ikemizu&lt;/author&gt;&lt;author&gt;Mark D. Carr&lt;/author&gt;&lt;author&gt;Simon J. Davis&lt;/author&gt;&lt;/authors&gt;&lt;/contributors&gt;&lt;titles&gt;&lt;title&gt;Structure and Interactions of the Human Programmed Cell Death 1 Receptor&lt;/title&gt;&lt;secondary-title&gt;J Biol Chem.&lt;/secondary-title&gt;&lt;/titles&gt;&lt;periodical&gt;&lt;full-title&gt;J Biol Chem.&lt;/full-title&gt;&lt;/periodical&gt;&lt;pages&gt;11771-85&lt;/pages&gt;&lt;volume&gt;288&lt;/volume&gt;&lt;number&gt;17&lt;/number&gt;&lt;edition&gt;2013 Feb 15&lt;/edition&gt;&lt;dates&gt;&lt;year&gt;2013&lt;/year&gt;&lt;/dates&gt;&lt;urls&gt;&lt;/urls&gt;&lt;electronic-resource-num&gt;10.1074/jbc.M112.448126&lt;/electronic-resource-num&gt;&lt;/record&gt;&lt;/Cite&gt;&lt;/EndNote&gt;</w:instrText>
            </w:r>
            <w:r w:rsidRPr="00932C62">
              <w:rPr>
                <w:sz w:val="16"/>
                <w:szCs w:val="16"/>
              </w:rPr>
              <w:fldChar w:fldCharType="separate"/>
            </w:r>
            <w:r>
              <w:rPr>
                <w:noProof/>
                <w:sz w:val="16"/>
                <w:szCs w:val="16"/>
              </w:rPr>
              <w:t>[6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number of PD-L1 receptors expressed on each T cell</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7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mAb</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illigram/kilogra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4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ose of Anti-PD-L1 being delivered</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7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mAb_Dos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illigram/kilogra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TYW50YS1NYXJpYTwvQXV0aG9yPjxZZWFyPjIwMTg8L1ll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4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ose of Anti-PD-L1 to deliver based on the current schedul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7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mAb_New_Dos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illigram/kilogra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ogswell&lt;/Author&gt;&lt;Year&gt;2013&lt;/Year&gt;&lt;RecNum&gt;786&lt;/RecNum&gt;&lt;DisplayText&gt;[78]&lt;/DisplayText&gt;&lt;record&gt;&lt;rec-number&gt;786&lt;/rec-number&gt;&lt;foreign-keys&gt;&lt;key app="EN" db-id="tefew2v23pd0t8eex9oprez9t05vrde2fvtz" timestamp="1538944393"&gt;786&lt;/key&gt;&lt;/foreign-keys&gt;&lt;ref-type name="Generic"&gt;13&lt;/ref-type&gt;&lt;contributors&gt;&lt;authors&gt;&lt;author&gt;John P. Cogswell&lt;/author&gt;&lt;author&gt;Stacie M. Goldberg&lt;/author&gt;&lt;author&gt;Ashok K. Gupta&lt;/author&gt;&lt;author&gt;Maria Jure-Kunkel&lt;/author&gt;&lt;author&gt;Xi Tao Wang&lt;/author&gt;&lt;author&gt;Jon M. Wigginton&lt;/author&gt;&lt;/authors&gt;&lt;/contributors&gt;&lt;titles&gt;&lt;title&gt;Cancer immunotherapy by disrupting pd-1/pd-l1 signaling&lt;/title&gt;&lt;/titles&gt;&lt;dates&gt;&lt;year&gt;2013&lt;/year&gt;&lt;/dates&gt;&lt;publisher&gt;Google Patents&lt;/publisher&gt;&lt;urls&gt;&lt;related-urls&gt;&lt;url&gt;https://www.google.com/patents/WO2013173223A1?cl=en&lt;/url&gt;&lt;/related-urls&gt;&lt;/urls&gt;&lt;/record&gt;&lt;/Cite&gt;&lt;/EndNote&gt;</w:instrText>
            </w:r>
            <w:r w:rsidRPr="00932C62">
              <w:rPr>
                <w:sz w:val="16"/>
                <w:szCs w:val="16"/>
              </w:rPr>
              <w:fldChar w:fldCharType="separate"/>
            </w:r>
            <w:r>
              <w:rPr>
                <w:noProof/>
                <w:sz w:val="16"/>
                <w:szCs w:val="16"/>
              </w:rPr>
              <w:t>[78]</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Based on regimen</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ose of Anti-PD-L1 to be delivered when schedule is changed</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7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1Sig_Tr-P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total PD-L1 receptors on Primed Naïve T cells that are involved in interacting with the PD-1 receptors on Regulatory T cell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lastRenderedPageBreak/>
              <w:t>17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_receptors_per_C_C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524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heng&lt;/Author&gt;&lt;Year&gt;2013&lt;/Year&gt;&lt;RecNum&gt;822&lt;/RecNum&gt;&lt;DisplayText&gt;[66]&lt;/DisplayText&gt;&lt;record&gt;&lt;rec-number&gt;822&lt;/rec-number&gt;&lt;foreign-keys&gt;&lt;key app="EN" db-id="tefew2v23pd0t8eex9oprez9t05vrde2fvtz" timestamp="1538944394"&gt;822&lt;/key&gt;&lt;/foreign-keys&gt;&lt;ref-type name="Journal Article"&gt;17&lt;/ref-type&gt;&lt;contributors&gt;&lt;authors&gt;&lt;author&gt;Xiaoxiao Cheng&lt;/author&gt;&lt;author&gt;Vaclav Veverka&lt;/author&gt;&lt;author&gt;Anand Radhakrishnan&lt;/author&gt;&lt;author&gt;Lorna C. Waters&lt;/author&gt;&lt;author&gt;Frederick W. Muskett&lt;/author&gt;&lt;author&gt;Sara H. Morgan&lt;/author&gt;&lt;author&gt;Jiandong Huo&lt;/author&gt;&lt;author&gt;Chao Yu&lt;/author&gt;&lt;author&gt;Edward J. Evans&lt;/author&gt;&lt;author&gt;Alasdair J. Leslie&lt;/author&gt;&lt;author&gt;Meryn Griffiths&lt;/author&gt;&lt;author&gt;Colin Stubberfield&lt;/author&gt;&lt;author&gt;Robert Griffin&lt;/author&gt;&lt;author&gt;Alistair J. Henry&lt;/author&gt;&lt;author&gt;Andreas Jansson&lt;/author&gt;&lt;author&gt;John E. Ladbury&lt;/author&gt;&lt;author&gt;Shinji Ikemizu&lt;/author&gt;&lt;author&gt;Mark D. Carr&lt;/author&gt;&lt;author&gt;Simon J. Davis&lt;/author&gt;&lt;/authors&gt;&lt;/contributors&gt;&lt;titles&gt;&lt;title&gt;Structure and Interactions of the Human Programmed Cell Death 1 Receptor&lt;/title&gt;&lt;secondary-title&gt;J Biol Chem.&lt;/secondary-title&gt;&lt;/titles&gt;&lt;periodical&gt;&lt;full-title&gt;J Biol Chem.&lt;/full-title&gt;&lt;/periodical&gt;&lt;pages&gt;11771-85&lt;/pages&gt;&lt;volume&gt;288&lt;/volume&gt;&lt;number&gt;17&lt;/number&gt;&lt;edition&gt;2013 Feb 15&lt;/edition&gt;&lt;dates&gt;&lt;year&gt;2013&lt;/year&gt;&lt;/dates&gt;&lt;urls&gt;&lt;/urls&gt;&lt;electronic-resource-num&gt;10.1074/jbc.M112.448126&lt;/electronic-resource-num&gt;&lt;/record&gt;&lt;/Cite&gt;&lt;/EndNote&gt;</w:instrText>
            </w:r>
            <w:r w:rsidRPr="00932C62">
              <w:rPr>
                <w:sz w:val="16"/>
                <w:szCs w:val="16"/>
              </w:rPr>
              <w:fldChar w:fldCharType="separate"/>
            </w:r>
            <w:r>
              <w:rPr>
                <w:noProof/>
                <w:sz w:val="16"/>
                <w:szCs w:val="16"/>
              </w:rPr>
              <w:t>[6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umber of PD-L2 receptors expressed on each cancer cell (maximum taken as max from mAPC leve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7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DL2_receptors-per-mAP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524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olecules/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heng&lt;/Author&gt;&lt;Year&gt;2013&lt;/Year&gt;&lt;RecNum&gt;822&lt;/RecNum&gt;&lt;DisplayText&gt;[66]&lt;/DisplayText&gt;&lt;record&gt;&lt;rec-number&gt;822&lt;/rec-number&gt;&lt;foreign-keys&gt;&lt;key app="EN" db-id="tefew2v23pd0t8eex9oprez9t05vrde2fvtz" timestamp="1538944394"&gt;822&lt;/key&gt;&lt;/foreign-keys&gt;&lt;ref-type name="Journal Article"&gt;17&lt;/ref-type&gt;&lt;contributors&gt;&lt;authors&gt;&lt;author&gt;Xiaoxiao Cheng&lt;/author&gt;&lt;author&gt;Vaclav Veverka&lt;/author&gt;&lt;author&gt;Anand Radhakrishnan&lt;/author&gt;&lt;author&gt;Lorna C. Waters&lt;/author&gt;&lt;author&gt;Frederick W. Muskett&lt;/author&gt;&lt;author&gt;Sara H. Morgan&lt;/author&gt;&lt;author&gt;Jiandong Huo&lt;/author&gt;&lt;author&gt;Chao Yu&lt;/author&gt;&lt;author&gt;Edward J. Evans&lt;/author&gt;&lt;author&gt;Alasdair J. Leslie&lt;/author&gt;&lt;author&gt;Meryn Griffiths&lt;/author&gt;&lt;author&gt;Colin Stubberfield&lt;/author&gt;&lt;author&gt;Robert Griffin&lt;/author&gt;&lt;author&gt;Alistair J. Henry&lt;/author&gt;&lt;author&gt;Andreas Jansson&lt;/author&gt;&lt;author&gt;John E. Ladbury&lt;/author&gt;&lt;author&gt;Shinji Ikemizu&lt;/author&gt;&lt;author&gt;Mark D. Carr&lt;/author&gt;&lt;author&gt;Simon J. Davis&lt;/author&gt;&lt;/authors&gt;&lt;/contributors&gt;&lt;titles&gt;&lt;title&gt;Structure and Interactions of the Human Programmed Cell Death 1 Receptor&lt;/title&gt;&lt;secondary-title&gt;J Biol Chem.&lt;/secondary-title&gt;&lt;/titles&gt;&lt;periodical&gt;&lt;full-title&gt;J Biol Chem.&lt;/full-title&gt;&lt;/periodical&gt;&lt;pages&gt;11771-85&lt;/pages&gt;&lt;volume&gt;288&lt;/volume&gt;&lt;number&gt;17&lt;/number&gt;&lt;edition&gt;2013 Feb 15&lt;/edition&gt;&lt;dates&gt;&lt;year&gt;2013&lt;/year&gt;&lt;/dates&gt;&lt;urls&gt;&lt;/urls&gt;&lt;electronic-resource-num&gt;10.1074/jbc.M112.448126&lt;/electronic-resource-num&gt;&lt;/record&gt;&lt;/Cite&gt;&lt;/EndNote&gt;</w:instrText>
            </w:r>
            <w:r w:rsidRPr="00932C62">
              <w:rPr>
                <w:sz w:val="16"/>
                <w:szCs w:val="16"/>
              </w:rPr>
              <w:fldChar w:fldCharType="separate"/>
            </w:r>
            <w:r>
              <w:rPr>
                <w:noProof/>
                <w:sz w:val="16"/>
                <w:szCs w:val="16"/>
              </w:rPr>
              <w:t>[6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number of PD-L2 receptors expressed on each mAPC</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7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hi</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3.96E-01</w:t>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Uninhibited proliferation rate of effector T cells in the tumor</w:t>
            </w:r>
            <w:r>
              <w:rPr>
                <w:sz w:val="16"/>
                <w:szCs w:val="16"/>
              </w:rPr>
              <w:t xml:space="preserve"> (In this study, T cell proliferation is considered).</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7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hago_Debris</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E-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ole*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Palsson&lt;/Author&gt;&lt;Year&gt;2013&lt;/Year&gt;&lt;RecNum&gt;794&lt;/RecNum&gt;&lt;DisplayText&gt;[45, 49]&lt;/DisplayText&gt;&lt;record&gt;&lt;rec-number&gt;794&lt;/rec-number&gt;&lt;foreign-keys&gt;&lt;key app="EN" db-id="tefew2v23pd0t8eex9oprez9t05vrde2fvtz" timestamp="1538944393"&gt;794&lt;/key&gt;&lt;/foreign-keys&gt;&lt;ref-type name="Journal Article"&gt;17&lt;/ref-type&gt;&lt;contributors&gt;&lt;authors&gt;&lt;author&gt;Sirus Palsson&lt;/author&gt;&lt;author&gt;Timothy P Hickling&lt;/author&gt;&lt;author&gt;Erica L Bradshaw-Pierce&lt;/author&gt;&lt;author&gt;Michael Zager&lt;/author&gt;&lt;author&gt;Karin Jooss&lt;/author&gt;&lt;author&gt;Peter J O’Brien&lt;/author&gt;&lt;author&gt;Mary E Spilker&lt;/author&gt;&lt;author&gt;Bernhard O Palsson&lt;/author&gt;&lt;author&gt;Paolo Vicini&lt;/author&gt;&lt;/authors&gt;&lt;/contributors&gt;&lt;titles&gt;&lt;title&gt;The development of a fully-integrated immune response model (FIRM) simulator of the immune response through integration of multiple subset models&lt;/title&gt;&lt;secondary-title&gt;BMC Syst Biol.&lt;/secondary-title&gt;&lt;/titles&gt;&lt;periodical&gt;&lt;full-title&gt;BMC Syst Biol.&lt;/full-title&gt;&lt;/periodical&gt;&lt;volume&gt;7&lt;/volume&gt;&lt;dates&gt;&lt;year&gt;2013&lt;/year&gt;&lt;/dates&gt;&lt;urls&gt;&lt;/urls&gt;&lt;custom2&gt;PMC3853972&lt;/custom2&gt;&lt;custom7&gt;95&lt;/custom7&gt;&lt;electronic-resource-num&gt;10.1186/1752-0509-7-95&lt;/electronic-resource-num&gt;&lt;/record&gt;&lt;/Cite&gt;&lt;Cite&gt;&lt;Author&gt;Marino&lt;/Author&gt;&lt;Year&gt;2004&lt;/Year&gt;&lt;RecNum&gt;801&lt;/RecNum&gt;&lt;record&gt;&lt;rec-number&gt;801&lt;/rec-number&gt;&lt;foreign-keys&gt;&lt;key app="EN" db-id="tefew2v23pd0t8eex9oprez9t05vrde2fvtz" timestamp="1538944394"&gt;801&lt;/key&gt;&lt;/foreign-keys&gt;&lt;ref-type name="Journal Article"&gt;17&lt;/ref-type&gt;&lt;contributors&gt;&lt;authors&gt;&lt;author&gt;Simeone Marino&lt;/author&gt;&lt;author&gt;Denise E. Kirschner&lt;/author&gt;&lt;/authors&gt;&lt;/contributors&gt;&lt;titles&gt;&lt;title&gt;The human immune response to Mycobacterium tuberculosis in lung and lymph node&lt;/title&gt;&lt;secondary-title&gt;J Theor Biol.&lt;/secondary-title&gt;&lt;/titles&gt;&lt;periodical&gt;&lt;full-title&gt;J Theor Biol.&lt;/full-title&gt;&lt;/periodical&gt;&lt;pages&gt;463-86&lt;/pages&gt;&lt;volume&gt;227&lt;/volume&gt;&lt;number&gt;4&lt;/number&gt;&lt;dates&gt;&lt;year&gt;2004&lt;/year&gt;&lt;/dates&gt;&lt;urls&gt;&lt;/urls&gt;&lt;electronic-resource-num&gt;10.1016/j.jtbi.2003.11.023&lt;/electronic-resource-num&gt;&lt;/record&gt;&lt;/Cite&gt;&lt;/EndNote&gt;</w:instrText>
            </w:r>
            <w:r w:rsidRPr="00932C62">
              <w:rPr>
                <w:sz w:val="16"/>
                <w:szCs w:val="16"/>
              </w:rPr>
              <w:fldChar w:fldCharType="separate"/>
            </w:r>
            <w:r>
              <w:rPr>
                <w:noProof/>
                <w:sz w:val="16"/>
                <w:szCs w:val="16"/>
              </w:rPr>
              <w:t>[45, 49]</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 antigen uptake rate by APC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8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ecursor_Frequen_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elli&lt;/Author&gt;&lt;Year&gt;2012&lt;/Year&gt;&lt;RecNum&gt;828&lt;/RecNum&gt;&lt;DisplayText&gt;[73, 79]&lt;/DisplayText&gt;&lt;record&gt;&lt;rec-number&gt;828&lt;/rec-number&gt;&lt;foreign-keys&gt;&lt;key app="EN" db-id="tefew2v23pd0t8eex9oprez9t05vrde2fvtz" timestamp="1538944394"&gt;828&lt;/key&gt;&lt;/foreign-keys&gt;&lt;ref-type name="Journal Article"&gt;17&lt;/ref-type&gt;&lt;contributors&gt;&lt;authors&gt;&lt;author&gt;Susanna Celli&lt;/author&gt;&lt;author&gt;Mark Day&lt;/author&gt;&lt;author&gt;Andreas J. Muller&lt;/author&gt;&lt;author&gt;Carmen Molina-Paris&lt;/author&gt;&lt;author&gt;Grant Lythe&lt;/author&gt;&lt;author&gt;Philippe Bousso&lt;/author&gt;&lt;/authors&gt;&lt;/contributors&gt;&lt;titles&gt;&lt;title&gt;How many dendritic cells are required to initiate a T-cell response?&lt;/title&gt;&lt;secondary-title&gt;&lt;style face="normal" font="default" size="10"&gt;Blood&lt;/style&gt;&lt;/secondary-title&gt;&lt;/titles&gt;&lt;periodical&gt;&lt;full-title&gt;Blood&lt;/full-title&gt;&lt;/periodical&gt;&lt;pages&gt;3945-8&lt;/pages&gt;&lt;volume&gt;120&lt;/volume&gt;&lt;number&gt;19&lt;/number&gt;&lt;edition&gt;2012 Sep 20&lt;/edition&gt;&lt;dates&gt;&lt;year&gt;2012&lt;/year&gt;&lt;/dates&gt;&lt;urls&gt;&lt;/urls&gt;&lt;electronic-resource-num&gt;10.1182/blood-2012-01-408260&lt;/electronic-resource-num&gt;&lt;/record&gt;&lt;/Cite&gt;&lt;Cite&gt;&lt;Author&gt;Bousso&lt;/Author&gt;&lt;Year&gt;2003&lt;/Year&gt;&lt;RecNum&gt;835&lt;/RecNum&gt;&lt;record&gt;&lt;rec-number&gt;835&lt;/rec-number&gt;&lt;foreign-keys&gt;&lt;key app="EN" db-id="tefew2v23pd0t8eex9oprez9t05vrde2fvtz" timestamp="1538944395"&gt;835&lt;/key&gt;&lt;/foreign-keys&gt;&lt;ref-type name="Journal Article"&gt;17&lt;/ref-type&gt;&lt;contributors&gt;&lt;authors&gt;&lt;author&gt;Philippe Bousso&lt;/author&gt;&lt;author&gt;Ellen Robey&lt;/author&gt;&lt;/authors&gt;&lt;/contributors&gt;&lt;titles&gt;&lt;title&gt;Dynamics of CD8+ T cell priming by dendritic cells in intact lymph nodes&lt;/title&gt;&lt;secondary-title&gt;Nat Immunol.&lt;/secondary-title&gt;&lt;/titles&gt;&lt;periodical&gt;&lt;full-title&gt;Nat Immunol.&lt;/full-title&gt;&lt;/periodical&gt;&lt;pages&gt;579-85&lt;/pages&gt;&lt;volume&gt;4&lt;/volume&gt;&lt;number&gt;6&lt;/number&gt;&lt;dates&gt;&lt;year&gt;2003&lt;/year&gt;&lt;/dates&gt;&lt;urls&gt;&lt;/urls&gt;&lt;electronic-resource-num&gt;10.1038/ni928&lt;/electronic-resource-num&gt;&lt;/record&gt;&lt;/Cite&gt;&lt;/EndNote&gt;</w:instrText>
            </w:r>
            <w:r w:rsidRPr="00932C62">
              <w:rPr>
                <w:sz w:val="16"/>
                <w:szCs w:val="16"/>
              </w:rPr>
              <w:fldChar w:fldCharType="separate"/>
            </w:r>
            <w:r>
              <w:rPr>
                <w:noProof/>
                <w:sz w:val="16"/>
                <w:szCs w:val="16"/>
              </w:rPr>
              <w:t>[73, 79]</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s the ratio of available Naive T cells for priming phase 1 to total T cell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8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ecursor_Frequen_P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s the ratio of available Primed Naive T cells for priming phase 2 to total T cell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8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imeNT_rat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577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hou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IZW5yaWNrc29uPC9BdXRob3I+PFllYXI+MjAwODwvWWVh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</w:fldData>
              </w:fldChar>
            </w:r>
            <w:r>
              <w:rPr>
                <w:sz w:val="16"/>
                <w:szCs w:val="16"/>
              </w:rPr>
              <w:instrText xml:space="preserve"> ADDIN EN.CITE </w:instrText>
            </w:r>
            <w:r>
              <w:rPr>
                <w:sz w:val="16"/>
                <w:szCs w:val="16"/>
              </w:rPr>
              <w:fldChar w:fldCharType="begin">
                <w:fldData xml:space="preserve">PEVuZE5vdGU+PENpdGU+PEF1dGhvcj5IZW5yaWNrc29uPC9BdXRob3I+PFllYXI+MjAwODwvWWVh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60-62]</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Rate constant defining the approximate half-life of the entire first phase of priming in the lymph nodes, including the priming of all of the superficial Naïve T cells and those in the deep T-cell areas in the lymph node. This, along with the second priming phase, accounts for T cells starting to proliferate 1.5-2 days following the encounter of antigens on mAPCs </w:t>
            </w:r>
            <w:r w:rsidRPr="00932C62">
              <w:rPr>
                <w:sz w:val="16"/>
                <w:szCs w:val="16"/>
              </w:rPr>
              <w:fldChar w:fldCharType="begin"/>
            </w:r>
            <w:r>
              <w:rPr>
                <w:sz w:val="16"/>
                <w:szCs w:val="16"/>
              </w:rPr>
              <w:instrText xml:space="preserve"> ADDIN EN.CITE &lt;EndNote&gt;&lt;Cite&gt;&lt;Author&gt;Stoll&lt;/Author&gt;&lt;Year&gt;2002&lt;/Year&gt;&lt;RecNum&gt;818&lt;/RecNum&gt;&lt;DisplayText&gt;[62]&lt;/DisplayText&gt;&lt;record&gt;&lt;rec-number&gt;818&lt;/rec-number&gt;&lt;foreign-keys&gt;&lt;key app="EN" db-id="tefew2v23pd0t8eex9oprez9t05vrde2fvtz" timestamp="1538944394"&gt;818&lt;/key&gt;&lt;/foreign-keys&gt;&lt;ref-type name="Journal Article"&gt;17&lt;/ref-type&gt;&lt;contributors&gt;&lt;authors&gt;&lt;author&gt;Sabine Stoll&lt;/author&gt;&lt;author&gt;Jerome Delon&lt;/author&gt;&lt;author&gt;Tilmann M. Brotz&lt;/author&gt;&lt;author&gt;Ronald N. Germain&lt;/author&gt;&lt;/authors&gt;&lt;/contributors&gt;&lt;titles&gt;&lt;title&gt;Dynamic imaging of T cell-dendritic cell interactions in lymph nodes&lt;/title&gt;&lt;secondary-title&gt;Science&lt;/secondary-title&gt;&lt;/titles&gt;&lt;periodical&gt;&lt;full-title&gt;Science&lt;/full-title&gt;&lt;/periodical&gt;&lt;pages&gt;1873-6&lt;/pages&gt;&lt;volume&gt;296&lt;/volume&gt;&lt;number&gt;5574&lt;/number&gt;&lt;dates&gt;&lt;year&gt;2002&lt;/year&gt;&lt;/dates&gt;&lt;urls&gt;&lt;/urls&gt;&lt;electronic-resource-num&gt;10.1126/science.1071065&lt;/electronic-resource-num&gt;&lt;/record&gt;&lt;/Cite&gt;&lt;/EndNote&gt;</w:instrText>
            </w:r>
            <w:r w:rsidRPr="00932C62">
              <w:rPr>
                <w:sz w:val="16"/>
                <w:szCs w:val="16"/>
              </w:rPr>
              <w:fldChar w:fldCharType="separate"/>
            </w:r>
            <w:r>
              <w:rPr>
                <w:noProof/>
                <w:sz w:val="16"/>
                <w:szCs w:val="16"/>
              </w:rPr>
              <w:t>[62]</w:t>
            </w:r>
            <w:r w:rsidRPr="00932C62">
              <w:rPr>
                <w:sz w:val="16"/>
                <w:szCs w:val="16"/>
              </w:rPr>
              <w:fldChar w:fldCharType="end"/>
            </w:r>
            <w:r w:rsidRPr="00932C62">
              <w:rPr>
                <w:sz w:val="16"/>
                <w:szCs w:val="16"/>
              </w:rPr>
              <w:t>.</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8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imeNT1_rat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77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hou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IZW5yaWNrc29uPC9BdXRob3I+PFllYXI+MjAwODwvWWVh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</w:fldData>
              </w:fldChar>
            </w:r>
            <w:r>
              <w:rPr>
                <w:sz w:val="16"/>
                <w:szCs w:val="16"/>
              </w:rPr>
              <w:instrText xml:space="preserve"> ADDIN EN.CITE </w:instrText>
            </w:r>
            <w:r>
              <w:rPr>
                <w:sz w:val="16"/>
                <w:szCs w:val="16"/>
              </w:rPr>
              <w:fldChar w:fldCharType="begin">
                <w:fldData xml:space="preserve">PEVuZE5vdGU+PENpdGU+PEF1dGhvcj5IZW5yaWNrc29uPC9BdXRob3I+PFllYXI+MjAwODwvWWVh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60, 61, 80]</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approximate half-life of each interaction between Naive T cells and mAPCs during the first phase of priming in the lymph nodes, including the formation time of mature synapses between the Naïve T cells and the mAPC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8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imeTLN2_rat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38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hou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Henrickson&lt;/Author&gt;&lt;Year&gt;2008&lt;/Year&gt;&lt;RecNum&gt;816&lt;/RecNum&gt;&lt;DisplayText&gt;[60, 61]&lt;/DisplayText&gt;&lt;record&gt;&lt;rec-number&gt;816&lt;/rec-number&gt;&lt;foreign-keys&gt;&lt;key app="EN" db-id="tefew2v23pd0t8eex9oprez9t05vrde2fvtz" timestamp="1538944394"&gt;816&lt;/key&gt;&lt;/foreign-keys&gt;&lt;ref-type name="Journal Article"&gt;17&lt;/ref-type&gt;&lt;contributors&gt;&lt;authors&gt;&lt;author&gt;Sarah E. Henrickson&lt;/author&gt;&lt;author&gt;Thorsten R. Mempel&lt;/author&gt;&lt;author&gt;Irina B. Mazo&lt;/author&gt;&lt;author&gt;Bai Liu&lt;/author&gt;&lt;author&gt;Maxim N. Artyomov&lt;/author&gt;&lt;author&gt;Huan Zheng&lt;/author&gt;&lt;author&gt;Antonio Peixoto&lt;/author&gt;&lt;author&gt;Michael Flynn&lt;/author&gt;&lt;author&gt;Balimkiz Senman&lt;/author&gt;&lt;author&gt;Tobias Junt&lt;/author&gt;&lt;author&gt;Hing C. Wong&lt;/author&gt;&lt;author&gt;Arup K. Chakraborty&lt;/author&gt;&lt;author&gt;Ulrich H. von Andrian&lt;/author&gt;&lt;/authors&gt;&lt;/contributors&gt;&lt;titles&gt;&lt;title&gt;In vivo imaging of T cell priming&lt;/title&gt;&lt;secondary-title&gt;Sci Signal&lt;/secondary-title&gt;&lt;/titles&gt;&lt;periodical&gt;&lt;full-title&gt;Sci Signal&lt;/full-title&gt;&lt;/periodical&gt;&lt;pages&gt;pt2&lt;/pages&gt;&lt;volume&gt;1&lt;/volume&gt;&lt;number&gt;12&lt;/number&gt;&lt;dates&gt;&lt;year&gt;2008&lt;/year&gt;&lt;/dates&gt;&lt;urls&gt;&lt;/urls&gt;&lt;electronic-resource-num&gt;10.1126/stke.112pt2&lt;/electronic-resource-num&gt;&lt;/record&gt;&lt;/Cite&gt;&lt;Cite&gt;&lt;Author&gt;Mempel&lt;/Author&gt;&lt;Year&gt;2004&lt;/Year&gt;&lt;RecNum&gt;817&lt;/RecNum&gt;&lt;record&gt;&lt;rec-number&gt;817&lt;/rec-number&gt;&lt;foreign-keys&gt;&lt;key app="EN" db-id="tefew2v23pd0t8eex9oprez9t05vrde2fvtz" timestamp="1538944394"&gt;817&lt;/key&gt;&lt;/foreign-keys&gt;&lt;ref-type name="Journal Article"&gt;17&lt;/ref-type&gt;&lt;contributors&gt;&lt;authors&gt;&lt;author&gt;Thorsten R. Mempel&lt;/author&gt;&lt;author&gt;Sarah E. Henrickson&lt;/author&gt;&lt;author&gt;Ulrich H. von Andrian&lt;/author&gt;&lt;/authors&gt;&lt;/contributors&gt;&lt;titles&gt;&lt;title&gt;T-cell priming by dendritic cells in lymph nodes occurs in three distinct phases&lt;/title&gt;&lt;secondary-title&gt;Nature&lt;/secondary-title&gt;&lt;/titles&gt;&lt;periodical&gt;&lt;full-title&gt;Nature&lt;/full-title&gt;&lt;/periodical&gt;&lt;pages&gt;154-9&lt;/pages&gt;&lt;volume&gt;427&lt;/volume&gt;&lt;number&gt;6970&lt;/number&gt;&lt;dates&gt;&lt;year&gt;2004&lt;/year&gt;&lt;/dates&gt;&lt;urls&gt;&lt;/urls&gt;&lt;electronic-resource-num&gt;10.1038/nature02238&lt;/electronic-resource-num&gt;&lt;/record&gt;&lt;/Cite&gt;&lt;/EndNote&gt;</w:instrText>
            </w:r>
            <w:r w:rsidRPr="00932C62">
              <w:rPr>
                <w:sz w:val="16"/>
                <w:szCs w:val="16"/>
              </w:rPr>
              <w:fldChar w:fldCharType="separate"/>
            </w:r>
            <w:r>
              <w:rPr>
                <w:noProof/>
                <w:sz w:val="16"/>
                <w:szCs w:val="16"/>
              </w:rPr>
              <w:t>[60, 61]</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approximate half-life of each interaction between Primed Naive T cells and mAPCs during the second phase of priming in the lymph nodes, which was dominated by stable T-cell-mAPC interaction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8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ob_NT-mAPC_Interac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elli&lt;/Author&gt;&lt;Year&gt;2012&lt;/Year&gt;&lt;RecNum&gt;828&lt;/RecNum&gt;&lt;DisplayText&gt;[73]&lt;/DisplayText&gt;&lt;record&gt;&lt;rec-number&gt;828&lt;/rec-number&gt;&lt;foreign-keys&gt;&lt;key app="EN" db-id="tefew2v23pd0t8eex9oprez9t05vrde2fvtz" timestamp="1538944394"&gt;828&lt;/key&gt;&lt;/foreign-keys&gt;&lt;ref-type name="Journal Article"&gt;17&lt;/ref-type&gt;&lt;contributors&gt;&lt;authors&gt;&lt;author&gt;Susanna Celli&lt;/author&gt;&lt;author&gt;Mark Day&lt;/author&gt;&lt;author&gt;Andreas J. Muller&lt;/author&gt;&lt;author&gt;Carmen Molina-Paris&lt;/author&gt;&lt;author&gt;Grant Lythe&lt;/author&gt;&lt;author&gt;Philippe Bousso&lt;/author&gt;&lt;/authors&gt;&lt;/contributors&gt;&lt;titles&gt;&lt;title&gt;How many dendritic cells are required to initiate a T-cell response?&lt;/title&gt;&lt;secondary-title&gt;&lt;style face="normal" font="default" size="10"&gt;Blood&lt;/style&gt;&lt;/secondary-title&gt;&lt;/titles&gt;&lt;periodical&gt;&lt;full-title&gt;Blood&lt;/full-title&gt;&lt;/periodical&gt;&lt;pages&gt;3945-8&lt;/pages&gt;&lt;volume&gt;120&lt;/volume&gt;&lt;number&gt;19&lt;/number&gt;&lt;edition&gt;2012 Sep 20&lt;/edition&gt;&lt;dates&gt;&lt;year&gt;2012&lt;/year&gt;&lt;/dates&gt;&lt;urls&gt;&lt;/urls&gt;&lt;electronic-resource-num&gt;10.1182/blood-2012-01-408260&lt;/electronic-resource-num&gt;&lt;/record&gt;&lt;/Cite&gt;&lt;/EndNote&gt;</w:instrText>
            </w:r>
            <w:r w:rsidRPr="00932C62">
              <w:rPr>
                <w:sz w:val="16"/>
                <w:szCs w:val="16"/>
              </w:rPr>
              <w:fldChar w:fldCharType="separate"/>
            </w:r>
            <w:r>
              <w:rPr>
                <w:noProof/>
                <w:sz w:val="16"/>
                <w:szCs w:val="16"/>
              </w:rPr>
              <w:t>[73]</w:t>
            </w:r>
            <w:r w:rsidRPr="00932C62">
              <w:rPr>
                <w:sz w:val="16"/>
                <w:szCs w:val="16"/>
              </w:rPr>
              <w:fldChar w:fldCharType="end"/>
            </w:r>
            <w:r w:rsidRPr="00932C62">
              <w:rPr>
                <w:sz w:val="16"/>
                <w:szCs w:val="16"/>
              </w:rPr>
              <w:t xml:space="preserve"> 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s the probability in a deterministic manner that at least one successful priming interaction will occur between Naive T cells and mAPCs during the first phase of priming</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8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ob_PNT-mAPC_Interac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elli&lt;/Author&gt;&lt;Year&gt;2012&lt;/Year&gt;&lt;RecNum&gt;828&lt;/RecNum&gt;&lt;DisplayText&gt;[73]&lt;/DisplayText&gt;&lt;record&gt;&lt;rec-number&gt;828&lt;/rec-number&gt;&lt;foreign-keys&gt;&lt;key app="EN" db-id="tefew2v23pd0t8eex9oprez9t05vrde2fvtz" timestamp="1538944394"&gt;828&lt;/key&gt;&lt;/foreign-keys&gt;&lt;ref-type name="Journal Article"&gt;17&lt;/ref-type&gt;&lt;contributors&gt;&lt;authors&gt;&lt;author&gt;Susanna Celli&lt;/author&gt;&lt;author&gt;Mark Day&lt;/author&gt;&lt;author&gt;Andreas J. Muller&lt;/author&gt;&lt;author&gt;Carmen Molina-Paris&lt;/author&gt;&lt;author&gt;Grant Lythe&lt;/author&gt;&lt;author&gt;Philippe Bousso&lt;/author&gt;&lt;/authors&gt;&lt;/contributors&gt;&lt;titles&gt;&lt;title&gt;How many dendritic cells are required to initiate a T-cell response?&lt;/title&gt;&lt;secondary-title&gt;&lt;style face="normal" font="default" size="10"&gt;Blood&lt;/style&gt;&lt;/secondary-title&gt;&lt;/titles&gt;&lt;periodical&gt;&lt;full-title&gt;Blood&lt;/full-title&gt;&lt;/periodical&gt;&lt;pages&gt;3945-8&lt;/pages&gt;&lt;volume&gt;120&lt;/volume&gt;&lt;number&gt;19&lt;/number&gt;&lt;edition&gt;2012 Sep 20&lt;/edition&gt;&lt;dates&gt;&lt;year&gt;2012&lt;/year&gt;&lt;/dates&gt;&lt;urls&gt;&lt;/urls&gt;&lt;electronic-resource-num&gt;10.1182/blood-2012-01-408260&lt;/electronic-resource-num&gt;&lt;/record&gt;&lt;/Cite&gt;&lt;/EndNote&gt;</w:instrText>
            </w:r>
            <w:r w:rsidRPr="00932C62">
              <w:rPr>
                <w:sz w:val="16"/>
                <w:szCs w:val="16"/>
              </w:rPr>
              <w:fldChar w:fldCharType="separate"/>
            </w:r>
            <w:r>
              <w:rPr>
                <w:noProof/>
                <w:sz w:val="16"/>
                <w:szCs w:val="16"/>
              </w:rPr>
              <w:t>[7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s the probability in a deterministic manner that at least one successful priming interaction will occur between Primed Naive T cells and mAPCs during the second phase of priming</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8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olif_Frac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718.3038108126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hou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NaWxsZXI8L0F1dGhvcj48WWVhcj4yMDA0PC9ZZWFyPjxS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</w:fldData>
              </w:fldChar>
            </w:r>
            <w:r>
              <w:rPr>
                <w:sz w:val="16"/>
                <w:szCs w:val="16"/>
              </w:rPr>
              <w:instrText xml:space="preserve"> ADDIN EN.CITE </w:instrText>
            </w:r>
            <w:r>
              <w:rPr>
                <w:sz w:val="16"/>
                <w:szCs w:val="16"/>
              </w:rPr>
              <w:fldChar w:fldCharType="begin">
                <w:fldData xml:space="preserve">PEVuZE5vdGU+PENpdGU+PEF1dGhvcj5NaWxsZXI8L0F1dGhvcj48WWVhcj4yMDA0PC9ZZWFyPjxS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32, 61, 6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oliferation threshold for fully primed and activated T cells in the lymph nodes that are undergoing proliferation. The T cells were optimized to account for 3 divisions per day over 5 day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8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olif_Thresh</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93.3228814974499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hou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NaWxsZXI8L0F1dGhvcj48WWVhcj4yMDA0PC9ZZWFyPjxS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</w:fldData>
              </w:fldChar>
            </w:r>
            <w:r>
              <w:rPr>
                <w:sz w:val="16"/>
                <w:szCs w:val="16"/>
              </w:rPr>
              <w:instrText xml:space="preserve"> ADDIN EN.CITE </w:instrText>
            </w:r>
            <w:r>
              <w:rPr>
                <w:sz w:val="16"/>
                <w:szCs w:val="16"/>
              </w:rPr>
              <w:fldChar w:fldCharType="begin">
                <w:fldData xml:space="preserve">PEVuZE5vdGU+PENpdGU+PEF1dGhvcj5NaWxsZXI8L0F1dGhvcj48WWVhcj4yMDA0PC9ZZWFyPjxS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32, 61, 6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oliferation level for fully primed and activated T cells in the lymph nodes that are undergoing proliferation. The T cells were optimized to account for 3 divisions per day over 5 day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8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Q_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shd w:val="clear" w:color="auto" w:fill="FFFFFF"/>
              </w:rPr>
              <w:t>2.22579</w:t>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illiliter/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fldData xml:space="preserve">PEVuZE5vdGU+PENpdGU+PEF1dGhvcj5IdW1iZXJ0PC9BdXRob3I+PFllYXI+MjAxNjwvWWVhcj48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</w:fldData>
              </w:fldChar>
            </w:r>
            <w:r>
              <w:rPr>
                <w:sz w:val="16"/>
                <w:szCs w:val="16"/>
              </w:rPr>
              <w:instrText xml:space="preserve"> ADDIN EN.CITE </w:instrText>
            </w:r>
            <w:r>
              <w:rPr>
                <w:sz w:val="16"/>
                <w:szCs w:val="16"/>
              </w:rPr>
              <w:fldChar w:fldCharType="begin">
                <w:fldData xml:space="preserve">PEVuZE5vdGU+PENpdGU+PEF1dGhvcj5IdW1iZXJ0PC9BdXRob3I+PFllYXI+MjAxNjwvWWVhcj48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81]</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edian flow rate of blood by which Effector T cells circulate from blood to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9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Q_P</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5.9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minute</w:t>
            </w:r>
          </w:p>
        </w:tc>
        <w:tc>
          <w:tcPr>
            <w:tcW w:w="526" w:type="pct"/>
            <w:vAlign w:val="center"/>
          </w:tcPr>
          <w:p w:rsidR="00D43551"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low rate of blood in an average human being by which Effector T cells circulate from blood to peripher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9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_Tumor_Growth</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shd w:val="clear" w:color="auto" w:fill="FFFFFF"/>
              </w:rPr>
              <w:t>241</w:t>
            </w:r>
            <w:r w:rsidRPr="00932C62">
              <w:rPr>
                <w:sz w:val="16"/>
                <w:szCs w:val="16"/>
              </w:rPr>
              <w:t>/</w:t>
            </w:r>
            <w:r w:rsidRPr="00932C62">
              <w:rPr>
                <w:sz w:val="16"/>
                <w:szCs w:val="16"/>
                <w:shd w:val="clear" w:color="auto" w:fill="FFFFFF"/>
              </w:rPr>
              <w:t>103</w:t>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or ER+/TNBC</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SeXU8L0F1dGhvcj48WWVhcj4yMDE0PC9ZZWFyPjxSZWNO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SeXU8L0F1dGhvcj48WWVhcj4yMDE0PC9ZZWFyPjxSZWNO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82]</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roliferation rate of cancer cells that defines the volumetric doubling time of the tumor.</w:t>
            </w:r>
          </w:p>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shd w:val="clear" w:color="auto" w:fill="FFFFFF"/>
              </w:rPr>
              <w:t>241-</w:t>
            </w:r>
            <w:r w:rsidRPr="00932C62">
              <w:rPr>
                <w:sz w:val="16"/>
                <w:szCs w:val="16"/>
              </w:rPr>
              <w:t>day doubling: 0.00287612937</w:t>
            </w:r>
          </w:p>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03-day doubling:  0.00672958427</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lastRenderedPageBreak/>
              <w:t>19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ig_MDSCTeff=</w:t>
            </w:r>
            <w:r w:rsidRPr="00932C62">
              <w:rPr>
                <w:sz w:val="16"/>
                <w:szCs w:val="16"/>
              </w:rPr>
              <w:t>Oth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inhibitory effect that other factors expressed by MDSC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9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MDSCTeff=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D80 receptors expressed on Effector T cells that are interacting with PD-L1 on the MDSC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9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MDSCTeff=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1 receptors expressed on Effector T cells that are interacting with PD-L1 on the MDSC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9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MDSCTeff=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expressed on Effector T cells that are interacting with PD-1 on the MDSC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9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MDSCTeff=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inhibitory fraction that MDSCs have on the Effector T cells in the tumor following their interac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9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NT=CD28</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Positive CD28 co-receptor fraction signaling on Naive T cells by CD80 and CD86 on mAPC in the lymph nodes following their interac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9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PNT=CTLA4/PD1/L1/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inhibitory fraction that mAPCs have on the Effector T cells during priming following their interac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19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Oth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inhibitory effect that other factors expressed by all cancer cell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0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only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0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0=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1, PD-L1, PD-L2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0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0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on Effector T cells that are occupied by PD-1 expressed on the T10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0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0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1 receptors on Effector T cells that are occupied by PD-L1 and PD-L2 expressed on the T10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0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0c=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D80 receptors on Effector T cells that are occupied by PD-L1 expressed on the T10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0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1=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L1, CD80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0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1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on Effector T cells that are occupied by CD80 expressed on the T11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0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1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1 receptors on Effector T cells that are occupied by PD-L1 expressed on the T11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0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2=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L2, CD80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0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2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on Effector T cells that are occupied by CD80 expressed on the T12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1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2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Fraction of PD-1 receptors on Effector T cells that are occupied by PD-L2 </w:t>
            </w:r>
            <w:r w:rsidRPr="00932C62">
              <w:rPr>
                <w:sz w:val="16"/>
                <w:szCs w:val="16"/>
              </w:rPr>
              <w:lastRenderedPageBreak/>
              <w:t>expressed on the T12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lastRenderedPageBreak/>
              <w:t>21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3=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L1, PD-L2, CD80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1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3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on Effector T cells that are occupied by CD80 expressed on the T13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1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3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1 receptors on Effector T cells that are occupied by PD-L1 and PD-L2 expressed on the T13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1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4=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1, PD-L1, CD80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1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4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on Effector T cells that are occupied by CD80 and PD-1 expressed on the T14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1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4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1 receptors on Effector T cells that are occupied by PD-L1 expressed on the T14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1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4c=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D80 receptors on Effector T cells that are occupied by PD-L1 expressed on the T14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1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5=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1, PD-L2, CD80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1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5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on Effector T cells that are occupied by CD80 and PD-1 expressed on the T15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2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5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1 receptors on Effector T cells that are occupied by PD-L2 expressed on the T15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2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6=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1, PD-L1, PD-L2, CD80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2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6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on Effector T cells that are occupied by CD80 and PD-1 expressed on the T1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2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6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1 receptors on Effector T cells that are occupied by PD-L1 and PD-L2 expressed on the T1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2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16c=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D80 receptors on Effector T cells that are occupied by PD-L1 expressed on the T1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2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2=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on Effector T cells that are occupied by PD-1 expressed on the T2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2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2=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1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2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3=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L1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2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3a=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1 receptors on Effector T cells that are occupied by PD-L1 expressed on the T3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2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3b=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D80 receptors on Effector T cells that are occupied by PD-L1 expressed on the T3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3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4=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1 receptors on Effector T cells that are occupied by PD-L2 expressed on the T4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3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4=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L2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3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5=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on Effector T cells that are occupied by CD80 expressed on the T5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3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5=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CD80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3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6=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1, PD-L1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3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6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on Effector T cells that are occupied by PD-1 expressed on the T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3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6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1 receptors on Effector T cells that are occupied by PD-L1 expressed on the T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3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6c=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D80 receptors on Effector T cells that are occupied by PD-L1 expressed on the T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3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7=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1, PD-L2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3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7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on Effector T cells that are occupied by PD-1 expressed on the T7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4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7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1 receptors on Effector T cells that are occupied by PD-L2 expressed on the T7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4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8=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L1, PD-L2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4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8a=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1 receptors on Effector T cells that are occupied by PD-L1 and PD-L2 expressed on the T8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4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8b=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D80 receptors on Effector T cells that are occupied by PD-L1 expressed on the T8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4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9=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on Effector T cells that are occupied by PD-1 and CD80 expressed on the T9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4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9=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fraction of inhibitory effect that cancer cells expressing PD-1, CD80 and other factor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4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rACTLA4S=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TLA4 receptors expressed on T Regulatory cells that occupied by Anti-CTLA-4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4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ig_TrAPC=</w:t>
            </w:r>
            <w:r w:rsidRPr="00932C62">
              <w:rPr>
                <w:sz w:val="16"/>
                <w:szCs w:val="16"/>
              </w:rPr>
              <w:t>Oth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inhibitory effect that other factors expressed by T Regulatory cells have on the mAPC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4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rAPCT=CTLA4</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D80 and CD86 receptors on mAPCs that are occupied by CTLA-4 expressed on T Regulatory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4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rAPCT=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inhibitory fraction that T Regulatory cells have on the mAPCs in the tumor following their interac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5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rPNT=PD1/L1/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inhibitory fraction that T Regulatory cells have on the Primed Naive T cells in the lymph nodes following their interac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5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ig_TrTeff=</w:t>
            </w:r>
            <w:r w:rsidRPr="00932C62">
              <w:rPr>
                <w:sz w:val="16"/>
                <w:szCs w:val="16"/>
              </w:rPr>
              <w:t>Oth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inhibitory effect that other factors expressed by T Regulatory cells have on the Effector T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5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rTeff=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CD80 receptors expressed on Effector T cells that are interacting with PD-L1 on the T Regulatory cell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5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rTeff=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1 receptors expressed on Effector T cells that are interacting with PD-L1 on the T Regulatory cell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5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rTeff=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raction of PD-L1 receptors expressed on Effector T cells that are interacting with PD-1 on the T Regulatory cell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5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_TrTeff=Tota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inhibitory fraction that T Regulatory cells have on the Effector T cells in the tumor following their interac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5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MDSCTeff=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4847768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CD80 receptors expressed on Effector T cells that are interacting with PD-L1 on the MDSC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5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MDSCTeff=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0557594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expressed on Effector T cells that are interacting with PD-L1 on the MDSC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5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MDSCTeff=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4075762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expressed on Effector T cells that are interacting with PD-1 on the MDSC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5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NT=CD28</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83953994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CD28 co-receptor interaction on Naive T cells by CD80 and CD86 on mAPC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6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PNT=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2341517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total CD80 receptors on Primed Naïve T cells that can interact with the PD-L1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6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PNT=CTLA4</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96987408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total CTLA-4 receptors on Primed Naïve T cells that can interact with the CD80 and CD86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6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PNT=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46478399</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total PD-1 receptors on Primed Naïve T cells that can interact with the PD-L1 and PD-L2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6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PNT=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4465409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total PD-L1 receptors on Primed Naïve T cells that can interact with the PD-1 and CD80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6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0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485596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on Effector T cells that are occupied by PD-1 expressed on the T10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6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0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34398645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on Effector T cells that are occupied by PD-L1 and PD-L2 expressed on the T10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6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0c=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5220109</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CD80 receptors on Effector T cells that are occupied by PD-L1 expressed on the T10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6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1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6885785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on Effector T cells that are occupied by CD80 expressed on the T11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6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1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32740515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on Effector T cells that are occupied by PD-L1 expressed on the T11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6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2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6885785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on Effector T cells that are occupied by CD80 expressed on the T12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7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2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9162141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on Effector T cells that are occupied by PD-L2 expressed on the T12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7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3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6885785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on Effector T cells that are occupied by CD80 expressed on the T13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7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3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372279914</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on Effector T cells that are occupied by PD-L1 and PD-L2 expressed on the T13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7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4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1157104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on Effector T cells that are occupied by CD80 and PD-1 expressed on the T14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7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4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9513644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on Effector T cells that are occupied by PD-L1 expressed on the T14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7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4c=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5220108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CD80 receptors on Effector T cells that are occupied by PD-L1 expressed on the T14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7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5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1157104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on Effector T cells that are occupied by CD80 and PD-1 expressed on the T15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7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5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9162141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on Effector T cells that are occupied by PD-L2 expressed on the T15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7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6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1157104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on Effector T cells that are occupied by CD80 and PD-1 expressed on the T1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7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6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34398645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on Effector T cells that are occupied by PD-L1 and PD-L2 expressed on the T1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8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16c=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5220109</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CD80 receptors on Effector T cells that are occupied by PD-L1 expressed on the T1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8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2=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485596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on Effector T cells that are occupied by PD-1 expressed on the T2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8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3a=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9513644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on Effector T cells that are occupied by PD-L1 expressed on the T3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8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3b=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5220107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CD80 receptors on Effector T cells that are occupied by PD-L1 expressed on the T3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8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4=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9162141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on Effector T cells that are occupied by PD-L2 expressed on the T4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8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5=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6885785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on Effector T cells that are occupied by CD80 expressed on the T5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8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6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485596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on Effector T cells that are occupied by PD-1 expressed on the T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8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6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9513644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on Effector T cells that are occupied by PD-L1 expressed on the T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8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6c=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5220108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CD80 receptors on Effector T cells that are occupied by PD-L1 expressed on the T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8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7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485596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on Effector T cells that are occupied by PD-1 expressed on the T7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9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7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9162141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on Effector T cells that are occupied by PD-L2 expressed on the T7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9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8a=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34398645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on Effector T cells that are occupied by PD-L1 and PD-L2 expressed on the T8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9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8b=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5220108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CD80 receptors on Effector T cells that are occupied by PD-L1 expressed on the T8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9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9=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1157104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on Effector T cells that are occupied by PD-1 and CD80 expressed on the T9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9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rAPCT=CTLA4</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5286473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CD80 and CD86 receptors on mAPCs that are occupied by CTLA-4 expressed on T Regulatory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9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rPNT=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20305139</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total CD80 receptors on Primed Naïve T cells that are involved in interacting with the PD-L1 receptors on Regulatory T cell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9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rPNT=Oth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level of inhibitory effects against Primed Naive T cells by other factors expressed by T Regulatory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9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rPNT=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34241129</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total PD-1 receptors on Primed Naïve T cells that are involved in interacting with the PD-L1 receptors on Regulatory T cell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9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rPNT=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1043527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total PD-L1 receptors on Primed Naïve T cells that are involved in interacting with the PD-1 receptors on Regulatory T cell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29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rTeff=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4847773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CD80 receptors expressed on Effector T cells that are interacting with PD-L1 on the T Regulatory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0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rTeff=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0557605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1 receptors expressed on Effector T cells that are interacting with PD-L1 on the T Regulatory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0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max_TrTeff=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4075767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aximum fraction of PD-L1 receptors expressed on Effector T cells that are interacting with PD-1 on the T Regulatory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0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MDSCTeff=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CD80 receptors expressed on Effector T cells that are interacting with PD-L1 on the MDSC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0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MDSCTeff=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54166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expressed on Effector T cells that are interacting with PD-L1 on the MDSC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0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MDSCTeff=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0833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expressed on Effector T cells that are interacting with PD-1 on the MDSC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0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PNT=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187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Primed Naive T cell inhibition by signaling through CD80 receptors on Primed Naïve T cells that can interact with the PD-L1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0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PNT=CTLA4</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8062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Primed Naive T cell inhibition by signaling through CTLA-4 receptors on Primed Naïve T cells that can interact with the CD80 and CD86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0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PNT=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37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Primed Naive T cell inhibition by signaling through PD-1 receptors on Primed Naïve T cells that can interact with the PD-L1 and PD-L2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0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PNT=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37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Primed Naive T cell inhibition by signaling through PD-L1 receptors on Primed Naïve T cells that can interact with the PD-1 and CD80 receptors on mAPC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0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0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9</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on Effector T cells that are occupied by PD-1 expressed on the T10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1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0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6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on Effector T cells that are occupied by PD-L1 and PD-L2 expressed on the T10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1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0c=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8</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CD80 receptors on Effector T cells that are occupied by PD-L1 expressed on the T10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1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1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on Effector T cells that are occupied by CD80 expressed on the T11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1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1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8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on Effector T cells that are occupied by PD-L1 expressed on the T11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1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2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44</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on Effector T cells that are occupied by CD80 expressed on the T12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1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2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5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on Effector T cells that are occupied by PD-L2 expressed on the T12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1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3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on Effector T cells that are occupied by CD80 expressed on the T13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1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3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84</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on Effector T cells that are occupied by PD-L1 and PD-L2 expressed on the T13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1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4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on Effector T cells that are occupied by CD80 and PD-1 expressed on the T14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1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4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5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on Effector T cells that are occupied by PD-L1 expressed on the T14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2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4c=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CD80 receptors on Effector T cells that are occupied by PD-L1 expressed on the T14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2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5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5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on Effector T cells that are occupied by CD80 and PD-1 expressed on the T15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2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5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4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on Effector T cells that are occupied by PD-L2 expressed on the T15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2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6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9</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on Effector T cells that are occupied by CD80 and PD-1 expressed on the T1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2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6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5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on Effector T cells that are occupied by PD-L1 and PD-L2 expressed on the T1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2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16c=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CD80 receptors on Effector T cells that are occupied by PD-L1 expressed on the T1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2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2=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on Effector T cells that are occupied by PD-1 expressed on the T2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2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3a=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66666666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on Effector T cells that are occupied by PD-L1 expressed on the T3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2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3b=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33333333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CD80 receptors on Effector T cells that are occupied by PD-L1 expressed on the T3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2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4=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on Effector T cells that are occupied by PD-L2 expressed on the T4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3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5=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on Effector T cells that are occupied by CD80 expressed on the T5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3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6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on Effector T cells that are occupied by PD-1 expressed on the T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3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6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on Effector T cells that are occupied by PD-L1 expressed on the T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3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6c=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CD80 receptors on Effector T cells that are occupied by PD-L1 expressed on the T6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3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7a=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34</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on Effector T cells that are occupied by PD-1 expressed on the T7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3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7b=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6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on Effector T cells that are occupied by PD-L2 expressed on the T7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3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8a=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69</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on Effector T cells that are occupied by PD-L1 and PD-L2 expressed on the T8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3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8b=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3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CD80 receptors on Effector T cells that are occupied by PD-L1 expressed on the T8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3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9=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on Effector T cells that are occupied by PD-1 and CD80 expressed on the T9 subset of cancer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3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rPNT=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6666666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Primed Naive T cell inhibition by signaling through CD80 receptors on Primed Naïve T cells that are involved in interacting with the PD-L1 receptors on Regulatory T cell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4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rPNT=Other</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of inhibitory effects against Primed Naive T cells by other factors expressed by T Regulatory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4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rPNT=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6666666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Primed Naive T cell inhibition by signaling through PD-1 receptors on Primed Naïve T cells that are involved in interacting with the PD-L1 receptors on Regulatory T cell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4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rPNT=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6666666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Primed Naive T cell inhibition by signaling through PD-L1 receptors on Primed Naïve T cells that are involved in interacting with the PD-1 receptors on Regulatory T cells during priming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4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rTeff=CD8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CD80 receptors expressed on Effector T cells that are interacting with PD-L1 on the T Regulatory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4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rTeff=PD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541667</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1 receptors expressed on Effector T cells that are interacting with PD-L1 on the T Regulatory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4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igweight_TrTeff=PDL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08333</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Weight of Effector T cell inhibition by signaling through PD-L1 receptors expressed on Effector T cells that are interacting with PD-1 on the T Regulatory cell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4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tarting_Cancer_Diam_mm</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diameter of the tumor at which to start its growth in the simula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4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uccess_NT-mAP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5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NZW1wZWw8L0F1dGhvcj48WWVhcj4yMDA0PC9ZZWFyPjxS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</w:fldData>
              </w:fldChar>
            </w:r>
            <w:r>
              <w:rPr>
                <w:sz w:val="16"/>
                <w:szCs w:val="16"/>
              </w:rPr>
              <w:instrText xml:space="preserve"> ADDIN EN.CITE </w:instrText>
            </w:r>
            <w:r>
              <w:rPr>
                <w:sz w:val="16"/>
                <w:szCs w:val="16"/>
              </w:rPr>
              <w:fldChar w:fldCharType="begin">
                <w:fldData xml:space="preserve">PEVuZE5vdGU+PENpdGU+PEF1dGhvcj5NZW1wZWw8L0F1dGhvcj48WWVhcj4yMDA0PC9ZZWFyPjxS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61, 63, 73, 79, 83, 84]</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number of Naive T:mAPC interactions that would occur prior to a successful priming interac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4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Success_PNT-mAP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5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NZW1wZWw8L0F1dGhvcj48WWVhcj4yMDA0PC9ZZWFyPjxS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</w:fldData>
              </w:fldChar>
            </w:r>
            <w:r>
              <w:rPr>
                <w:sz w:val="16"/>
                <w:szCs w:val="16"/>
              </w:rPr>
              <w:instrText xml:space="preserve"> ADDIN EN.CITE </w:instrText>
            </w:r>
            <w:r>
              <w:rPr>
                <w:sz w:val="16"/>
                <w:szCs w:val="16"/>
              </w:rPr>
              <w:fldChar w:fldCharType="begin">
                <w:fldData xml:space="preserve">PEVuZE5vdGU+PENpdGU+PEF1dGhvcj5NZW1wZWw8L0F1dGhvcj48WWVhcj4yMDA0PC9ZZWFyPjxS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61, 63, 73, 79, 83, 85]</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The number of Primed Naive T:mAPC interactions that would occur prior to a successful priming interaction. The difference between the number of successful interactions prior to priming between the first and second stage is estimated by enhanced immunity through chemokines that attract the CD8+ T cells where the APCs and T cells have gathered in a more localized area during priming </w:t>
            </w:r>
            <w:r w:rsidRPr="00932C62">
              <w:rPr>
                <w:sz w:val="16"/>
                <w:szCs w:val="16"/>
              </w:rPr>
              <w:fldChar w:fldCharType="begin"/>
            </w:r>
            <w:r>
              <w:rPr>
                <w:sz w:val="16"/>
                <w:szCs w:val="16"/>
              </w:rPr>
              <w:instrText xml:space="preserve"> ADDIN EN.CITE &lt;EndNote&gt;&lt;Cite&gt;&lt;Author&gt;Castellino&lt;/Author&gt;&lt;Year&gt;2006&lt;/Year&gt;&lt;RecNum&gt;842&lt;/RecNum&gt;&lt;DisplayText&gt;[85]&lt;/DisplayText&gt;&lt;record&gt;&lt;rec-number&gt;842&lt;/rec-number&gt;&lt;foreign-keys&gt;&lt;key app="EN" db-id="tefew2v23pd0t8eex9oprez9t05vrde2fvtz" timestamp="1538944396"&gt;842&lt;/key&gt;&lt;/foreign-keys&gt;&lt;ref-type name="Journal Article"&gt;17&lt;/ref-type&gt;&lt;contributors&gt;&lt;authors&gt;&lt;author&gt;Flora Castellino&lt;/author&gt;&lt;author&gt;Alex Y. Huang&lt;/author&gt;&lt;author&gt;Gre´goire Altan-Bonnet&lt;/author&gt;&lt;author&gt;Sabine Stoll&lt;/author&gt;&lt;author&gt;Clemens Scheinecker&lt;/author&gt;&lt;author&gt;Ronald N. Germain&lt;/author&gt;&lt;/authors&gt;&lt;/contributors&gt;&lt;titles&gt;&lt;title&gt;Chemokines enhance immunity by guiding naive CD81 T cells to sites of CD41 T cell–dendritic cell interaction&lt;/title&gt;&lt;secondary-title&gt;Nature&lt;/secondary-title&gt;&lt;/titles&gt;&lt;periodical&gt;&lt;full-title&gt;Nature&lt;/full-title&gt;&lt;/periodical&gt;&lt;pages&gt;890-5&lt;/pages&gt;&lt;volume&gt;440&lt;/volume&gt;&lt;number&gt;7086&lt;/number&gt;&lt;dates&gt;&lt;year&gt;2006&lt;/year&gt;&lt;/dates&gt;&lt;urls&gt;&lt;/urls&gt;&lt;electronic-resource-num&gt;10.1038/nature04651&lt;/electronic-resource-num&gt;&lt;/record&gt;&lt;/Cite&gt;&lt;/EndNote&gt;</w:instrText>
            </w:r>
            <w:r w:rsidRPr="00932C62">
              <w:rPr>
                <w:sz w:val="16"/>
                <w:szCs w:val="16"/>
              </w:rPr>
              <w:fldChar w:fldCharType="separate"/>
            </w:r>
            <w:r>
              <w:rPr>
                <w:noProof/>
                <w:sz w:val="16"/>
                <w:szCs w:val="16"/>
              </w:rPr>
              <w:t>[85]</w:t>
            </w:r>
            <w:r w:rsidRPr="00932C62">
              <w:rPr>
                <w:sz w:val="16"/>
                <w:szCs w:val="16"/>
              </w:rPr>
              <w:fldChar w:fldCharType="end"/>
            </w:r>
            <w:r w:rsidRPr="00932C62">
              <w:rPr>
                <w:sz w:val="16"/>
                <w:szCs w:val="16"/>
              </w:rPr>
              <w:t>.</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4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_Cell_Clonality</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0-3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RaWE8L0F1dGhvcj48WWVhcj4yMDE0PC9ZZWFyPjxSZWNO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</w:fldData>
              </w:fldChar>
            </w:r>
            <w:r>
              <w:rPr>
                <w:sz w:val="16"/>
                <w:szCs w:val="16"/>
              </w:rPr>
              <w:instrText xml:space="preserve"> ADDIN EN.CITE </w:instrText>
            </w:r>
            <w:r>
              <w:rPr>
                <w:sz w:val="16"/>
                <w:szCs w:val="16"/>
              </w:rPr>
              <w:fldChar w:fldCharType="begin">
                <w:fldData xml:space="preserve">PEVuZE5vdGU+PENpdGU+PEF1dGhvcj5RaWE8L0F1dGhvcj48WWVhcj4yMDE0PC9ZZWFyPjxSZWNO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38, 40, 86]</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Number of Naïve T cells populations specific for different tumor antigens; in other words; the number of anti-tumor T cell clones in each lymph nod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5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_Cell_Diffusio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µm</w:t>
            </w:r>
            <w:r w:rsidRPr="00932C62">
              <w:rPr>
                <w:sz w:val="16"/>
                <w:szCs w:val="16"/>
                <w:vertAlign w:val="superscript"/>
              </w:rPr>
              <w:t>2</w:t>
            </w:r>
            <w:r w:rsidRPr="00932C62">
              <w:rPr>
                <w:sz w:val="16"/>
                <w:szCs w:val="16"/>
              </w:rPr>
              <w:t>/min</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NaWxsZXI8L0F1dGhvcj48WWVhcj4yMDA0PC9ZZWFyPjxS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</w:fldData>
              </w:fldChar>
            </w:r>
            <w:r>
              <w:rPr>
                <w:sz w:val="16"/>
                <w:szCs w:val="16"/>
              </w:rPr>
              <w:instrText xml:space="preserve"> ADDIN EN.CITE </w:instrText>
            </w:r>
            <w:r>
              <w:rPr>
                <w:sz w:val="16"/>
                <w:szCs w:val="16"/>
              </w:rPr>
              <w:fldChar w:fldCharType="begin">
                <w:fldData xml:space="preserve">PEVuZE5vdGU+PENpdGU+PEF1dGhvcj5NaWxsZXI8L0F1dGhvcj48WWVhcj4yMDA0PC9ZZWFyPjxS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63, 73, 79, 87]</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diffusion coefficient of Naive and Primed Naive T cells in the lymph nodes during priming</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5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_cells_per_mAP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7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NaWxsZXI8L0F1dGhvcj48WWVhcj4yMDA0PC9ZZWFyPjxS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</w:fldData>
              </w:fldChar>
            </w:r>
            <w:r>
              <w:rPr>
                <w:sz w:val="16"/>
                <w:szCs w:val="16"/>
              </w:rPr>
              <w:instrText xml:space="preserve"> ADDIN EN.CITE </w:instrText>
            </w:r>
            <w:r>
              <w:rPr>
                <w:sz w:val="16"/>
                <w:szCs w:val="16"/>
              </w:rPr>
              <w:fldChar w:fldCharType="begin">
                <w:fldData xml:space="preserve">PEVuZE5vdGU+PENpdGU+PEF1dGhvcj5NaWxsZXI8L0F1dGhvcj48WWVhcj4yMDA0PC9ZZWFyPjxS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32, 48, 72, 73, 88, 89]</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maximum number of Naïve and Primed Naïve T cells that can interact with an mAPC at once (surface area of APCs is ~900µm</w:t>
            </w:r>
            <w:r w:rsidRPr="00932C62">
              <w:rPr>
                <w:sz w:val="16"/>
                <w:szCs w:val="16"/>
                <w:vertAlign w:val="superscript"/>
              </w:rPr>
              <w:t>2</w:t>
            </w:r>
            <w:r w:rsidRPr="00932C62">
              <w:rPr>
                <w:sz w:val="16"/>
                <w:szCs w:val="16"/>
              </w:rPr>
              <w:t xml:space="preserve"> as a sphere – from ~2500 µm</w:t>
            </w:r>
            <w:r w:rsidRPr="00932C62">
              <w:rPr>
                <w:sz w:val="16"/>
                <w:szCs w:val="16"/>
                <w:vertAlign w:val="superscript"/>
              </w:rPr>
              <w:t>3</w:t>
            </w:r>
            <w:r w:rsidRPr="00932C62">
              <w:rPr>
                <w:sz w:val="16"/>
                <w:szCs w:val="16"/>
              </w:rPr>
              <w:t xml:space="preserve"> </w:t>
            </w:r>
            <w:r w:rsidRPr="00932C62">
              <w:rPr>
                <w:sz w:val="16"/>
                <w:szCs w:val="16"/>
              </w:rPr>
              <w:fldChar w:fldCharType="begin"/>
            </w:r>
            <w:r>
              <w:rPr>
                <w:sz w:val="16"/>
                <w:szCs w:val="16"/>
              </w:rPr>
              <w:instrText xml:space="preserve"> ADDIN EN.CITE &lt;EndNote&gt;&lt;Cite&gt;&lt;Author&gt;Sallusto&lt;/Author&gt;&lt;Year&gt;1995&lt;/Year&gt;&lt;RecNum&gt;846&lt;/RecNum&gt;&lt;DisplayText&gt;[88]&lt;/DisplayText&gt;&lt;record&gt;&lt;rec-number&gt;846&lt;/rec-number&gt;&lt;foreign-keys&gt;&lt;key app="EN" db-id="tefew2v23pd0t8eex9oprez9t05vrde2fvtz" timestamp="1538944396"&gt;846&lt;/key&gt;&lt;/foreign-keys&gt;&lt;ref-type name="Journal Article"&gt;17&lt;/ref-type&gt;&lt;contributors&gt;&lt;authors&gt;&lt;author&gt;Federica Sallusto&lt;/author&gt;&lt;author&gt;Marina Cella&lt;/author&gt;&lt;author&gt;Carlo Danieli&lt;/author&gt;&lt;author&gt;Antonio Lanzavecchi&lt;/author&gt;&lt;/authors&gt;&lt;/contributors&gt;&lt;titles&gt;&lt;title&gt;Dendritic cells use macropinocytosis and the mannose receptor to concentrate macromolecules in the major histocompatibility complex class II compartment: downregulation by cytokines and bacterial products&lt;/title&gt;&lt;secondary-title&gt;J Exp Med.&lt;/secondary-title&gt;&lt;/titles&gt;&lt;periodical&gt;&lt;full-title&gt;J Exp Med.&lt;/full-title&gt;&lt;/periodical&gt;&lt;pages&gt;389-400&lt;/pages&gt;&lt;volume&gt;182&lt;/volume&gt;&lt;number&gt;2&lt;/number&gt;&lt;dates&gt;&lt;year&gt;1995&lt;/year&gt;&lt;/dates&gt;&lt;urls&gt;&lt;/urls&gt;&lt;custom2&gt;PMC2192110&lt;/custom2&gt;&lt;/record&gt;&lt;/Cite&gt;&lt;/EndNote&gt;</w:instrText>
            </w:r>
            <w:r w:rsidRPr="00932C62">
              <w:rPr>
                <w:sz w:val="16"/>
                <w:szCs w:val="16"/>
              </w:rPr>
              <w:fldChar w:fldCharType="separate"/>
            </w:r>
            <w:r>
              <w:rPr>
                <w:noProof/>
                <w:sz w:val="16"/>
                <w:szCs w:val="16"/>
              </w:rPr>
              <w:t>[88]</w:t>
            </w:r>
            <w:r w:rsidRPr="00932C62">
              <w:rPr>
                <w:sz w:val="16"/>
                <w:szCs w:val="16"/>
              </w:rPr>
              <w:fldChar w:fldCharType="end"/>
            </w:r>
            <w:r w:rsidRPr="00932C62">
              <w:rPr>
                <w:sz w:val="16"/>
                <w:szCs w:val="16"/>
              </w:rPr>
              <w:t xml:space="preserve"> per APC – and APC:T contact area is ~50µm</w:t>
            </w:r>
            <w:r w:rsidRPr="00932C62">
              <w:rPr>
                <w:sz w:val="16"/>
                <w:szCs w:val="16"/>
                <w:vertAlign w:val="superscript"/>
              </w:rPr>
              <w:t>2</w:t>
            </w:r>
            <w:r w:rsidRPr="00932C62">
              <w:rPr>
                <w:sz w:val="16"/>
                <w:szCs w:val="16"/>
              </w:rPr>
              <w:fldChar w:fldCharType="begin"/>
            </w:r>
            <w:r>
              <w:rPr>
                <w:sz w:val="16"/>
                <w:szCs w:val="16"/>
              </w:rPr>
              <w:instrText xml:space="preserve"> ADDIN EN.CITE &lt;EndNote&gt;&lt;Cite&gt;&lt;Author&gt;Henrickson&lt;/Author&gt;&lt;Year&gt;2008&lt;/Year&gt;&lt;RecNum&gt;800&lt;/RecNum&gt;&lt;DisplayText&gt;[48]&lt;/DisplayText&gt;&lt;record&gt;&lt;rec-number&gt;800&lt;/rec-number&gt;&lt;foreign-keys&gt;&lt;key app="EN" db-id="tefew2v23pd0t8eex9oprez9t05vrde2fvtz" timestamp="1538944394"&gt;800&lt;/key&gt;&lt;/foreign-keys&gt;&lt;ref-type name="Journal Article"&gt;17&lt;/ref-type&gt;&lt;contributors&gt;&lt;authors&gt;&lt;author&gt;Sarah E Henrickson&lt;/author&gt;&lt;author&gt;Thorsten R Mempel&lt;/author&gt;&lt;author&gt;Irina B Mazo&lt;/author&gt;&lt;author&gt;Bai Liu&lt;/author&gt;&lt;author&gt;Maxim N Artyomov&lt;/author&gt;&lt;author&gt;Huan Zheng&lt;/author&gt;&lt;author&gt;Antonio Peixoto&lt;/author&gt;&lt;author&gt;Michael P Flynn&lt;/author&gt;&lt;author&gt;Balimkiz Senman&lt;/author&gt;&lt;author&gt;Tobias Junt&lt;/author&gt;&lt;author&gt;Hing C Wong&lt;/author&gt;&lt;author&gt;Arup K Chakraborty&lt;/author&gt;&lt;author&gt;Ulrich H von Andrian&lt;/author&gt;&lt;/authors&gt;&lt;/contributors&gt;&lt;titles&gt;&lt;title&gt;T cell sensing of antigen dose governs interactive behavior with dendritic cells and sets a threshold for T cell activation&lt;/title&gt;&lt;secondary-title&gt;Nat Immunol.&lt;/secondary-title&gt;&lt;/titles&gt;&lt;periodical&gt;&lt;full-title&gt;Nat Immunol.&lt;/full-title&gt;&lt;/periodical&gt;&lt;pages&gt;282-291&lt;/pages&gt;&lt;volume&gt;9&lt;/volume&gt;&lt;number&gt;3&lt;/number&gt;&lt;dates&gt;&lt;year&gt;2008&lt;/year&gt;&lt;/dates&gt;&lt;urls&gt;&lt;/urls&gt;&lt;electronic-resource-num&gt;10.1038/ni1559&lt;/electronic-resource-num&gt;&lt;/record&gt;&lt;/Cite&gt;&lt;/EndNote&gt;</w:instrText>
            </w:r>
            <w:r w:rsidRPr="00932C62">
              <w:rPr>
                <w:sz w:val="16"/>
                <w:szCs w:val="16"/>
              </w:rPr>
              <w:fldChar w:fldCharType="separate"/>
            </w:r>
            <w:r>
              <w:rPr>
                <w:noProof/>
                <w:sz w:val="16"/>
                <w:szCs w:val="16"/>
              </w:rPr>
              <w:t>[48]</w:t>
            </w:r>
            <w:r w:rsidRPr="00932C62">
              <w:rPr>
                <w:sz w:val="16"/>
                <w:szCs w:val="16"/>
              </w:rPr>
              <w:fldChar w:fldCharType="end"/>
            </w:r>
            <w:r w:rsidRPr="00932C62">
              <w:rPr>
                <w:sz w:val="16"/>
                <w:szCs w:val="16"/>
              </w:rPr>
              <w:t>, but have been shown to range from 1um</w:t>
            </w:r>
            <w:r w:rsidRPr="00932C62">
              <w:rPr>
                <w:sz w:val="16"/>
                <w:szCs w:val="16"/>
                <w:vertAlign w:val="superscript"/>
              </w:rPr>
              <w:t>2</w:t>
            </w:r>
            <w:r w:rsidRPr="00932C62">
              <w:rPr>
                <w:sz w:val="16"/>
                <w:szCs w:val="16"/>
              </w:rPr>
              <w:t xml:space="preserve"> to &gt;70um</w:t>
            </w:r>
            <w:r w:rsidRPr="00932C62">
              <w:rPr>
                <w:sz w:val="16"/>
                <w:szCs w:val="16"/>
                <w:vertAlign w:val="superscript"/>
              </w:rPr>
              <w:t xml:space="preserve">2 </w:t>
            </w:r>
            <w:r w:rsidRPr="00932C62">
              <w:rPr>
                <w:sz w:val="16"/>
                <w:szCs w:val="16"/>
              </w:rPr>
              <w:t xml:space="preserve">and even as much as 50% of a cell’s surface area </w:t>
            </w:r>
            <w:r w:rsidRPr="00932C62">
              <w:rPr>
                <w:sz w:val="16"/>
                <w:szCs w:val="16"/>
              </w:rPr>
              <w:fldChar w:fldCharType="begin"/>
            </w:r>
            <w:r>
              <w:rPr>
                <w:sz w:val="16"/>
                <w:szCs w:val="16"/>
              </w:rPr>
              <w:instrText xml:space="preserve"> ADDIN EN.CITE &lt;EndNote&gt;&lt;Cite&gt;&lt;Author&gt;Miller&lt;/Author&gt;&lt;Year&gt;2004&lt;/Year&gt;&lt;RecNum&gt;779&lt;/RecNum&gt;&lt;DisplayText&gt;[32]&lt;/DisplayText&gt;&lt;record&gt;&lt;rec-number&gt;779&lt;/rec-number&gt;&lt;foreign-keys&gt;&lt;key app="EN" db-id="tefew2v23pd0t8eex9oprez9t05vrde2fvtz" timestamp="1538944393"&gt;779&lt;/key&gt;&lt;/foreign-keys&gt;&lt;ref-type name="Journal Article"&gt;17&lt;/ref-type&gt;&lt;contributors&gt;&lt;authors&gt;&lt;author&gt;Mark J. Miller&lt;/author&gt;&lt;author&gt;Arsalan S. Hejazi&lt;/author&gt;&lt;author&gt;Sindy H. Wei&lt;/author&gt;&lt;author&gt;Michael D. Cahalan&lt;/author&gt;&lt;author&gt;Ian Parker&lt;/author&gt;&lt;/authors&gt;&lt;/contributors&gt;&lt;titles&gt;&lt;title&gt;T cell repertoire scanning is promoted by dynamic dendritic cell behavior and random T cell motility in the lymph node&lt;/title&gt;&lt;secondary-title&gt;Proc Natl Acad Sci U S A.&lt;/secondary-title&gt;&lt;/titles&gt;&lt;periodical&gt;&lt;full-title&gt;Proc Natl Acad Sci U S A.&lt;/full-title&gt;&lt;/periodical&gt;&lt;pages&gt;998–1003&lt;/pages&gt;&lt;volume&gt;101&lt;/volume&gt;&lt;number&gt;4&lt;/number&gt;&lt;dates&gt;&lt;year&gt;2004&lt;/year&gt;&lt;/dates&gt;&lt;urls&gt;&lt;/urls&gt;&lt;/record&gt;&lt;/Cite&gt;&lt;/EndNote&gt;</w:instrText>
            </w:r>
            <w:r w:rsidRPr="00932C62">
              <w:rPr>
                <w:sz w:val="16"/>
                <w:szCs w:val="16"/>
              </w:rPr>
              <w:fldChar w:fldCharType="separate"/>
            </w:r>
            <w:r>
              <w:rPr>
                <w:noProof/>
                <w:sz w:val="16"/>
                <w:szCs w:val="16"/>
              </w:rPr>
              <w:t>[32]</w:t>
            </w:r>
            <w:r w:rsidRPr="00932C62">
              <w:rPr>
                <w:sz w:val="16"/>
                <w:szCs w:val="16"/>
              </w:rPr>
              <w:fldChar w:fldCharType="end"/>
            </w:r>
            <w:r w:rsidRPr="00932C62">
              <w:rPr>
                <w:sz w:val="16"/>
                <w:szCs w:val="16"/>
              </w:rPr>
              <w:t xml:space="preserve">). Note: all T cells were estimated to be the same size, and a surface area analysis was used for this estimation. Furthermore, the available surface area on the mAPCs was multiplied by a factor of 3-4-fold </w:t>
            </w:r>
            <w:r w:rsidRPr="00932C62">
              <w:rPr>
                <w:sz w:val="16"/>
                <w:szCs w:val="16"/>
              </w:rPr>
              <w:fldChar w:fldCharType="begin"/>
            </w:r>
            <w:r>
              <w:rPr>
                <w:sz w:val="16"/>
                <w:szCs w:val="16"/>
              </w:rPr>
              <w:instrText xml:space="preserve"> ADDIN EN.CITE &lt;EndNote&gt;&lt;Cite&gt;&lt;Author&gt;Miller&lt;/Author&gt;&lt;Year&gt;2004&lt;/Year&gt;&lt;RecNum&gt;779&lt;/RecNum&gt;&lt;DisplayText&gt;[32]&lt;/DisplayText&gt;&lt;record&gt;&lt;rec-number&gt;779&lt;/rec-number&gt;&lt;foreign-keys&gt;&lt;key app="EN" db-id="tefew2v23pd0t8eex9oprez9t05vrde2fvtz" timestamp="1538944393"&gt;779&lt;/key&gt;&lt;/foreign-keys&gt;&lt;ref-type name="Journal Article"&gt;17&lt;/ref-type&gt;&lt;contributors&gt;&lt;authors&gt;&lt;author&gt;Mark J. Miller&lt;/author&gt;&lt;author&gt;Arsalan S. Hejazi&lt;/author&gt;&lt;author&gt;Sindy H. Wei&lt;/author&gt;&lt;author&gt;Michael D. Cahalan&lt;/author&gt;&lt;author&gt;Ian Parker&lt;/author&gt;&lt;/authors&gt;&lt;/contributors&gt;&lt;titles&gt;&lt;title&gt;T cell repertoire scanning is promoted by dynamic dendritic cell behavior and random T cell motility in the lymph node&lt;/title&gt;&lt;secondary-title&gt;Proc Natl Acad Sci U S A.&lt;/secondary-title&gt;&lt;/titles&gt;&lt;periodical&gt;&lt;full-title&gt;Proc Natl Acad Sci U S A.&lt;/full-title&gt;&lt;/periodical&gt;&lt;pages&gt;998–1003&lt;/pages&gt;&lt;volume&gt;101&lt;/volume&gt;&lt;number&gt;4&lt;/number&gt;&lt;dates&gt;&lt;year&gt;2004&lt;/year&gt;&lt;/dates&gt;&lt;urls&gt;&lt;/urls&gt;&lt;/record&gt;&lt;/Cite&gt;&lt;/EndNote&gt;</w:instrText>
            </w:r>
            <w:r w:rsidRPr="00932C62">
              <w:rPr>
                <w:sz w:val="16"/>
                <w:szCs w:val="16"/>
              </w:rPr>
              <w:fldChar w:fldCharType="separate"/>
            </w:r>
            <w:r>
              <w:rPr>
                <w:noProof/>
                <w:sz w:val="16"/>
                <w:szCs w:val="16"/>
              </w:rPr>
              <w:t>[32]</w:t>
            </w:r>
            <w:r w:rsidRPr="00932C62">
              <w:rPr>
                <w:sz w:val="16"/>
                <w:szCs w:val="16"/>
              </w:rPr>
              <w:fldChar w:fldCharType="end"/>
            </w:r>
            <w:r w:rsidRPr="00932C62">
              <w:rPr>
                <w:sz w:val="16"/>
                <w:szCs w:val="16"/>
              </w:rPr>
              <w:t xml:space="preserve"> to consider dendritic projections, which would increase the surface area relative to the volum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5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_Density</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µm</w:t>
            </w:r>
            <w:r w:rsidRPr="00932C62">
              <w:rPr>
                <w:sz w:val="16"/>
                <w:szCs w:val="16"/>
                <w:vertAlign w:val="superscript"/>
              </w:rPr>
              <w:t>3</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elli&lt;/Author&gt;&lt;Year&gt;2012&lt;/Year&gt;&lt;RecNum&gt;828&lt;/RecNum&gt;&lt;DisplayText&gt;[73]&lt;/DisplayText&gt;&lt;record&gt;&lt;rec-number&gt;828&lt;/rec-number&gt;&lt;foreign-keys&gt;&lt;key app="EN" db-id="tefew2v23pd0t8eex9oprez9t05vrde2fvtz" timestamp="1538944394"&gt;828&lt;/key&gt;&lt;/foreign-keys&gt;&lt;ref-type name="Journal Article"&gt;17&lt;/ref-type&gt;&lt;contributors&gt;&lt;authors&gt;&lt;author&gt;Susanna Celli&lt;/author&gt;&lt;author&gt;Mark Day&lt;/author&gt;&lt;author&gt;Andreas J. Muller&lt;/author&gt;&lt;author&gt;Carmen Molina-Paris&lt;/author&gt;&lt;author&gt;Grant Lythe&lt;/author&gt;&lt;author&gt;Philippe Bousso&lt;/author&gt;&lt;/authors&gt;&lt;/contributors&gt;&lt;titles&gt;&lt;title&gt;How many dendritic cells are required to initiate a T-cell response?&lt;/title&gt;&lt;secondary-title&gt;&lt;style face="normal" font="default" size="10"&gt;Blood&lt;/style&gt;&lt;/secondary-title&gt;&lt;/titles&gt;&lt;periodical&gt;&lt;full-title&gt;Blood&lt;/full-title&gt;&lt;/periodical&gt;&lt;pages&gt;3945-8&lt;/pages&gt;&lt;volume&gt;120&lt;/volume&gt;&lt;number&gt;19&lt;/number&gt;&lt;edition&gt;2012 Sep 20&lt;/edition&gt;&lt;dates&gt;&lt;year&gt;2012&lt;/year&gt;&lt;/dates&gt;&lt;urls&gt;&lt;/urls&gt;&lt;electronic-resource-num&gt;10.1182/blood-2012-01-408260&lt;/electronic-resource-num&gt;&lt;/record&gt;&lt;/Cite&gt;&lt;/EndNote&gt;</w:instrText>
            </w:r>
            <w:r w:rsidRPr="00932C62">
              <w:rPr>
                <w:sz w:val="16"/>
                <w:szCs w:val="16"/>
              </w:rPr>
              <w:fldChar w:fldCharType="separate"/>
            </w:r>
            <w:r>
              <w:rPr>
                <w:noProof/>
                <w:sz w:val="16"/>
                <w:szCs w:val="16"/>
              </w:rPr>
              <w:t>[7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density of total T cells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5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_per_Cancer_Cell_I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number of Effector T cells that interact with each cancer cell at onc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5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_per_Cancer_Cell_max</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TaW1zPC9BdXRob3I+PFllYXI+MjAwNzwvWWVhcj48UmVj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</w:fldData>
              </w:fldChar>
            </w:r>
            <w:r>
              <w:rPr>
                <w:sz w:val="16"/>
                <w:szCs w:val="16"/>
              </w:rPr>
              <w:instrText xml:space="preserve"> ADDIN EN.CITE </w:instrText>
            </w:r>
            <w:r>
              <w:rPr>
                <w:sz w:val="16"/>
                <w:szCs w:val="16"/>
              </w:rPr>
              <w:fldChar w:fldCharType="begin">
                <w:fldData xml:space="preserve">PEVuZE5vdGU+PENpdGU+PEF1dGhvcj5TaW1zPC9BdXRob3I+PFllYXI+MjAwNzwvWWVhcj48UmVj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72, 7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maximum number of Effector T cells that can interact with a cancer at once. Note: all T cells were estimated to be the same size, and a surface area analysis was used for this estima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5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_per_Tr_cel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TaW1zPC9BdXRob3I+PFllYXI+MjAwNzwvWWVhcj48UmVj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</w:fldData>
              </w:fldChar>
            </w:r>
            <w:r>
              <w:rPr>
                <w:sz w:val="16"/>
                <w:szCs w:val="16"/>
              </w:rPr>
              <w:instrText xml:space="preserve"> ADDIN EN.CITE </w:instrText>
            </w:r>
            <w:r>
              <w:rPr>
                <w:sz w:val="16"/>
                <w:szCs w:val="16"/>
              </w:rPr>
              <w:fldChar w:fldCharType="begin">
                <w:fldData xml:space="preserve">PEVuZE5vdGU+PENpdGU+PEF1dGhvcj5TaW1zPC9BdXRob3I+PFllYXI+MjAwNzwvWWVhcj48UmVj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72, 73, 90]</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maximum number of T (Naive, Primed Naive and Effector) cells that can interact with a T regulatory cell at once. Note: all T cells were estimated to be the same size, and a surface area analysis was used for this estima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5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DLN_Radius</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6203.504909</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µ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elli&lt;/Author&gt;&lt;Year&gt;2012&lt;/Year&gt;&lt;RecNum&gt;828&lt;/RecNum&gt;&lt;DisplayText&gt;[73]&lt;/DisplayText&gt;&lt;record&gt;&lt;rec-number&gt;828&lt;/rec-number&gt;&lt;foreign-keys&gt;&lt;key app="EN" db-id="tefew2v23pd0t8eex9oprez9t05vrde2fvtz" timestamp="1538944394"&gt;828&lt;/key&gt;&lt;/foreign-keys&gt;&lt;ref-type name="Journal Article"&gt;17&lt;/ref-type&gt;&lt;contributors&gt;&lt;authors&gt;&lt;author&gt;Susanna Celli&lt;/author&gt;&lt;author&gt;Mark Day&lt;/author&gt;&lt;author&gt;Andreas J. Muller&lt;/author&gt;&lt;author&gt;Carmen Molina-Paris&lt;/author&gt;&lt;author&gt;Grant Lythe&lt;/author&gt;&lt;author&gt;Philippe Bousso&lt;/author&gt;&lt;/authors&gt;&lt;/contributors&gt;&lt;titles&gt;&lt;title&gt;How many dendritic cells are required to initiate a T-cell response?&lt;/title&gt;&lt;secondary-title&gt;&lt;style face="normal" font="default" size="10"&gt;Blood&lt;/style&gt;&lt;/secondary-title&gt;&lt;/titles&gt;&lt;periodical&gt;&lt;full-title&gt;Blood&lt;/full-title&gt;&lt;/periodical&gt;&lt;pages&gt;3945-8&lt;/pages&gt;&lt;volume&gt;120&lt;/volume&gt;&lt;number&gt;19&lt;/number&gt;&lt;edition&gt;2012 Sep 20&lt;/edition&gt;&lt;dates&gt;&lt;year&gt;2012&lt;/year&gt;&lt;/dates&gt;&lt;urls&gt;&lt;/urls&gt;&lt;electronic-resource-num&gt;10.1182/blood-2012-01-408260&lt;/electronic-resource-num&gt;&lt;/record&gt;&lt;/Cite&gt;&lt;/EndNote&gt;</w:instrText>
            </w:r>
            <w:r w:rsidRPr="00932C62">
              <w:rPr>
                <w:sz w:val="16"/>
                <w:szCs w:val="16"/>
              </w:rPr>
              <w:fldChar w:fldCharType="separate"/>
            </w:r>
            <w:r>
              <w:rPr>
                <w:noProof/>
                <w:sz w:val="16"/>
                <w:szCs w:val="16"/>
              </w:rPr>
              <w:t>[7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radius of the lymph node region where T cell priming and interactions occu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5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End</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Assign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Factor that is 0 or 1, which stops the immune response when the tumor has died, former, or allows the immune response to be active, latte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5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_Start_Therapy</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orded time when therapy bega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5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ime_Tumor_Death</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ay</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ecorded time when tumor was sufficiently killed by the immune respon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6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mAPC_Cell_Siz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µ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elli&lt;/Author&gt;&lt;Year&gt;2012&lt;/Year&gt;&lt;RecNum&gt;828&lt;/RecNum&gt;&lt;DisplayText&gt;[73]&lt;/DisplayText&gt;&lt;record&gt;&lt;rec-number&gt;828&lt;/rec-number&gt;&lt;foreign-keys&gt;&lt;key app="EN" db-id="tefew2v23pd0t8eex9oprez9t05vrde2fvtz" timestamp="1538944394"&gt;828&lt;/key&gt;&lt;/foreign-keys&gt;&lt;ref-type name="Journal Article"&gt;17&lt;/ref-type&gt;&lt;contributors&gt;&lt;authors&gt;&lt;author&gt;Susanna Celli&lt;/author&gt;&lt;author&gt;Mark Day&lt;/author&gt;&lt;author&gt;Andreas J. Muller&lt;/author&gt;&lt;author&gt;Carmen Molina-Paris&lt;/author&gt;&lt;author&gt;Grant Lythe&lt;/author&gt;&lt;author&gt;Philippe Bousso&lt;/author&gt;&lt;/authors&gt;&lt;/contributors&gt;&lt;titles&gt;&lt;title&gt;How many dendritic cells are required to initiate a T-cell response?&lt;/title&gt;&lt;secondary-title&gt;&lt;style face="normal" font="default" size="10"&gt;Blood&lt;/style&gt;&lt;/secondary-title&gt;&lt;/titles&gt;&lt;periodical&gt;&lt;full-title&gt;Blood&lt;/full-title&gt;&lt;/periodical&gt;&lt;pages&gt;3945-8&lt;/pages&gt;&lt;volume&gt;120&lt;/volume&gt;&lt;number&gt;19&lt;/number&gt;&lt;edition&gt;2012 Sep 20&lt;/edition&gt;&lt;dates&gt;&lt;year&gt;2012&lt;/year&gt;&lt;/dates&gt;&lt;urls&gt;&lt;/urls&gt;&lt;electronic-resource-num&gt;10.1182/blood-2012-01-408260&lt;/electronic-resource-num&gt;&lt;/record&gt;&lt;/Cite&gt;&lt;/EndNote&gt;</w:instrText>
            </w:r>
            <w:r w:rsidRPr="00932C62">
              <w:rPr>
                <w:sz w:val="16"/>
                <w:szCs w:val="16"/>
              </w:rPr>
              <w:fldChar w:fldCharType="separate"/>
            </w:r>
            <w:r>
              <w:rPr>
                <w:noProof/>
                <w:sz w:val="16"/>
                <w:szCs w:val="16"/>
              </w:rPr>
              <w:t>[73]</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diameter of a T cell undergoing priming</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6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_Cell_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 number of cells in the tumor used to calculate the chance of engagement</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6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mAPC_Inter_tmax_mi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44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in</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Celli&lt;/Author&gt;&lt;Year&gt;2012&lt;/Year&gt;&lt;RecNum&gt;828&lt;/RecNum&gt;&lt;DisplayText&gt;[73]&lt;/DisplayText&gt;&lt;record&gt;&lt;rec-number&gt;828&lt;/rec-number&gt;&lt;foreign-keys&gt;&lt;key app="EN" db-id="tefew2v23pd0t8eex9oprez9t05vrde2fvtz" timestamp="1538944394"&gt;828&lt;/key&gt;&lt;/foreign-keys&gt;&lt;ref-type name="Journal Article"&gt;17&lt;/ref-type&gt;&lt;contributors&gt;&lt;authors&gt;&lt;author&gt;Susanna Celli&lt;/author&gt;&lt;author&gt;Mark Day&lt;/author&gt;&lt;author&gt;Andreas J. Muller&lt;/author&gt;&lt;author&gt;Carmen Molina-Paris&lt;/author&gt;&lt;author&gt;Grant Lythe&lt;/author&gt;&lt;author&gt;Philippe Bousso&lt;/author&gt;&lt;/authors&gt;&lt;/contributors&gt;&lt;titles&gt;&lt;title&gt;How many dendritic cells are required to initiate a T-cell response?&lt;/title&gt;&lt;secondary-title&gt;&lt;style face="normal" font="default" size="10"&gt;Blood&lt;/style&gt;&lt;/secondary-title&gt;&lt;/titles&gt;&lt;periodical&gt;&lt;full-title&gt;Blood&lt;/full-title&gt;&lt;/periodical&gt;&lt;pages&gt;3945-8&lt;/pages&gt;&lt;volume&gt;120&lt;/volume&gt;&lt;number&gt;19&lt;/number&gt;&lt;edition&gt;2012 Sep 20&lt;/edition&gt;&lt;dates&gt;&lt;year&gt;2012&lt;/year&gt;&lt;/dates&gt;&lt;urls&gt;&lt;/urls&gt;&lt;electronic-resource-num&gt;10.1182/blood-2012-01-408260&lt;/electronic-resource-num&gt;&lt;/record&gt;&lt;/Cite&gt;&lt;/EndNote&gt;</w:instrText>
            </w:r>
            <w:r w:rsidRPr="00932C62">
              <w:rPr>
                <w:sz w:val="16"/>
                <w:szCs w:val="16"/>
              </w:rPr>
              <w:fldChar w:fldCharType="separate"/>
            </w:r>
            <w:r>
              <w:rPr>
                <w:noProof/>
                <w:sz w:val="16"/>
                <w:szCs w:val="16"/>
              </w:rPr>
              <w:t>[73]</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maximum time (24 hours) over which interaction during each priming stage are considered.</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6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_T_per_TDL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500000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Höfer&lt;/Author&gt;&lt;Year&gt;2012&lt;/Year&gt;&lt;RecNum&gt;765&lt;/RecNum&gt;&lt;DisplayText&gt;[21]&lt;/DisplayText&gt;&lt;record&gt;&lt;rec-number&gt;765&lt;/rec-number&gt;&lt;foreign-keys&gt;&lt;key app="EN" db-id="tefew2v23pd0t8eex9oprez9t05vrde2fvtz" timestamp="1538944393"&gt;765&lt;/key&gt;&lt;/foreign-keys&gt;&lt;ref-type name="Journal Article"&gt;17&lt;/ref-type&gt;&lt;contributors&gt;&lt;authors&gt;&lt;author&gt;Thomas Höfer&lt;/author&gt;&lt;author&gt;Oleg Krichevsky&lt;/author&gt;&lt;author&gt;Grégoire Altan-Bonnet&lt;/author&gt;&lt;/authors&gt;&lt;/contributors&gt;&lt;titles&gt;&lt;title&gt;Competition for IL-2 between Regulatory and Effector T Cells to Chisel Immune Responses&lt;/title&gt;&lt;secondary-title&gt;Front Immunol.&lt;/secondary-title&gt;&lt;/titles&gt;&lt;periodical&gt;&lt;full-title&gt;Front Immunol.&lt;/full-title&gt;&lt;/periodical&gt;&lt;pages&gt;1-9&lt;/pages&gt;&lt;volume&gt;3&lt;/volume&gt;&lt;dates&gt;&lt;year&gt;2012&lt;/year&gt;&lt;/dates&gt;&lt;urls&gt;&lt;/urls&gt;&lt;custom7&gt;268&lt;/custom7&gt;&lt;electronic-resource-num&gt;10.3389/fimmu.2012.00268&lt;/electronic-resource-num&gt;&lt;/record&gt;&lt;/Cite&gt;&lt;/EndNote&gt;</w:instrText>
            </w:r>
            <w:r w:rsidRPr="00932C62">
              <w:rPr>
                <w:sz w:val="16"/>
                <w:szCs w:val="16"/>
              </w:rPr>
              <w:fldChar w:fldCharType="separate"/>
            </w:r>
            <w:r>
              <w:rPr>
                <w:noProof/>
                <w:sz w:val="16"/>
                <w:szCs w:val="16"/>
              </w:rPr>
              <w:t>[21]</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total number of T cells in each lymph nod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6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otal_TC_Sig</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total immune checkpoint inhibiting effect on the Effector T cells by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6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_cells_per_mAP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7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NaWxsZXI8L0F1dGhvcj48WWVhcj4yMDA0PC9ZZWFyPjxS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</w:fldData>
              </w:fldChar>
            </w:r>
            <w:r>
              <w:rPr>
                <w:sz w:val="16"/>
                <w:szCs w:val="16"/>
              </w:rPr>
              <w:instrText xml:space="preserve"> ADDIN EN.CITE </w:instrText>
            </w:r>
            <w:r>
              <w:rPr>
                <w:sz w:val="16"/>
                <w:szCs w:val="16"/>
              </w:rPr>
              <w:fldChar w:fldCharType="begin">
                <w:fldData xml:space="preserve">PEVuZE5vdGU+PENpdGU+PEF1dGhvcj5NaWxsZXI8L0F1dGhvcj48WWVhcj4yMDA0PC9ZZWFyPjxS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32, 72, 73, 88, 89]</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 xml:space="preserve">The maximum number of T Regulatory cells that can interact with a mAPC cell at once. Note: all T cells were estimated to be the same size, and an approximate surface area analysis was used for this estimation. Furthermore, the available surface area on the mAPCs was multiplied by a factor of 3-4-fold </w:t>
            </w:r>
            <w:r w:rsidRPr="00932C62">
              <w:rPr>
                <w:sz w:val="16"/>
                <w:szCs w:val="16"/>
              </w:rPr>
              <w:fldChar w:fldCharType="begin"/>
            </w:r>
            <w:r>
              <w:rPr>
                <w:sz w:val="16"/>
                <w:szCs w:val="16"/>
              </w:rPr>
              <w:instrText xml:space="preserve"> ADDIN EN.CITE &lt;EndNote&gt;&lt;Cite&gt;&lt;Author&gt;Miller&lt;/Author&gt;&lt;Year&gt;2004&lt;/Year&gt;&lt;RecNum&gt;779&lt;/RecNum&gt;&lt;DisplayText&gt;[32]&lt;/DisplayText&gt;&lt;record&gt;&lt;rec-number&gt;779&lt;/rec-number&gt;&lt;foreign-keys&gt;&lt;key app="EN" db-id="tefew2v23pd0t8eex9oprez9t05vrde2fvtz" timestamp="1538944393"&gt;779&lt;/key&gt;&lt;/foreign-keys&gt;&lt;ref-type name="Journal Article"&gt;17&lt;/ref-type&gt;&lt;contributors&gt;&lt;authors&gt;&lt;author&gt;Mark J. Miller&lt;/author&gt;&lt;author&gt;Arsalan S. Hejazi&lt;/author&gt;&lt;author&gt;Sindy H. Wei&lt;/author&gt;&lt;author&gt;Michael D. Cahalan&lt;/author&gt;&lt;author&gt;Ian Parker&lt;/author&gt;&lt;/authors&gt;&lt;/contributors&gt;&lt;titles&gt;&lt;title&gt;T cell repertoire scanning is promoted by dynamic dendritic cell behavior and random T cell motility in the lymph node&lt;/title&gt;&lt;secondary-title&gt;Proc Natl Acad Sci U S A.&lt;/secondary-title&gt;&lt;/titles&gt;&lt;periodical&gt;&lt;full-title&gt;Proc Natl Acad Sci U S A.&lt;/full-title&gt;&lt;/periodical&gt;&lt;pages&gt;998–1003&lt;/pages&gt;&lt;volume&gt;101&lt;/volume&gt;&lt;number&gt;4&lt;/number&gt;&lt;dates&gt;&lt;year&gt;2004&lt;/year&gt;&lt;/dates&gt;&lt;urls&gt;&lt;/urls&gt;&lt;/record&gt;&lt;/Cite&gt;&lt;/EndNote&gt;</w:instrText>
            </w:r>
            <w:r w:rsidRPr="00932C62">
              <w:rPr>
                <w:sz w:val="16"/>
                <w:szCs w:val="16"/>
              </w:rPr>
              <w:fldChar w:fldCharType="separate"/>
            </w:r>
            <w:r>
              <w:rPr>
                <w:noProof/>
                <w:sz w:val="16"/>
                <w:szCs w:val="16"/>
              </w:rPr>
              <w:t>[32]</w:t>
            </w:r>
            <w:r w:rsidRPr="00932C62">
              <w:rPr>
                <w:sz w:val="16"/>
                <w:szCs w:val="16"/>
              </w:rPr>
              <w:fldChar w:fldCharType="end"/>
            </w:r>
            <w:r w:rsidRPr="00932C62">
              <w:rPr>
                <w:sz w:val="16"/>
                <w:szCs w:val="16"/>
              </w:rPr>
              <w:t xml:space="preserve"> to consider dendritic projections, which would increase the surface area relative to the volum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6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_per_T_cell</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0</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ell/cell</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TaW1zPC9BdXRob3I+PFllYXI+MjAwNzwvWWVhcj48UmVj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</w:fldData>
              </w:fldChar>
            </w:r>
            <w:r>
              <w:rPr>
                <w:sz w:val="16"/>
                <w:szCs w:val="16"/>
              </w:rPr>
              <w:instrText xml:space="preserve"> ADDIN EN.CITE </w:instrText>
            </w:r>
            <w:r>
              <w:rPr>
                <w:sz w:val="16"/>
                <w:szCs w:val="16"/>
              </w:rPr>
              <w:fldChar w:fldCharType="begin">
                <w:fldData xml:space="preserve">PEVuZE5vdGU+PENpdGU+PEF1dGhvcj5TaW1zPC9BdXRob3I+PFllYXI+MjAwNzwvWWVhcj48UmVj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72, 73, 90]</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maximum number of T Regulatory cells that can interact with a T (Naive, Primed Naive and Effector) cell at once. Note: all T cells were estimated to be the same size, and a surface area analysis was used for this estimation.</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6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mAPC_IntTim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924</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Matheu&lt;/Author&gt;&lt;Year&gt;2015&lt;/Year&gt;&lt;RecNum&gt;847&lt;/RecNum&gt;&lt;DisplayText&gt;[90]&lt;/DisplayText&gt;&lt;record&gt;&lt;rec-number&gt;847&lt;/rec-number&gt;&lt;foreign-keys&gt;&lt;key app="EN" db-id="tefew2v23pd0t8eex9oprez9t05vrde2fvtz" timestamp="1538944396"&gt;847&lt;/key&gt;&lt;/foreign-keys&gt;&lt;ref-type name="Journal Article"&gt;17&lt;/ref-type&gt;&lt;contributors&gt;&lt;authors&gt;&lt;author&gt;Melanie P. Matheu&lt;/author&gt;&lt;author&gt;Shivashankar Othy&lt;/author&gt;&lt;author&gt;Milton L. Greenberg&lt;/author&gt;&lt;author&gt;Tobias X. Dong&lt;/author&gt;&lt;author&gt;Martijn Schuijs&lt;/author&gt;&lt;author&gt;Kim Deswarte&lt;/author&gt;&lt;author&gt;Hamida Hammad&lt;/author&gt;&lt;author&gt;Bart N. Lambrecht&lt;/author&gt;&lt;author&gt;Ian Parker&lt;/author&gt;&lt;author&gt;Michael D. Cahalan&lt;/author&gt;&lt;/authors&gt;&lt;/contributors&gt;&lt;titles&gt;&lt;title&gt;Imaging regulatory T cell dynamics and suppression of T cell priming mediated by CTLA4&lt;/title&gt;&lt;secondary-title&gt;Nat Commun.&lt;/secondary-title&gt;&lt;/titles&gt;&lt;periodical&gt;&lt;full-title&gt;Nat Commun.&lt;/full-title&gt;&lt;/periodical&gt;&lt;pages&gt;6219&lt;/pages&gt;&lt;volume&gt;6&lt;/volume&gt;&lt;dates&gt;&lt;year&gt;2015&lt;/year&gt;&lt;/dates&gt;&lt;urls&gt;&lt;/urls&gt;&lt;electronic-resource-num&gt;10.1038/ncomms7219&lt;/electronic-resource-num&gt;&lt;/record&gt;&lt;/Cite&gt;&lt;/EndNote&gt;</w:instrText>
            </w:r>
            <w:r w:rsidRPr="00932C62">
              <w:rPr>
                <w:sz w:val="16"/>
                <w:szCs w:val="16"/>
              </w:rPr>
              <w:fldChar w:fldCharType="separate"/>
            </w:r>
            <w:r>
              <w:rPr>
                <w:noProof/>
                <w:sz w:val="16"/>
                <w:szCs w:val="16"/>
              </w:rPr>
              <w:t>[90]</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interaction between T Regulatory cells or MDSCs and mAPC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6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T_IntTim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138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inute</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r>
            <w:r>
              <w:rPr>
                <w:sz w:val="16"/>
                <w:szCs w:val="16"/>
              </w:rPr>
              <w:instrText xml:space="preserve"> ADDIN EN.CITE &lt;EndNote&gt;&lt;Cite&gt;&lt;Author&gt;Matheu&lt;/Author&gt;&lt;Year&gt;2015&lt;/Year&gt;&lt;RecNum&gt;847&lt;/RecNum&gt;&lt;DisplayText&gt;[90]&lt;/DisplayText&gt;&lt;record&gt;&lt;rec-number&gt;847&lt;/rec-number&gt;&lt;foreign-keys&gt;&lt;key app="EN" db-id="tefew2v23pd0t8eex9oprez9t05vrde2fvtz" timestamp="1538944396"&gt;847&lt;/key&gt;&lt;/foreign-keys&gt;&lt;ref-type name="Journal Article"&gt;17&lt;/ref-type&gt;&lt;contributors&gt;&lt;authors&gt;&lt;author&gt;Melanie P. Matheu&lt;/author&gt;&lt;author&gt;Shivashankar Othy&lt;/author&gt;&lt;author&gt;Milton L. Greenberg&lt;/author&gt;&lt;author&gt;Tobias X. Dong&lt;/author&gt;&lt;author&gt;Martijn Schuijs&lt;/author&gt;&lt;author&gt;Kim Deswarte&lt;/author&gt;&lt;author&gt;Hamida Hammad&lt;/author&gt;&lt;author&gt;Bart N. Lambrecht&lt;/author&gt;&lt;author&gt;Ian Parker&lt;/author&gt;&lt;author&gt;Michael D. Cahalan&lt;/author&gt;&lt;/authors&gt;&lt;/contributors&gt;&lt;titles&gt;&lt;title&gt;Imaging regulatory T cell dynamics and suppression of T cell priming mediated by CTLA4&lt;/title&gt;&lt;secondary-title&gt;Nat Commun.&lt;/secondary-title&gt;&lt;/titles&gt;&lt;periodical&gt;&lt;full-title&gt;Nat Commun.&lt;/full-title&gt;&lt;/periodical&gt;&lt;pages&gt;6219&lt;/pages&gt;&lt;volume&gt;6&lt;/volume&gt;&lt;dates&gt;&lt;year&gt;2015&lt;/year&gt;&lt;/dates&gt;&lt;urls&gt;&lt;/urls&gt;&lt;electronic-resource-num&gt;10.1038/ncomms7219&lt;/electronic-resource-num&gt;&lt;/record&gt;&lt;/Cite&gt;&lt;/EndNote&gt;</w:instrText>
            </w:r>
            <w:r w:rsidRPr="00932C62">
              <w:rPr>
                <w:sz w:val="16"/>
                <w:szCs w:val="16"/>
              </w:rPr>
              <w:fldChar w:fldCharType="separate"/>
            </w:r>
            <w:r>
              <w:rPr>
                <w:noProof/>
                <w:sz w:val="16"/>
                <w:szCs w:val="16"/>
              </w:rPr>
              <w:t>[90]</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interaction between T Regulatory cells or MDSCs and T (Naive, Primed Naive and Effector)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6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LN_Engag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577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mole*hou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engagement between T Regulatory cells and mAPCs or T (Naive, Primed Naive and Effector)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7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4704C1">
              <w:rPr>
                <w:sz w:val="16"/>
                <w:szCs w:val="16"/>
              </w:rPr>
              <w:t>Tregs_per_MDS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imensionless</w:t>
            </w:r>
          </w:p>
        </w:tc>
        <w:tc>
          <w:tcPr>
            <w:tcW w:w="526" w:type="pct"/>
            <w:vAlign w:val="center"/>
          </w:tcPr>
          <w:p w:rsidR="00D43551"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Wang&lt;/Author&gt;&lt;Year&gt;2016&lt;/Year&gt;&lt;RecNum&gt;401&lt;/RecNum&gt;&lt;DisplayText&gt;[27]&lt;/DisplayText&gt;&lt;record&gt;&lt;rec-number&gt;401&lt;/rec-number&gt;&lt;foreign-keys&gt;&lt;key app="EN" db-id="tefew2v23pd0t8eex9oprez9t05vrde2fvtz" timestamp="1537809910"&gt;401&lt;/key&gt;&lt;/foreign-keys&gt;&lt;ref-type name="Journal Article"&gt;17&lt;/ref-type&gt;&lt;contributors&gt;&lt;authors&gt;&lt;author&gt;Wang, J.&lt;/author&gt;&lt;author&gt;Yang, J.&lt;/author&gt;&lt;/authors&gt;&lt;/contributors&gt;&lt;auth-address&gt;Department of Laboratory Medicine, Taicang Affiliated Hospital of Soochow University, Taicang, Jiangsu 215400, P.R. China.&lt;/auth-address&gt;&lt;titles&gt;&lt;title&gt;Identification of CD4(+)CD25(+)CD127(-) regulatory T cells and CD14(+)HLA(-)DR(-)/low myeloid-derived suppressor cells and their roles in the prognosis of breast cancer&lt;/title&gt;&lt;secondary-title&gt;Biomed Rep&lt;/secondary-title&gt;&lt;/titles&gt;&lt;periodical&gt;&lt;full-title&gt;Biomed Rep&lt;/full-title&gt;&lt;/periodical&gt;&lt;pages&gt;208-212&lt;/pages&gt;&lt;volume&gt;5&lt;/volume&gt;&lt;number&gt;2&lt;/number&gt;&lt;edition&gt;2016/07/23&lt;/edition&gt;&lt;keywords&gt;&lt;keyword&gt;T-regulatory cells&lt;/keyword&gt;&lt;keyword&gt;breast cancer&lt;/keyword&gt;&lt;keyword&gt;myeloid-derived suppressor cells&lt;/keyword&gt;&lt;keyword&gt;prognosis&lt;/keyword&gt;&lt;/keywords&gt;&lt;dates&gt;&lt;year&gt;2016&lt;/year&gt;&lt;pub-dates&gt;&lt;date&gt;Aug&lt;/date&gt;&lt;/pub-dates&gt;&lt;/dates&gt;&lt;isbn&gt;2049-9434 (Print)&amp;#xD;2049-9434 (Linking)&lt;/isbn&gt;&lt;accession-num&gt;27446543&lt;/accession-num&gt;&lt;urls&gt;&lt;related-urls&gt;&lt;url&gt;https://www.ncbi.nlm.nih.gov/pubmed/27446543&lt;/url&gt;&lt;/related-urls&gt;&lt;/urls&gt;&lt;custom2&gt;PMC4950717&lt;/custom2&gt;&lt;electronic-resource-num&gt;10.3892/br.2016.694&lt;/electronic-resource-num&gt;&lt;/record&gt;&lt;/Cite&gt;&lt;/EndNote&gt;</w:instrText>
            </w:r>
            <w:r>
              <w:rPr>
                <w:sz w:val="16"/>
                <w:szCs w:val="16"/>
              </w:rPr>
              <w:fldChar w:fldCharType="separate"/>
            </w:r>
            <w:r>
              <w:rPr>
                <w:noProof/>
                <w:sz w:val="16"/>
                <w:szCs w:val="16"/>
              </w:rPr>
              <w:t>[27]</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4704C1">
              <w:rPr>
                <w:sz w:val="16"/>
                <w:szCs w:val="16"/>
              </w:rPr>
              <w:t xml:space="preserve">The ratio of T Regulatory cells </w:t>
            </w:r>
            <w:r>
              <w:rPr>
                <w:sz w:val="16"/>
                <w:szCs w:val="16"/>
              </w:rPr>
              <w:t xml:space="preserve">per MDSC </w:t>
            </w:r>
            <w:r w:rsidRPr="004704C1">
              <w:rPr>
                <w:sz w:val="16"/>
                <w:szCs w:val="16"/>
              </w:rPr>
              <w:t>in the tumor</w:t>
            </w:r>
            <w:r>
              <w:rPr>
                <w:sz w:val="16"/>
                <w:szCs w:val="16"/>
              </w:rPr>
              <w:t xml:space="preserve"> </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7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egTMDSCEng</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079</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hou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Rate constant defining the half-life of engagement between mAPCs or Effector T cells, and T Regulatory cells or MDSCs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7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LN-mAPC_Cell_Siz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µ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DZWxsaTwvQXV0aG9yPjxZZWFyPjIwMTI8L1llYXI+PFJl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</w:fldData>
              </w:fldChar>
            </w:r>
            <w:r>
              <w:rPr>
                <w:sz w:val="16"/>
                <w:szCs w:val="16"/>
              </w:rPr>
              <w:instrText xml:space="preserve"> ADDIN EN.CITE </w:instrText>
            </w:r>
            <w:r>
              <w:rPr>
                <w:sz w:val="16"/>
                <w:szCs w:val="16"/>
              </w:rPr>
              <w:fldChar w:fldCharType="begin">
                <w:fldData xml:space="preserve">PEVuZE5vdGU+PENpdGU+PEF1dGhvcj5DZWxsaTwvQXV0aG9yPjxZZWFyPjIwMTI8L1llYXI+PFJl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73, 90]</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diameter of a T Regulatory cell interacting with mAPC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7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rLN-PNT_Cell_Size</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µm</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DZWxsaTwvQXV0aG9yPjxZZWFyPjIwMTI8L1llYXI+PFJl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</w:fldData>
              </w:fldChar>
            </w:r>
            <w:r>
              <w:rPr>
                <w:sz w:val="16"/>
                <w:szCs w:val="16"/>
              </w:rPr>
              <w:instrText xml:space="preserve"> ADDIN EN.CITE </w:instrText>
            </w:r>
            <w:r>
              <w:rPr>
                <w:sz w:val="16"/>
                <w:szCs w:val="16"/>
              </w:rPr>
              <w:fldChar w:fldCharType="begin">
                <w:fldData xml:space="preserve">PEVuZE5vdGU+PENpdGU+PEF1dGhvcj5DZWxsaTwvQXV0aG9yPjxZZWFyPjIwMTI8L1llYXI+PFJl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73, 90]</w:t>
            </w:r>
            <w:r w:rsidRPr="00932C62">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diameter of a T Regulatory cell interacting with Primed Naive T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7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umor_Void_Fractio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522024</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dimensionless</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fldChar w:fldCharType="begin">
                <w:fldData xml:space="preserve">PEVuZE5vdGU+PENpdGU+PEF1dGhvcj5CYXJuZXM8L0F1dGhvcj48WWVhcj4yMDE1PC9ZZWFyPjxS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</w:fldData>
              </w:fldChar>
            </w:r>
            <w:r>
              <w:rPr>
                <w:sz w:val="16"/>
                <w:szCs w:val="16"/>
              </w:rPr>
              <w:instrText xml:space="preserve"> ADDIN EN.CITE </w:instrText>
            </w:r>
            <w:r>
              <w:rPr>
                <w:sz w:val="16"/>
                <w:szCs w:val="16"/>
              </w:rPr>
              <w:fldChar w:fldCharType="begin">
                <w:fldData xml:space="preserve">PEVuZE5vdGU+PENpdGU+PEF1dGhvcj5CYXJuZXM8L0F1dGhvcj48WWVhcj4yMDE1PC9ZZWFyPjxS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</w:fldData>
              </w:fldChar>
            </w:r>
            <w:r>
              <w:rPr>
                <w:sz w:val="16"/>
                <w:szCs w:val="16"/>
              </w:rPr>
              <w:instrText xml:space="preserve"> ADDIN EN.CITE.DATA </w:instrText>
            </w:r>
            <w:r>
              <w:rPr>
                <w:sz w:val="16"/>
                <w:szCs w:val="16"/>
              </w:rPr>
            </w:r>
            <w:r>
              <w:rPr>
                <w:sz w:val="16"/>
                <w:szCs w:val="16"/>
              </w:rPr>
              <w:fldChar w:fldCharType="end"/>
            </w:r>
            <w:r w:rsidRPr="00932C62">
              <w:rPr>
                <w:sz w:val="16"/>
                <w:szCs w:val="16"/>
              </w:rPr>
            </w:r>
            <w:r w:rsidRPr="00932C62">
              <w:rPr>
                <w:sz w:val="16"/>
                <w:szCs w:val="16"/>
              </w:rPr>
              <w:fldChar w:fldCharType="separate"/>
            </w:r>
            <w:r>
              <w:rPr>
                <w:noProof/>
                <w:sz w:val="16"/>
                <w:szCs w:val="16"/>
              </w:rPr>
              <w:t>[91]</w:t>
            </w:r>
            <w:r w:rsidRPr="00932C62">
              <w:rPr>
                <w:sz w:val="16"/>
                <w:szCs w:val="16"/>
              </w:rPr>
              <w:fldChar w:fldCharType="end"/>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The fraction of tumor volume that is not occupied by cancer cell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7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10</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10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7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11</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11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7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12</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12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7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13</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13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7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14</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14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8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15</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15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8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16</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16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8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2</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2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8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3</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3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8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4</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4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8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5</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5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8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6</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6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8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7</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7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8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8</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8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8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_T:C_9</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cancer cells in the T9 subgroup at the immunological synapse</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9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v_P</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2.12216206</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blood through which Effector T cells circulate throughout the bod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9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i_P</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7.85</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interstitial space available to effector T cells in periphery</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92</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_Cell-Rec_MDSC-Teff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MDSCs at the immunological synapse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93</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_Cell-Rec_Tr-APC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mAPCs and T Regulatory cells at the immunological synapse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94</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_Cell-Rec_Tr-mAPC</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mAPCs and T Regulatory cells at the immunological synapse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95</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_Cell-Rec_Tr-P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Primed Naive T cells and T Regulatory cells at the immunological synapse in the lymph node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96</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_Cell-Rec_Tr-Teff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Effector T cells and T Regulatory cells at the immunological synapse in the tumor</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97</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_per_TDL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l</w:t>
            </w:r>
          </w:p>
        </w:tc>
        <w:tc>
          <w:tcPr>
            <w:tcW w:w="526" w:type="pct"/>
            <w:vAlign w:val="center"/>
          </w:tcPr>
          <w:p w:rsidR="00D43551"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Baldazzi&lt;/Author&gt;&lt;Year&gt;2009&lt;/Year&gt;&lt;RecNum&gt;852&lt;/RecNum&gt;&lt;DisplayText&gt;[92]&lt;/DisplayText&gt;&lt;record&gt;&lt;rec-number&gt;852&lt;/rec-number&gt;&lt;foreign-keys&gt;&lt;key app="EN" db-id="tefew2v23pd0t8eex9oprez9t05vrde2fvtz" timestamp="1538944397"&gt;852&lt;/key&gt;&lt;/foreign-keys&gt;&lt;ref-type name="Journal Article"&gt;17&lt;/ref-type&gt;&lt;contributors&gt;&lt;authors&gt;&lt;author&gt;Valentina Baldazzi&lt;/author&gt;&lt;author&gt;Paola Paci&lt;/author&gt;&lt;author&gt;Massimo Bernaschi&lt;/author&gt;&lt;author&gt;Filippo Castiglione&lt;/author&gt;&lt;/authors&gt;&lt;/contributors&gt;&lt;titles&gt;&lt;title&gt;Modeling lymphocyte homing and encounters in lymph nodes&lt;/title&gt;&lt;secondary-title&gt;BMC Bioinformatics&lt;/secondary-title&gt;&lt;/titles&gt;&lt;periodical&gt;&lt;full-title&gt;BMC Bioinformatics&lt;/full-title&gt;&lt;/periodical&gt;&lt;pages&gt;1-11&lt;/pages&gt;&lt;volume&gt;10&lt;/volume&gt;&lt;dates&gt;&lt;year&gt;2009&lt;/year&gt;&lt;/dates&gt;&lt;urls&gt;&lt;/urls&gt;&lt;custom7&gt;387&lt;/custom7&gt;&lt;electronic-resource-num&gt;10.1186/1471-2105-10-387&lt;/electronic-resource-num&gt;&lt;/record&gt;&lt;/Cite&gt;&lt;/EndNote&gt;</w:instrText>
            </w:r>
            <w:r>
              <w:rPr>
                <w:sz w:val="16"/>
                <w:szCs w:val="16"/>
              </w:rPr>
              <w:fldChar w:fldCharType="separate"/>
            </w:r>
            <w:r>
              <w:rPr>
                <w:noProof/>
                <w:sz w:val="16"/>
                <w:szCs w:val="16"/>
              </w:rPr>
              <w:t>[92]</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a single human lymph node (represented as a sphere) where the T cells reside and undergo priming for probability calculations</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sidRPr="00932C62">
              <w:rPr>
                <w:sz w:val="16"/>
                <w:szCs w:val="16"/>
              </w:rPr>
              <w:t>398</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_NT-Receptor_I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Naive T cells and mAPCs at the immunological synapse in the lymph nodes during priming</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Pr>
                <w:sz w:val="16"/>
                <w:szCs w:val="16"/>
              </w:rPr>
              <w:t>399</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_PNT-Receptor_In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receptor interactions between Primed Naive T cells and mAPCs at the immunological synapse in the lymph nodes during priming</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Pr>
                <w:sz w:val="16"/>
                <w:szCs w:val="16"/>
              </w:rPr>
              <w:t>400</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tdln</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001</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liter</w:t>
            </w:r>
          </w:p>
        </w:tc>
        <w:tc>
          <w:tcPr>
            <w:tcW w:w="526" w:type="pct"/>
            <w:vAlign w:val="center"/>
          </w:tcPr>
          <w:p w:rsidR="00D43551"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Baldazzi&lt;/Author&gt;&lt;Year&gt;2009&lt;/Year&gt;&lt;RecNum&gt;852&lt;/RecNum&gt;&lt;DisplayText&gt;[92]&lt;/DisplayText&gt;&lt;record&gt;&lt;rec-number&gt;852&lt;/rec-number&gt;&lt;foreign-keys&gt;&lt;key app="EN" db-id="tefew2v23pd0t8eex9oprez9t05vrde2fvtz" timestamp="1538944397"&gt;852&lt;/key&gt;&lt;/foreign-keys&gt;&lt;ref-type name="Journal Article"&gt;17&lt;/ref-type&gt;&lt;contributors&gt;&lt;authors&gt;&lt;author&gt;Valentina Baldazzi&lt;/author&gt;&lt;author&gt;Paola Paci&lt;/author&gt;&lt;author&gt;Massimo Bernaschi&lt;/author&gt;&lt;author&gt;Filippo Castiglione&lt;/author&gt;&lt;/authors&gt;&lt;/contributors&gt;&lt;titles&gt;&lt;title&gt;Modeling lymphocyte homing and encounters in lymph nodes&lt;/title&gt;&lt;secondary-title&gt;BMC Bioinformatics&lt;/secondary-title&gt;&lt;/titles&gt;&lt;periodical&gt;&lt;full-title&gt;BMC Bioinformatics&lt;/full-title&gt;&lt;/periodical&gt;&lt;pages&gt;1-11&lt;/pages&gt;&lt;volume&gt;10&lt;/volume&gt;&lt;dates&gt;&lt;year&gt;2009&lt;/year&gt;&lt;/dates&gt;&lt;urls&gt;&lt;/urls&gt;&lt;custom7&gt;387&lt;/custom7&gt;&lt;electronic-resource-num&gt;10.1186/1471-2105-10-387&lt;/electronic-resource-num&gt;&lt;/record&gt;&lt;/Cite&gt;&lt;/EndNote&gt;</w:instrText>
            </w:r>
            <w:r>
              <w:rPr>
                <w:sz w:val="16"/>
                <w:szCs w:val="16"/>
              </w:rPr>
              <w:fldChar w:fldCharType="separate"/>
            </w:r>
            <w:r>
              <w:rPr>
                <w:noProof/>
                <w:sz w:val="16"/>
                <w:szCs w:val="16"/>
              </w:rPr>
              <w:t>[92]</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Estim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a single human lymph node (represented as a sphere) where the T cells reside and undergo priming</w:t>
            </w:r>
          </w:p>
        </w:tc>
      </w:tr>
      <w:tr w:rsidR="00D43551" w:rsidRPr="00932C62" w:rsidTr="004A1DB7">
        <w:tc>
          <w:tcPr>
            <w:cnfStyle w:val="001000000000" w:firstRow="0" w:lastRow="0" w:firstColumn="1" w:lastColumn="0" w:oddVBand="0" w:evenVBand="0" w:oddHBand="0" w:evenHBand="0" w:firstRowFirstColumn="0" w:firstRowLastColumn="0" w:lastRowFirstColumn="0" w:lastRowLastColumn="0"/>
            <w:tcW w:w="481" w:type="pct"/>
            <w:vAlign w:val="bottom"/>
          </w:tcPr>
          <w:p w:rsidR="00D43551" w:rsidRPr="00932C62" w:rsidRDefault="00D43551" w:rsidP="004A1DB7">
            <w:pPr>
              <w:jc w:val="center"/>
              <w:rPr>
                <w:sz w:val="16"/>
                <w:szCs w:val="16"/>
              </w:rPr>
            </w:pPr>
            <w:r>
              <w:rPr>
                <w:sz w:val="16"/>
                <w:szCs w:val="16"/>
              </w:rPr>
              <w:t>401</w:t>
            </w:r>
          </w:p>
        </w:tc>
        <w:tc>
          <w:tcPr>
            <w:tcW w:w="1202"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v_T</w:t>
            </w:r>
          </w:p>
        </w:tc>
        <w:tc>
          <w:tcPr>
            <w:tcW w:w="577"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0.2</w:t>
            </w:r>
          </w:p>
        </w:tc>
        <w:tc>
          <w:tcPr>
            <w:tcW w:w="625" w:type="pct"/>
            <w:vAlign w:val="center"/>
          </w:tcPr>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milliliter</w:t>
            </w:r>
          </w:p>
        </w:tc>
        <w:tc>
          <w:tcPr>
            <w:tcW w:w="526" w:type="pct"/>
            <w:vAlign w:val="center"/>
          </w:tcPr>
          <w:p w:rsidR="00D43551"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gt;&lt;Author&gt;Zhu&lt;/Author&gt;&lt;Year&gt;1996&lt;/Year&gt;&lt;RecNum&gt;126&lt;/RecNum&gt;&lt;DisplayText&gt;[17]&lt;/DisplayText&gt;&lt;record&gt;&lt;rec-number&gt;126&lt;/rec-number&gt;&lt;foreign-keys&gt;&lt;key app="EN" db-id="tefew2v23pd0t8eex9oprez9t05vrde2fvtz" timestamp="1537809575"&gt;126&lt;/key&gt;&lt;/foreign-keys&gt;&lt;ref-type name="Journal Article"&gt;17&lt;/ref-type&gt;&lt;contributors&gt;&lt;authors&gt;&lt;author&gt;Zhu, H.&lt;/author&gt;&lt;author&gt;Melder, R. J.&lt;/author&gt;&lt;author&gt;Baxter, L. T.&lt;/author&gt;&lt;author&gt;Jain, R. K.&lt;/author&gt;&lt;/authors&gt;&lt;/contributors&gt;&lt;auth-address&gt;Steele Laboratory, Department of Radiation Oncology, Massachusetts General Hospital, Boston 02114, USA.&lt;/auth-address&gt;&lt;titles&gt;&lt;title&gt;Physiologically based kinetic model of effector cell biodistribution in mammals: implications for adoptive immunotherapy&lt;/title&gt;&lt;secondary-title&gt;Cancer Res&lt;/secondary-title&gt;&lt;/titles&gt;&lt;periodical&gt;&lt;full-title&gt;Cancer Res&lt;/full-title&gt;&lt;/periodical&gt;&lt;pages&gt;3771-81&lt;/pages&gt;&lt;volume&gt;56&lt;/volume&gt;&lt;number&gt;16&lt;/number&gt;&lt;edition&gt;1996/08/15&lt;/edition&gt;&lt;keywords&gt;&lt;keyword&gt;Animals&lt;/keyword&gt;&lt;keyword&gt;Cell Movement&lt;/keyword&gt;&lt;keyword&gt;Humans&lt;/keyword&gt;&lt;keyword&gt;*Immunotherapy, Adoptive&lt;/keyword&gt;&lt;keyword&gt;Kinetics&lt;/keyword&gt;&lt;keyword&gt;Mice&lt;/keyword&gt;&lt;keyword&gt;Models, Biological&lt;/keyword&gt;&lt;keyword&gt;Rats&lt;/keyword&gt;&lt;keyword&gt;Sensitivity and Specificity&lt;/keyword&gt;&lt;keyword&gt;T-Lymphocytes/*physiology&lt;/keyword&gt;&lt;/keywords&gt;&lt;dates&gt;&lt;year&gt;1996&lt;/year&gt;&lt;pub-dates&gt;&lt;date&gt;Aug 15&lt;/date&gt;&lt;/pub-dates&gt;&lt;/dates&gt;&lt;isbn&gt;0008-5472 (Print)&amp;#xD;0008-5472 (Linking)&lt;/isbn&gt;&lt;accession-num&gt;8706023&lt;/accession-num&gt;&lt;urls&gt;&lt;related-urls&gt;&lt;url&gt;https://www.ncbi.nlm.nih.gov/pubmed/8706023&lt;/url&gt;&lt;/related-urls&gt;&lt;/urls&gt;&lt;/record&gt;&lt;/Cite&gt;&lt;/EndNote&gt;</w:instrText>
            </w:r>
            <w:r>
              <w:rPr>
                <w:sz w:val="16"/>
                <w:szCs w:val="16"/>
              </w:rPr>
              <w:fldChar w:fldCharType="separate"/>
            </w:r>
            <w:r>
              <w:rPr>
                <w:noProof/>
                <w:sz w:val="16"/>
                <w:szCs w:val="16"/>
              </w:rPr>
              <w:t>[17]</w:t>
            </w:r>
            <w:r>
              <w:rPr>
                <w:sz w:val="16"/>
                <w:szCs w:val="16"/>
              </w:rPr>
              <w:fldChar w:fldCharType="end"/>
            </w:r>
          </w:p>
          <w:p w:rsidR="00D43551" w:rsidRPr="00932C62" w:rsidRDefault="00D43551" w:rsidP="004A1DB7">
            <w:pPr>
              <w:jc w:val="cente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Calculated</w:t>
            </w:r>
          </w:p>
        </w:tc>
        <w:tc>
          <w:tcPr>
            <w:tcW w:w="1589" w:type="pct"/>
          </w:tcPr>
          <w:p w:rsidR="00D43551" w:rsidRPr="00932C62" w:rsidRDefault="00D43551" w:rsidP="004A1DB7">
            <w:pPr>
              <w:cnfStyle w:val="000000000000" w:firstRow="0" w:lastRow="0" w:firstColumn="0" w:lastColumn="0" w:oddVBand="0" w:evenVBand="0" w:oddHBand="0" w:evenHBand="0" w:firstRowFirstColumn="0" w:firstRowLastColumn="0" w:lastRowFirstColumn="0" w:lastRowLastColumn="0"/>
              <w:rPr>
                <w:sz w:val="16"/>
                <w:szCs w:val="16"/>
              </w:rPr>
            </w:pPr>
            <w:r w:rsidRPr="00932C62">
              <w:rPr>
                <w:sz w:val="16"/>
                <w:szCs w:val="16"/>
              </w:rPr>
              <w:t>Volume of vascular space available to effector T cells in the tumor</w:t>
            </w:r>
          </w:p>
        </w:tc>
      </w:tr>
    </w:tbl>
    <w:p w:rsidR="009B60A2" w:rsidRPr="004F57D7" w:rsidRDefault="006152E2" w:rsidP="00717696">
      <w:pPr>
        <w:rPr>
          <w:b/>
          <w:sz w:val="18"/>
          <w:szCs w:val="18"/>
        </w:rPr>
      </w:pPr>
      <w:r w:rsidRPr="004F57D7">
        <w:rPr>
          <w:b/>
          <w:sz w:val="18"/>
          <w:szCs w:val="18"/>
        </w:rPr>
        <w:t>Table S</w:t>
      </w:r>
      <w:r w:rsidR="00D43551">
        <w:rPr>
          <w:b/>
          <w:sz w:val="18"/>
          <w:szCs w:val="18"/>
        </w:rPr>
        <w:t>7</w:t>
      </w:r>
      <w:r w:rsidRPr="004F57D7">
        <w:rPr>
          <w:b/>
          <w:sz w:val="18"/>
          <w:szCs w:val="18"/>
        </w:rPr>
        <w:t xml:space="preserve"> – Model </w:t>
      </w:r>
      <w:r w:rsidR="00A16E3F" w:rsidRPr="004F57D7">
        <w:rPr>
          <w:b/>
          <w:sz w:val="18"/>
          <w:szCs w:val="18"/>
        </w:rPr>
        <w:t>Parameters</w:t>
      </w:r>
      <w:r w:rsidRPr="004F57D7">
        <w:rPr>
          <w:b/>
          <w:sz w:val="18"/>
          <w:szCs w:val="18"/>
        </w:rPr>
        <w:t xml:space="preserve"> (</w:t>
      </w:r>
      <w:r w:rsidR="007C4063" w:rsidRPr="004F57D7">
        <w:rPr>
          <w:b/>
          <w:sz w:val="18"/>
          <w:szCs w:val="18"/>
        </w:rPr>
        <w:t>End</w:t>
      </w:r>
      <w:r w:rsidRPr="004F57D7">
        <w:rPr>
          <w:b/>
          <w:sz w:val="18"/>
          <w:szCs w:val="18"/>
        </w:rPr>
        <w:t>)</w:t>
      </w:r>
    </w:p>
    <w:p w:rsidR="0025116F" w:rsidRPr="004F57D7" w:rsidRDefault="0025116F" w:rsidP="00717696">
      <w:pPr>
        <w:rPr>
          <w:sz w:val="18"/>
          <w:szCs w:val="18"/>
        </w:rPr>
      </w:pPr>
    </w:p>
    <w:p w:rsidR="0025116F" w:rsidRPr="004F57D7" w:rsidRDefault="0025116F" w:rsidP="003C0424">
      <w:pPr>
        <w:outlineLvl w:val="0"/>
        <w:rPr>
          <w:b/>
          <w:sz w:val="18"/>
          <w:szCs w:val="18"/>
        </w:rPr>
      </w:pPr>
      <w:r w:rsidRPr="004F57D7">
        <w:rPr>
          <w:b/>
          <w:sz w:val="18"/>
          <w:szCs w:val="18"/>
        </w:rPr>
        <w:t>Table S</w:t>
      </w:r>
      <w:r w:rsidR="00D43551">
        <w:rPr>
          <w:b/>
          <w:sz w:val="18"/>
          <w:szCs w:val="18"/>
        </w:rPr>
        <w:t>8</w:t>
      </w:r>
      <w:r w:rsidRPr="004F57D7">
        <w:rPr>
          <w:b/>
          <w:sz w:val="18"/>
          <w:szCs w:val="18"/>
        </w:rPr>
        <w:t xml:space="preserve"> – Model Algebraic Equations (Start)</w:t>
      </w:r>
    </w:p>
    <w:tbl>
      <w:tblPr>
        <w:tblStyle w:val="GridTable1Light"/>
        <w:tblW w:w="5000" w:type="pct"/>
        <w:tblLayout w:type="fixed"/>
        <w:tblLook w:val="0420" w:firstRow="1" w:lastRow="0" w:firstColumn="0" w:lastColumn="0" w:noHBand="0" w:noVBand="1"/>
      </w:tblPr>
      <w:tblGrid>
        <w:gridCol w:w="8275"/>
        <w:gridCol w:w="1075"/>
      </w:tblGrid>
      <w:tr w:rsidR="00771336" w:rsidRPr="00932C62" w:rsidTr="00B3082A">
        <w:trPr>
          <w:cnfStyle w:val="100000000000" w:firstRow="1" w:lastRow="0" w:firstColumn="0" w:lastColumn="0" w:oddVBand="0" w:evenVBand="0" w:oddHBand="0" w:evenHBand="0" w:firstRowFirstColumn="0" w:firstRowLastColumn="0" w:lastRowFirstColumn="0" w:lastRowLastColumn="0"/>
          <w:trHeight w:val="636"/>
          <w:tblHeader/>
        </w:trPr>
        <w:tc>
          <w:tcPr>
            <w:tcW w:w="4425" w:type="pct"/>
          </w:tcPr>
          <w:p w:rsidR="0025116F" w:rsidRPr="00932C62" w:rsidRDefault="0025116F" w:rsidP="00136561">
            <w:pPr>
              <w:jc w:val="center"/>
              <w:rPr>
                <w:sz w:val="16"/>
                <w:szCs w:val="16"/>
              </w:rPr>
            </w:pPr>
            <w:r w:rsidRPr="00932C62">
              <w:rPr>
                <w:sz w:val="16"/>
                <w:szCs w:val="16"/>
              </w:rPr>
              <w:t>Parameter and Species Assignment Equation</w:t>
            </w:r>
          </w:p>
        </w:tc>
        <w:tc>
          <w:tcPr>
            <w:tcW w:w="575" w:type="pct"/>
          </w:tcPr>
          <w:p w:rsidR="0025116F" w:rsidRPr="00932C62" w:rsidRDefault="0025116F" w:rsidP="00136561">
            <w:pPr>
              <w:jc w:val="center"/>
              <w:rPr>
                <w:sz w:val="16"/>
                <w:szCs w:val="16"/>
              </w:rPr>
            </w:pPr>
            <w:r w:rsidRPr="00932C62">
              <w:rPr>
                <w:sz w:val="16"/>
                <w:szCs w:val="16"/>
              </w:rPr>
              <w:t>Assignment Type</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Blood-Lymph].CTLA4_mabB_ugml = ([Blood-Lymph].CTLA4_mabB*Tremelimumab_MW)/(K_B_CTLA4)</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Blood-Lymph].PDL1_mabB_ugml = ([Blood-Lymph].PDL1_mabB*Durvalumab_MW)/(K_B_PDL1)</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rob_NT-mAPC_Interact] = (1-exp((-4*pi*[T-mAPC_Cell_Size]*T_Cell_Diffusion*mAPC_Total_Calc_Pr*Precursor_Frequen_NT*T_Density*[T-mAPC_Inter_tmax_min]*Antigen_Intensity)/(T_Cell_Clonality*[Success_NT-mAP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Lymph_Node.mAPC_Total_Calc_Pr = (mAPC-mAPC_Int_P1-mAPC_Int_P2)*ge(mAPC-mAPC_Int_P1-mAPC_Int_P2,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_Density = [Total_T_CD8-CD4]/((4/3)*pi*TDLN_Radius^3)</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DLN_Radius = 10000*([Vol_per_TDLN]*(3/(4*pi)))^(1/3)</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recursor_Frequen_NT = Naive_T/[Total_T_CD8-CD4]</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recursor_Frequen_PNT = Primed_Naive_T/[Total_T_CD8-CD4]</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uccess_NT-mAPC] = 50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rob_PNT-mAPC_Interact] = (1-exp((-4*pi*[T-mAPC_Cell_Size]*T_Cell_Diffusion*mAPC_Total_Calc_Pr*Precursor_Frequen_PNT*T_Density*[T-mAPC_Inter_tmax_min]*Antigen_Intensity)/(T_Cell_Clonality*[Success_PNT-mAP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uccess_PNT-mAPC] = 5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TLA4-to-CD28_Ratio_nInt] = 0.035</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TLA4_receptors-nInt-PNT] = [CD28_receptors-per-Tcell]*[CTLA4-to-CD28_Ratio_nInt]</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TLA4-to-CD28_Ratio_Int] = 0.035*(1+Antigen_Intensity*2)</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TLA4_receptors-Int-PNT] = [CD28_receptors-per-Tcell]*[CTLA4-to-CD28_Ratio_Int]</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Lymph_Node.Naive_T0 = T_Cell_Clonality * [Copies-per-T_Cell_Clon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Lymph_Node.Naive_T = Lymph_Node.Naive_T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initial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Lymph_Node.PNT1_Int = Lymph_Node.Primed_Naive_T1+0.001*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Lymph_Node.mAPC_Int_P1 = 0.001*mole+gt(Naive_T1,0)*gt(Primed_Naive_T1+Naive_T1,0)*( Naive_T1*[mAPC_per_T_cell] * gt(((Naive_T1 * mAPC)/(Primed_Naive_T1 + Naive_T1+1E-100*mole)) / (Naive_T1 *[mAPC_per_T_cell]+ 1E-100*mole),1)  + (Naive_T1/(Primed_Naive_T1 + Naive_T1+1E-100*mole)) *mAPC*  le(((Naive_T1 * mAPC)/(Primed_Naive_T1 + Naive_T1+1E-100*mole)) / (Naive_T1 *[mAPC_per_T_cell]+ 1E-100*mole),1))</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Lymph_Node.mAPC_Int_P2 = 0.001*mole+gt(Primed_Naive_T1,0)*gt(Primed_Naive_T1+Naive_T1,0)*(Primed_Naive_T1*[mAPC_per_T_cell] * gt(((Primed_Naive_T1 * mAPC)/(Primed_Naive_T1 + Naive_T1+1E-100*mole)) / (Primed_Naive_T1 *[mAPC_per_T_cell]+ 1E-100*mole),1)  + (Primed_Naive_T1/(Primed_Naive_T1 + Naive_T1+1E-100*mole)) *mAPC*  le(((Primed_Naive_T1 * mAPC)/(Primed_Naive_T1 + Naive_T1+1E-100*mole)) / (Primed_Naive_T1 *[mAPC_per_T_cell]+ 1E-100*mole),1))</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D28_POS-to-Total] = (POS_Sig_PNT_CD80+POS_Sig_PNT_CD86)/(POS_Sig_PNT_CD80+POS_Sig_PNT_CD86+PNT_Int_CD28+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Lymph_Node.mAPC_nInt = (mAPC - mAPC_Int_P1 - mAPC_Int_P2) * ge(mAPC - mAPC_Int_P1 - mAPC_Int_P2,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TLA4_NEG-to-Total] = (NEG_Sig_PNT_CD80+NEG_Sig_PNT_CD86)/(NEG_Sig_PNT_CD80+NEG_Sig_PNT_CD86+PNT_CTLA4+CTLA4_mAb_CTLA4+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olume_PNT-Receptor_Int] = ((4*pi*(([T-mAPC_Cell_Size]/2)^2)*((mAPC_Int_P2)/mAPC_per_T_cell)*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D80_PNT_NEG-to-Max] = [PNT_CD80-PDL1]/([PNT_Int_CD80] + [PNT_CD80-PDL1]+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1_PNT_NEG-to-Max] = ([PNT_PD1-PDL2]+[PNT_PD1-PDL1])/([PNT_Int_PD1] + [PNT_PD1-PDL2]+[PNT_PD1-PDL1] + [PD1mAb_PNT_PD1]+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L1_PNT_NEG-to-Max] = ([PNT_PDL1-CD80]+[PNT_PDL1-PD1])/([PNT_Int_PDL1] +[PNT_PDL1-CD80]+[PNT_PDL1-PD1] + [PDL1mAb-PNT_PDL1]+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Blood-Lymph].PD1_mabB_ugml = ([Blood-Lymph].PD1_mabB*Pembrolizumab_MW)/(K_B_PD1)</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Lymph_Node.[Total_T_CD8-CD4] = Total_T_per_TDLN</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ol_Cell-Rec_Tr-PNT] = ((4*pi*(([TrLN-PNT_Cell_Size]/2)^2)*([TregLN-PNT1]/T_per_Tr_cell)*15E-3))*(1E-15)*(IS_Scaling)*(L/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ol_Cell-Rec_Tr-mAPC] = ((4*pi*(([TrLN-mAPC_Cell_Size]/2)^2)*(TregLN_mAPC1/mAPC_per_Tr_cell)*15E-3))*(1E-15)*(IS_Scaling)*(L/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TLA4_receptors-Tr] = [CD28_receptors-per-Tcell]*[CTLA4-to-CD28_Ratio_T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TLA4Sig_TrLN-mAPC] = ([TrALN_CT_CD80] + [TrALN_CT_CD86])/([TrALN_CT_CD80] + [TrALN_CT_CD86] + [Tr-mAPC_CTLA4] + [TrALN_CT_aCT]+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D80Sig_Tr-PNT] = [TrPNT_PDL1-CD80]/([TrPNT_PDL1-CD80] + [PNT-Tr_CD80]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1Sig_Tr-PNT] = ([TrPNT_PDL1-PD1])/([TrPNT_PDL1-PD1] + [PNT-Tr_PD1] + [PNTTr_PD1_aPD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L1Sig_Tr-PNT] = ([TrPNT_PD1-L1])/([TrPNT_PD1-L1] +[PNT-Tr_PDL1]+[PNTTr_PDL1_aPDL1] +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Lymph_Node.TregLN_mAPC1 = Lymph_Node.TregLN_mAPC + 0.001*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Lymph_Node.[TregLN-PNT1] = Lymph_Node.[TregLN-PNT]+0.001*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Effector_TT_C_Eng = (Tumor.Effector_TT-TC2-Exhausted_TT)*ge(Tumor.Effector_TT-TC2-Exhausted_TT,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C_per_max = (T_per_Cancer_Cell_Int/T_per_Cancer_Cell_max)</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TLA4Sig_TrLN = [TrLN_CT_aCT]/([TrLN_CT_aCT] + [TrLN_CTLA4]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ancer1 = (Cancer-TC1)*ge(Cancer-TC1,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2] = ((4*pi*(([T-mAPC_Cell_Size]/2)^2)*([T{PDL1}-{PD1}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3] = ((4*pi*(([T-mAPC_Cell_Size]/2)^2)*([T{PD1}{CD80}-{PDL1}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4] = ((4*pi*(([T-mAPC_Cell_Size]/2)^2)*([T{PD1}-{PDL2}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5] = ((4*pi*(([T-mAPC_Cell_Size]/2)^2)*([T{PDL1}-{CD80}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6] = ((4*pi*(([T-mAPC_Cell_Size]/2)^2)*([T{PD1}{L1}{80}-{PD1}{L1}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7] = ((4*pi*(([T-mAPC_Cell_Size]/2)^2)*([T{PD1}{L1}-{PD1}{L2}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8] = ((4*pi*(([T-mAPC_Cell_Size]/2)^2)*([T{PD1}{80}-{PDL1}{PDL2}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9] = ((4*pi*(([T-mAPC_Cell_Size]/2)^2)*([T{PDL1}-{CD80}{PD1}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10] = ((4*pi*(([T-mAPC_Cell_Size]/2)^2)*([T{PD1}{L1}{80}-{PD1}{L1}{L2}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11] = ((4*pi*(([T-mAPC_Cell_Size]/2)^2)*([T{PD1}{L1}-{PDL1}{80}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12] = ((4*pi*(([T-mAPC_Cell_Size]/2)^2)*([T{PD1}{L1}-{PDL2}{80}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13] = ((4*pi*(([T-mAPC_Cell_Size]/2)^2)*([T{PD1}{L1}-{PDL1}{80}{L2}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14] = ((4*pi*(([T-mAPC_Cell_Size]/2)^2)*([T{PD1}{L1}{80}-{PD1}{80}{L1}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15] = ((4*pi*(([T-mAPC_Cell_Size]/2)^2)*([T{PD1}{L1}-{PD1}{80}{PDL2}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_T:C_16] = ((4*pi*(([T-mAPC_Cell_Size]/2)^2)*([T{PD1}{L1}{80}-{PD1}{80}{L1}{L2}C])*(Cancer_per_T_Cell_Int/Cancer_per_T_Cell_max)*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L1}-{PD1}C] = 0.001*mole+TC2*[%{PD1}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1}{CD80}-{PDL1}C] = 0.001*mole+TC2*[%{PDL1}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1}-{PDL2}C] = 0.001*mole+TC2*[%{PD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L1}-{CD80}C] = 0.001*mole+TC2*[%{CD80}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1}{L1}{80}-{PD1}{L1}C] = 0.001*mole+TC2*[%{PD1}{L1}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1}{L1}-{PD1}{L2}C] = 0.001*mole+TC2*[%{PD1}{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1}{80}-{PDL1}{PDL2}C] = 0.001*mole+TC2*[%{PDL1}{PD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L1}-{CD80}{PD1}C] = 0.001*mole+TC2*[%{CD80}{PD1}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1}{L1}{80}-{PD1}{L1}{L2}C] = 0.001*mole+TC2*[%{PD1}{L1}{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1}{L1}-{PDL1}{80}C] = 0.001*mole+TC2*[%{PDL1}{80}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1}{L1}-{PDL2}{80}C] = 0.001*mole+TC2*[%{PDL2}{80}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1}{L1}-{PDL1}{80}{L2}C] = 0.001*mole+TC2*[%{PDL1}{80}{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1}{L1}{80}-{PD1}{80}{L1}C] = 0.001*mole+TC2*[%{PD1}{80}{L1}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1}{L1}-{PD1}{80}{PDL2}C] = 0.001*mole+TC2*[%{PD1}{80}{PD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PD1}{L1}{80}-{PD1}{80}{L1}{L2}C] = 0.001*mole+TC2*[%{PD1}{80}{L1}{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1}] = 0.001*mole+TC1*[%{PD1}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L1}] = 0.001*mole+TC1*[%{PDL1}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L2}] = 0.001*mole+TC1*[%{PD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CD80}] = 0.001*mole+TC1*[%{CD80}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1}{PDL1}] = 0.001*mole+TC1*[%{PD1}{L1}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1}{PDL2}] = 0.001*mole+TC1*[%{PD1}{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L1}{PDL2}] = 0.001*mole+TC1*[%{PDL1}{PD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1}{CD80}] = 0.001*mole+TC1*[%{CD80}{PD1}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1}{PDL1}{PDL2}] = 0.001*mole+TC1*[%{PD1}{L1}{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L1}{CD80}] = 0.001*mole+TC1*[%{PDL1}{80}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L2}{CD80}] = 0.001*mole+TC1*[%{PDL2}{80}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L1}{PDL2}{CD80}] = 0.001*mole+TC1*[%{PDL1}{80}{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1}{PDL1}{CD80}] = 0.001*mole+TC1*[%{PD1}{80}{L1}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1}{PDL2}{CD80}] = 0.001*mole+TC1*[%{PD1}{80}{PD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PD1}{PDL1}{PDL2}{CD80}] = 0.001*mole+TC1*[%{PD1}{80}{L1}{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Other}C] = (1-Frac_PDL1_Exp_Cancer)*(1-Frac_CD80_Exp_Cancer)*(1-Frac_PDL2_Exp_Cancer)*(1-Frac_PD1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1}C] = Frac_PD1_Exp_Cancer*(1-Frac_PDL1_Exp_Cancer)*(1-Frac_PDL2_Exp_Cancer)*(1-Frac_CD80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L1}C] = Frac_PDL1_Exp_Cancer*(1-Frac_PD1_Exp_Cancer)*(1-Frac_PDL2_Exp_Cancer)*(1-Frac_CD80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L2}C] = Frac_PDL2_Exp_Cancer*(1-Frac_PDL1_Exp_Cancer)*(1-Frac_PD1_Exp_Cancer)*(1-Frac_CD80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D80}C] = Frac_CD80_Exp_Cancer*(1-Frac_PDL1_Exp_Cancer)*(1-Frac_PDL2_Exp_Cancer)*(1-Frac_PD1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1}{L1}C] = Frac_PD1_Exp_Cancer*Frac_PDL1_Exp_Cancer*(1-Frac_PDL2_Exp_Cancer)*(1-Frac_CD80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1}{L2}C] = Frac_PD1_Exp_Cancer*Frac_PDL2_Exp_Cancer*(1-Frac_PDL1_Exp_Cancer)*(1-Frac_CD80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L1}{PDL2}C] = Frac_PDL1_Exp_Cancer*Frac_PDL2_Exp_Cancer*(1-Frac_PD1_Exp_Cancer)*(1-Frac_CD80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D80}{PD1}C] = Frac_PD1_Exp_Cancer*Frac_CD80_Exp_Cancer*(1-Frac_PDL2_Exp_Cancer)*(1-Frac_PDL1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1}{L1}{L2}C] = Frac_PD1_Exp_Cancer*Frac_PDL1_Exp_Cancer*Frac_PDL2_Exp_Cancer*(1-Frac_CD80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L1}{80}C] = Frac_CD80_Exp_Cancer*Frac_PDL1_Exp_Cancer*(1-Frac_PDL2_Exp_Cancer)*(1-Frac_PD1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L2}{80}C] = Frac_CD80_Exp_Cancer*Frac_PDL2_Exp_Cancer*(1-Frac_PDL1_Exp_Cancer)*(1-Frac_PD1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L1}{80}{L2}C] = Frac_PDL1_Exp_Cancer*Frac_CD80_Exp_Cancer*Frac_PDL2_Exp_Cancer*(1-Frac_PD1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1}{80}{L1}C] = Frac_PD1_Exp_Cancer*Frac_CD80_Exp_Cancer*Frac_PDL1_Exp_Cancer*(1-Frac_PDL2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1}{80}{PDL2}C] = Frac_PD1_Exp_Cancer*Frac_CD80_Exp_Cancer*Frac_PDL2_Exp_Cancer*(1-Frac_PDL1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PD1}{80}{L1}{L2}C] = Frac_PDL1_Exp_Cancer*Frac_CD80_Exp_Cancer*Frac_PDL2_Exp_Cancer*Frac_PD1_Exp_Canc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2=PDL1] = ([T2=PDL1:PD1=C2])/([T2=PDL1:PD1=C2] +[T2=PDL1]+[T2=PDL1:aPDL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3a=PD1] = ([T3a=PD1:PDL1=C3])/([T3a=PD1:PDL1=C3] +[T3a=PD1]+[T3a=PD1:aPD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3b=CD80] = ([T3b=CD80:PDL1=C3])/([T3b=CD80:PDL1=C3] +[T3b=CD80]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4=PD1] = ([T4=PD1:PDL2=C4])/([T4=PD1:PDL2=C4] +[T4=PD1]+[T4=PD1:aPD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5=PDL1] = ([T5=PDL1:CD80=C5])/([T5=PDL1:CD80=C5] +[T5=PDL1]+[T5=PDL1:aPDL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6a=PDL1] = ([T6a=PDL1:PD1=C6a])/([T6a=PDL1:PD1=C6a] +[T6a=PDL1]+[T6a=PDL1:aPDL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6b=PD1] = ([T6b=PD1:PDL1=C6b])/([T6b=PD1:PDL1=C6b] +[T6b=PD1]+[T6b=PD1:aPD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6c=CD80] = ([T6c=CD80:PDL1=C6b])/([T6c=CD80:PDL1=C6b] +[T6c=CD80]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7a=PDL1] = ([T7a=PDL1:PD1=C7a])/([T7a=PDL1:PD1=C7a] +[T7a=PDL1]+[T7a=PDL1:aPDL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7b=PD1] = ([T7b=PD1:PDL2=C7b])/([T7b=PD1:PDL2=C7b] +[T7b=PD1]+[T7b=PD1:aPD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8a=PD1] = ([T8a=PD1:PDL1=C8a] + [T8a=PD1:PDL2=C8b])/([T8a=PD1:PDL1=C8a] +[T8a=PD1:PDL2=C8b] + [T8a=PD1]+[T8a=PD1:aPD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8b=CD80] = ([T8b=CD80:PDL1=C8a])/([T8b=CD80:PDL1=C8a] +[T8b=CD80]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9=PDL1] = ([T9=PDL1-PD1=C9a] + [T9=PDL1-CD80=C9b])/([T9=PDL1-PD1=C9a] + [T9=PDL1-CD80=C9b] +[T9=PDL1]+[T9=PDL1:aPDL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0a=PDL1] = ([T10a=PDL1:PD1=C10a])/([T10a=PDL1:PD1=C10a] +[T10a=PDL1]+[T10a=PDL1:aPDL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0b=PD1] = ([T10b=PD1:PDL1=C10b] + [T10b=PD1:PDL2=C10c])/([T10b=PD1:PDL1=C10b] + [T10b=PD1:PDL2=C10c] +[T10b=PD1]+[T10b=PD1:aPD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0c=CD80] = ([T10c=CD80:PDL1=C10b])/([T10c=CD80:PDL1=C10b] +[T10c=CD80]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1a=PDL1] = ([T11a=PDL1:CD80=C11b])/([T11a=PDL1:CD80=C11b] +[T11a=PDL1]+[T11a=PDL1:aPDL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1b=PD1] = ([T11b=PD1:PDL1=C11a])/([T11b=PD1:PDL1=C11a] +[T11b=PD1]+[T11b=PD1:aPD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2a=PDL1] = ([T12a=PDL1:CD80=C12b])/([T12a=PDL1:CD80=C12b] +[T12a=PDL1]+[T12a=PDL1:aPDL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2b=PD1] = ([T12b=PD1:PDL2=C12a])/([T12b=PD1:PDL2=C12a] +[T12b=PD1]+[T12b=PD1:aPD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3a=PDL1] = ([T13a=PDL1:CD80=C13c])/([T13a=PDL1:CD80=C13c] +[T13a=PDL1]+[T13a=PDL1:aPDL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3b=PD1] = ([T13b=PD1:PDL2=C13b] + [T13b=PD1:PDL1=C13a])/([T13b=PD1:PDL2=C13b] + [T13b=PD1:PDL1=C13a] +[T13b=PD1]+[T13b=PD1:aPD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4a=PDL1] = ([T14a=PDL1:PD1=C14a] + [T14a=PDL1:CD80=C14c])/([T14a=PDL1:PD1=C14a] + [T14a=PDL1:CD80=C14c] +[T14a=PDL1]+[T14a=PDL1:aPDL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4b=PD1] = ([T14b=PD1:PDL1=C14b])/([T14b=PD1:PDL1=C14b] +[T14b=PD1]+[T14b=PD1:aPD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4c=CD80] = ([T14c=CD80:PDL1=C14b])/([T14c=CD80:PDL1=C14b] +[T14c=CD80]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5a=PDL1] = ([T15a=PDL1:CD80=C15c] + [T15a=PDL1:PD1=C15a])/([T15a=PDL1:CD80=C15c]+[T15a=PDL1:PD1=C15a] +[T15a=PDL1]+[T15a=PDL1:aPDL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5b=PD1] = ([T15b=PD1:PDL2=C15b])/([T15b=PD1:PDL2=C15b] +[T15b=PD1]+[T15b=PD1:aPD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6a=PDL1] = ([T16a=PDL1:PD1=C16a] + [T16a=PDL1:CD80=C16d])/([T16a=PDL1:PD1=C16a]+[T16a=PDL1:CD80=C16d] +[T16a=PDL1]+[T16a=PDL1:aPDL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6b=PD1] = ([T16b=PD1:PDL2=C16c]+[T16b=PD1:PDL1=C16b])/([T16b=PD1:PDL2=C16c]+[T16b=PD1:PDL1=C16b] +[T16b=PD1]+[T16b=PD1:aPD1]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6c=CD80] = ([T16c=CD80:PDL1=C16b])/([T16c=CD80:PDL1=C16b] +[T16c=CD80]+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otal_TC_Sig = [Sig_T1=Total]*[%{Other}C] + [Sig_T2=Total]*[%{PD1}C] + [Sig_T3=Total]*[%{PDL1}C] + [Sig_T4=Total]*[%{PDL2}C] + [Sig_T5=Total]*[%{CD80}C] + [Sig_T6=Total]*[%{PD1}{L1}C] + [Sig_T7=Total]*[%{PD1}{L2}C] + [Sig_T8=Total]*[%{PDL1}{PDL2}C] + [Sig_T9=Total]*[%{CD80}{PD1}C] + [Sig_T10=Total]*[%{PD1}{L1}{L2}C] + [Sig_T11=Total]*[%{PDL1}{80}C] + [Sig_T12=Total]*[%{PDL2}{80}C] + [Sig_T13=Total]*[%{PDL1}{80}{L2}C] + [Sig_T14=Total]*[%{PD1}{80}{L1}C] + [Sig_T15=Total]*[%{PD1}{80}{PDL2}C] + [Sig_T16=Total]*[%{PD1}{80}{L1}{L2}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2=Total] = ([Sigweight_T2=PDL1]*([Sig_T2=PDL1]/[Sigmax_T2=PDL1]))*(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3=Total] = ([Sigweight_T3a=PD1]*([Sig_T3a=PD1]/[Sigmax_T3a=PD1]) + [Sigweight_T3b=CD80]*([Sig_T3b=CD80]/[Sigmax_T3b=CD80]))*(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4=Total] = ([Sigweight_T4=PD1]*([Sig_T4=PD1]/[Sigmax_T4=PD1]))*(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5=Total] = ([Sigweight_T5=PDL1]*([Sig_T5=PDL1]/[Sigmax_T5=PDL1]))*(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6=Total] = ([Sigweight_T6a=PDL1]*([Sig_T6a=PDL1]/[Sigmax_T6a=PDL1]) + [Sigweight_T6b=PD1]*([Sig_T6b=PD1]/[Sigmax_T6b=PD1]) + [Sigweight_T6c=CD80]*([Sig_T6c=CD80]/[Sigmax_T6c=CD80]))*(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7=Total] = ([Sigweight_T7a=PDL1]*([Sig_T7a=PDL1]/[Sigmax_T7a=PDL1]) + [Sigweight_T7b=PD1]*([Sig_T7b=PD1]/[Sigmax_T7b=PD1]))*(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8=Total] = ([Sigweight_T8a=PD1]*([Sig_T8a=PD1]/[Sigmax_T8a=PD1]) + [Sigweight_T8b=CD80]*([Sig_T8b=CD80]/[Sigmax_T8b=CD80]))*(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9=Total] = ([Sigweight_T9=PDL1]*([Sig_T9=PDL1]/[Sigmax_T9=PDL1]))*(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0=Total] = ([Sigweight_T10a=PDL1]*([Sig_T10a=PDL1]/[Sigmax_T10a=PDL1]) + [Sigweight_T10b=PD1]*([Sig_T10b=PD1]/[Sigmax_T10b=PD1]) + [Sigweight_T10c=CD80]*([Sig_T10c=CD80]/[Sigmax_T10c=CD80]))*(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1=Total] = ([Sigweight_T11a=PDL1]*([Sig_T11a=PDL1]/[Sigmax_T11a=PDL1]) + [Sigweight_T11b=PD1]*([Sig_T11b=PD1]/[Sigmax_T11b=PD1]))*(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2=Total] = ([Sigweight_T12a=PDL1]*([Sig_T12a=PDL1]/[Sigmax_T12a=PDL1]) + [Sigweight_T12b=PD1]*([Sig_T12b=PD1]/[Sigmax_T12b=PD1]))*(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3=Total] = ([Sigweight_T13a=PDL1]*([Sig_T13a=PDL1]/[Sigmax_T13a=PDL1]) + [Sigweight_T13b=PD1]*([Sig_T13b=PD1]/[Sigmax_T13b=PD1]))*(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4=Total] = ([Sigweight_T14a=PDL1]*([Sig_T14a=PDL1]/[Sigmax_T14a=PDL1]) + [Sigweight_T14b=PD1]*([Sig_T14b=PD1]/[Sigmax_T14b=PD1]) + [Sigweight_T14c=CD80]*([Sig_T14c=CD80]/[Sigmax_T14c=CD80]))*(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5=Total] = ([Sigweight_T15a=PDL1]*([Sig_T15a=PDL1]/[Sigmax_T15a=PDL1]) + [Sigweight_T15b=PD1]*([Sig_T15b=PD1]/[Sigmax_T15b=PD1]))*(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6=Total] = ([Sigweight_T16a=PDL1]*([Sig_T16a=PDL1]/[Sigmax_T16a=PDL1]) + [Sigweight_T16b=PD1]*([Sig_T16b=PD1]/[Sigmax_T16b=PD1]) + [Sigweight_T16c=CD80]*([Sig_T16c=CD80]/[Sigmax_T16c=CD80]))*(1-[Sig_T=Other])+[Sig_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1=Total] = 0.95</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Frac_CD80_Exp_Cancer = [%CD80_Exp_Cancer]/10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Frac_PD1_Exp_Cancer = [%PD1_Exp_Cancer]/10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Frac_PDL1_Exp_Cancer = [%PDL1_Exp_Cancer]/10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Frac_PDL2_Exp_Cancer = [%PDL2_Exp_Cancer]/10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C2 = TC1*T_per_Cancer_Cell_Int</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MDSCsT_EngTeff = MDSCsT_Teff+0.001*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regT_EngAPC = TregT_mAPCT+0.001*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mAPCT_EngTregT = TregT_mAPCT+0.001*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eff_EngTregT = TregT_Teff+0.001*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regT_EngTeff = TregT_Teff+0.001*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eff_EngMDSC = MDSCsT_Teff+0.001*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ol_Cell-Rec_Tr-APCT] = ((4*pi*(([TrLN-mAPC_Cell_Size]/2)^2)*(TregT_EngAPC/mAPC_per_Tr_cell)*15E-3))*(1E-15)*(IS_Scaling)*(L/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ol_Cell-Rec_MDSC-TeffT] = ((4*pi*(([TrLN-PNT_Cell_Size]/2)^2)*(MDSCsT_EngTeff/T_per_Tr_cell)*15E-3))*(1E-15)*(IS_Scaling)*(L/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ol_Cell-Rec_Tr-TeffT] = ((4*pi*(([TrLN-PNT_Cell_Size]/2)^2)*(TregT_EngTeff/T_per_Tr_cell)*15E-3))*(1E-15)*(IS_Scaling)*(L/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rTeff=Total] = ([Sigweight_TrTeff=CD80]*([Sig_TrTeff=CD80]/[Sigmax_TrTeff=CD80])+[Sigweight_TrTeff=PD1]*([Sig_TrTeff=PD1]/[Sigmax_TrTeff=PD1])+[Sigweight_TrTeff=PDL1]*([Sig_TrTeff=PDL1]/[Sigmax_TrTeff=PDL1]))*(1-[Sig_TrTeff=Other])+[Sig_TrTeff=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rTeff=CD80] = ([PDL1:CD80_TrTeff])/([PDL1:CD80_TrTeff] + [CD80_TeffT] +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rTeff=PD1] = ([PDL1:PD1_TrTeff])/([PDL1:PD1_TrTeff] + [PD1_TeffT] + [PD1:aPD1_Teff] +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rTeff=PDL1] = ([PD1:PDL1_TrTeff])/([PD1:PDL1_TrTeff] + [PDL1_TeffT] + [PDL1:aPDL1_Teff] +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MDSCTeff=CD80] = ([PDL1:CD80_MDSCT])/([PDL1:CD80_MDSCT] +[CD80_TeffT1] +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MDSCTeff=PD1] = ([PDL1:PD1_MDSCT])/([PDL1:PD1_MDSCT] + [PD1_TeffT1] + [PD1:aPD1_Teff1] +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MDSCTeff=PDL1] = ([PD1:PDL1_MDSCT])/([PD1:PDL1_MDSCT] + [PDL1_TeffT1] + [PDL1:aPDL1_Teff1] +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rAPCT=Total] = ([Sig_TrAPCT=CTLA4]/[Sigmax_TrAPCT=CTLA4])*(1-[Sig_TrAPC=Other])+[Sig_TrAPC=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rAPCT=CTLA4] = ([CTLA4:CD80_TrAT] + [CTLA4:CD86_TrAT])/ ([CTLA4:CD80_TrAT] + [CTLA4:CD86_TrAT] + [CD80_mAPCT] + [CD86_mAPCT] + [CTLA4_CTLA4-Trt] +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MDSCTeff=Total] = ([Sigweight_MDSCTeff=CD80]*([Sig_MDSCTeff=CD80]/[Sigmax_MDSCTeff=CD80])+[Sigweight_MDSCTeff=PD1]*([Sig_MDSCTeff=PD1]/[Sigmax_MDSCTeff=PD1])+[Sigweight_MDSCTeff=PDL1]*([Sig_MDSCTeff=PDL1]/[Sigmax_MDSCTeff=PDL1]))*(1-[Sig_MDSCTeff=Other])+[Sig_MDSCTeff=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TregT1 = TregT + 0.001*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rACTLA4S=Total] = ([CTLA4_aCTLA4-TrTS])/( [CTLA4_aCTLA4-TrTS] +[CTLA4_TregTS] + 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PNT=CTLA4/PD1/L1/CD80] = ([SigWeight_PNT=CTLA4]*([CTLA4_NEG-to-Total]/[Sigmax_PNT=CTLA4])+[SigWeight_PNT=PDL1]*([PDL1_PNT_NEG-to-Max]/[Sigmax_PNT=PDL1])+[SigWeight_PNT=PD1]*([PD1_PNT_NEG-to-Max]/[Sigmax_PNT=PD1])+[SigWeight_PNT=CD80]*([CD80_PNT_NEG-to-Max]/[Sigmax_PNT=CD8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TrPNT=PD1/L1/CD80] = ([SigWeight_TrPNT=CD80]*([CD80Sig_Tr-PNT]/[Sigmax_TrPNT=CD80]) + [SigWeight_TrPNT=PD1]*([PD1Sig_Tr-PNT]/[Sigmax_TrPNT=PD1]) + [SigWeight_TrPNT=PDL1]*([PDL1Sig_Tr-PNT]/[Sigmax_TrPNT=PDL1]))*(1-[SigWeight_TrPNT=Other]) + [SigWeight_TrPNT=Other]*[Sigmax_TrPNT=Other]</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Lymph_Node.TregLN = ((Naive_T0)*([%_Tr_LN]/[%_NT_LN]) - TregLN_Int - TregLN_mAPC - [TregLN-NT] - [TregLN-PNT])*gt(mAPC,0)*(1-[CTLA4Sig_TrLN])</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ancer_Diam_mm = ((6*[Cancer])/(pi*(1/((4/3)*pi*(([Cancer_Cell_Diam_um]/2000)^3)))*(1-[Tumor_Void_Fraction])*mole))^(1/3)</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ancer_Vol_cm3 = (4/3)*pi*(([Cancer_Diam_mm]/2)^2)*(([Cancer_Diam_mm])/200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Cancer = (4/3)*pi*(([Starting_Cancer_Diam_mm]/2)^2)*(([Starting_Cancer_Diam_mm])/2)* (1/((4/3)*pi*(([Cancer_Cell_Diam_um]/2000)^3)))*(1-[Tumor_Void_Fraction])*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initial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Lymph_Node.NT1_Int1 = Naive_T+0.001*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Volume_NT-Receptor_Int] = ((4*pi*(([T-mAPC_Cell_Size]/2)^2)*((mAPC_Int_P1)/mAPC_per_T_cell)*15E-3)*(L/mole))*(1E-15)*(IS_Scaling)</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D28_POS-Sig_NT] = (POS_Sig_NT_CD80+POS_Sig_NT_CD86)/(POS_Sig_NT_CD80+POS_Sig_NT_CD86+NT_Int_CD28+1E-10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Sig_NT=CD28] = ([CD28_POS-Sig_NT]/[Sigmax_NT=CD28])</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Lymph_Node.TregLN_Secrete = (Naive_T0)*([%_Tr_LN]/[%_NT_LN])</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TLA4Sig_Secrete = (CTLA4S_CD80 + CTLA4S_CD86)/(mAPC_CD80 + mAPC_CD86 + 1E-100*mole)*gt(mAPC_CD80 + mAPC_CD86,0)</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Effector_TT_TregT = Tumor.Effector_TT-TregT_Teff</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Effector_TT_MDSCs = Tumor.Effector_TT-MDSCsT_Teff</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mAPC_T_TregT = mAPC_T-TregT_mAPCT</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5B5D4B" w:rsidRDefault="007D46E5" w:rsidP="007D46E5">
            <w:r w:rsidRPr="007D46E5">
              <w:rPr>
                <w:rFonts w:ascii="Calibri" w:hAnsi="Calibri" w:cs="Calibri"/>
                <w:color w:val="000000"/>
                <w:sz w:val="16"/>
                <w:szCs w:val="16"/>
              </w:rPr>
              <w:t>Tumor.TregT = (((Cancer*[%T_Tregs_per_Cancer]/100)) - TregT_Teff - TregT_mAPCT</w:t>
            </w:r>
            <w:r w:rsidR="00AF407D">
              <w:rPr>
                <w:rFonts w:ascii="Calibri" w:hAnsi="Calibri" w:cs="Calibri"/>
                <w:color w:val="000000"/>
                <w:sz w:val="16"/>
                <w:szCs w:val="16"/>
              </w:rPr>
              <w:t>)</w:t>
            </w:r>
            <w:r w:rsidR="005B5D4B" w:rsidRPr="005B5D4B">
              <w:rPr>
                <w:rFonts w:ascii="Calibri" w:hAnsi="Calibri" w:cs="Calibri"/>
                <w:color w:val="000000"/>
                <w:sz w:val="16"/>
                <w:szCs w:val="16"/>
              </w:rPr>
              <w:t>*(1-[Sig_TrACTLA4S=Total])</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MDSC_T = (Cancer*[%T_MDSCs_per_Cancer]/100)-MDSCsT_Teff</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Blood-Lymph].Effector_T_TOTAL = Effector_TP + Effector_TT_Count + Effector_TB</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Effector_TT_Count = Tumor.Effector_TT+Exhausted_TT</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D86_receptors-per-mAPC] = 208000*mAPC_activation_level</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D80_receptors-per-mAPC] = 130000*mAPC_activation_level</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Effector_TT_per_Treg = (Effector_TT_Count/(Cancer*[%T_Tregs_per_Cancer]/100))*ge(Cancer,1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Effector_TT_per_mm3 = (Effector_TT_Count/(1000*Cancer_Vol_cm3))*ge(Cancer,10*mole)</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Cancer_Cell_Vol_mm3 = (4/3)*pi*(([Cancer_Cell_Diam_um]/2000)^3)</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initial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Max_#Cells_per_mm^3] = 1/[Cancer_Cell_Vol_mm3]</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initial </w:t>
            </w:r>
          </w:p>
        </w:tc>
      </w:tr>
      <w:tr w:rsidR="007D46E5" w:rsidRPr="00932C62" w:rsidTr="007D46E5">
        <w:tc>
          <w:tcPr>
            <w:tcW w:w="4425" w:type="pct"/>
            <w:vAlign w:val="bottom"/>
          </w:tcPr>
          <w:p w:rsidR="007D46E5" w:rsidRPr="007D46E5" w:rsidRDefault="007D46E5" w:rsidP="007D46E5">
            <w:pPr>
              <w:rPr>
                <w:rFonts w:ascii="Calibri" w:hAnsi="Calibri" w:cs="Calibri"/>
                <w:color w:val="000000"/>
                <w:sz w:val="16"/>
                <w:szCs w:val="16"/>
              </w:rPr>
            </w:pPr>
            <w:r w:rsidRPr="007D46E5">
              <w:rPr>
                <w:rFonts w:ascii="Calibri" w:hAnsi="Calibri" w:cs="Calibri"/>
                <w:color w:val="000000"/>
                <w:sz w:val="16"/>
                <w:szCs w:val="16"/>
              </w:rPr>
              <w:t>Tumor.[Ratio_T/cm3_per_max] = (Effector_TT_per_mm3/1000)/[Max_#Cells_per_mm^3]</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color w:val="000000"/>
                <w:sz w:val="16"/>
                <w:szCs w:val="16"/>
              </w:rPr>
            </w:pPr>
            <w:r w:rsidRPr="007D46E5">
              <w:rPr>
                <w:color w:val="000000"/>
                <w:sz w:val="16"/>
                <w:szCs w:val="16"/>
              </w:rPr>
              <w:t>[Blood-Lymph].Effector_T_TB = Effector_T * [Num_TDLN_Considered]</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color w:val="000000"/>
                <w:sz w:val="16"/>
                <w:szCs w:val="16"/>
              </w:rPr>
            </w:pPr>
            <w:r w:rsidRPr="007D46E5">
              <w:rPr>
                <w:color w:val="000000"/>
                <w:sz w:val="16"/>
                <w:szCs w:val="16"/>
              </w:rPr>
              <w:t>Q_T = (21*1.0599*Tumor/100)/min</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initial </w:t>
            </w:r>
          </w:p>
        </w:tc>
      </w:tr>
      <w:tr w:rsidR="007D46E5" w:rsidRPr="00932C62" w:rsidTr="007D46E5">
        <w:tc>
          <w:tcPr>
            <w:tcW w:w="4425" w:type="pct"/>
            <w:vAlign w:val="bottom"/>
          </w:tcPr>
          <w:p w:rsidR="007D46E5" w:rsidRPr="007D46E5" w:rsidRDefault="007D46E5" w:rsidP="007D46E5">
            <w:pPr>
              <w:rPr>
                <w:color w:val="000000"/>
                <w:sz w:val="16"/>
                <w:szCs w:val="16"/>
              </w:rPr>
            </w:pPr>
            <w:r w:rsidRPr="007D46E5">
              <w:rPr>
                <w:color w:val="000000"/>
                <w:sz w:val="16"/>
                <w:szCs w:val="16"/>
              </w:rPr>
              <w:t>Total_Cell_T = Effector_TT+Cancer+TregT+MDSC_T+mAPC_T+APC_T</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r w:rsidR="007D46E5" w:rsidRPr="00932C62" w:rsidTr="007D46E5">
        <w:tc>
          <w:tcPr>
            <w:tcW w:w="4425" w:type="pct"/>
            <w:vAlign w:val="bottom"/>
          </w:tcPr>
          <w:p w:rsidR="007D46E5" w:rsidRPr="007D46E5" w:rsidRDefault="007D46E5" w:rsidP="007D46E5">
            <w:pPr>
              <w:rPr>
                <w:color w:val="000000"/>
                <w:sz w:val="16"/>
                <w:szCs w:val="16"/>
              </w:rPr>
            </w:pPr>
            <w:r w:rsidRPr="007D46E5">
              <w:rPr>
                <w:color w:val="000000"/>
                <w:sz w:val="16"/>
                <w:szCs w:val="16"/>
              </w:rPr>
              <w:t>[%T_Tregs_per_Cancer] = [%T_MDSCs_per_Cancer]*[Tregs_per_MDSC]</w:t>
            </w:r>
          </w:p>
        </w:tc>
        <w:tc>
          <w:tcPr>
            <w:tcW w:w="575" w:type="pct"/>
            <w:vAlign w:val="bottom"/>
          </w:tcPr>
          <w:p w:rsidR="007D46E5" w:rsidRPr="007D46E5" w:rsidRDefault="007D46E5" w:rsidP="007D46E5">
            <w:pPr>
              <w:rPr>
                <w:color w:val="000000"/>
                <w:sz w:val="16"/>
                <w:szCs w:val="16"/>
              </w:rPr>
            </w:pPr>
            <w:r w:rsidRPr="007D46E5">
              <w:rPr>
                <w:color w:val="000000"/>
                <w:sz w:val="16"/>
                <w:szCs w:val="16"/>
              </w:rPr>
              <w:t xml:space="preserve">repeated </w:t>
            </w:r>
          </w:p>
        </w:tc>
      </w:tr>
    </w:tbl>
    <w:p w:rsidR="0025116F" w:rsidRPr="004F57D7" w:rsidRDefault="0025116F" w:rsidP="0025116F">
      <w:pPr>
        <w:rPr>
          <w:b/>
          <w:sz w:val="18"/>
          <w:szCs w:val="18"/>
        </w:rPr>
      </w:pPr>
      <w:r w:rsidRPr="004F57D7">
        <w:rPr>
          <w:b/>
          <w:sz w:val="18"/>
          <w:szCs w:val="18"/>
        </w:rPr>
        <w:t>Table S</w:t>
      </w:r>
      <w:r w:rsidR="00D43551">
        <w:rPr>
          <w:b/>
          <w:sz w:val="18"/>
          <w:szCs w:val="18"/>
        </w:rPr>
        <w:t>8</w:t>
      </w:r>
      <w:r w:rsidRPr="004F57D7">
        <w:rPr>
          <w:b/>
          <w:sz w:val="18"/>
          <w:szCs w:val="18"/>
        </w:rPr>
        <w:t xml:space="preserve"> – Model Algebraic Equations (End)</w:t>
      </w:r>
    </w:p>
    <w:p w:rsidR="004F57D7" w:rsidRPr="004F57D7" w:rsidRDefault="004F57D7" w:rsidP="0025116F">
      <w:pPr>
        <w:rPr>
          <w:b/>
          <w:sz w:val="18"/>
          <w:szCs w:val="18"/>
        </w:rPr>
      </w:pPr>
    </w:p>
    <w:p w:rsidR="0025116F" w:rsidRPr="004F57D7" w:rsidRDefault="0025116F" w:rsidP="003C0424">
      <w:pPr>
        <w:outlineLvl w:val="0"/>
        <w:rPr>
          <w:b/>
          <w:sz w:val="18"/>
          <w:szCs w:val="18"/>
        </w:rPr>
      </w:pPr>
      <w:r w:rsidRPr="004F57D7">
        <w:rPr>
          <w:b/>
          <w:sz w:val="18"/>
          <w:szCs w:val="18"/>
        </w:rPr>
        <w:t>Table S</w:t>
      </w:r>
      <w:r w:rsidR="00D43551">
        <w:rPr>
          <w:b/>
          <w:sz w:val="18"/>
          <w:szCs w:val="18"/>
        </w:rPr>
        <w:t>9</w:t>
      </w:r>
      <w:r w:rsidRPr="004F57D7">
        <w:rPr>
          <w:b/>
          <w:sz w:val="18"/>
          <w:szCs w:val="18"/>
        </w:rPr>
        <w:t xml:space="preserve"> – Model Discontinuous Equation Sets (Start)</w:t>
      </w:r>
    </w:p>
    <w:tbl>
      <w:tblPr>
        <w:tblStyle w:val="GridTable1Light"/>
        <w:tblW w:w="5006" w:type="pct"/>
        <w:tblLayout w:type="fixed"/>
        <w:tblLook w:val="04A0" w:firstRow="1" w:lastRow="0" w:firstColumn="1" w:lastColumn="0" w:noHBand="0" w:noVBand="1"/>
      </w:tblPr>
      <w:tblGrid>
        <w:gridCol w:w="3776"/>
        <w:gridCol w:w="3778"/>
        <w:gridCol w:w="1807"/>
      </w:tblGrid>
      <w:tr w:rsidR="00771336" w:rsidRPr="0059421E" w:rsidTr="0059421E">
        <w:trPr>
          <w:cnfStyle w:val="100000000000" w:firstRow="1" w:lastRow="0" w:firstColumn="0" w:lastColumn="0" w:oddVBand="0" w:evenVBand="0" w:oddHBand="0" w:evenHBand="0" w:firstRowFirstColumn="0" w:firstRowLastColumn="0" w:lastRowFirstColumn="0" w:lastRowLastColumn="0"/>
          <w:trHeight w:val="636"/>
          <w:tblHeader/>
        </w:trPr>
        <w:tc>
          <w:tcPr>
            <w:cnfStyle w:val="001000000000" w:firstRow="0" w:lastRow="0" w:firstColumn="1" w:lastColumn="0" w:oddVBand="0" w:evenVBand="0" w:oddHBand="0" w:evenHBand="0" w:firstRowFirstColumn="0" w:firstRowLastColumn="0" w:lastRowFirstColumn="0" w:lastRowLastColumn="0"/>
            <w:tcW w:w="2017" w:type="pct"/>
            <w:vAlign w:val="center"/>
          </w:tcPr>
          <w:p w:rsidR="0025116F" w:rsidRPr="0059421E" w:rsidRDefault="0025116F" w:rsidP="0059421E">
            <w:pPr>
              <w:jc w:val="center"/>
              <w:rPr>
                <w:sz w:val="16"/>
                <w:szCs w:val="16"/>
              </w:rPr>
            </w:pPr>
            <w:r w:rsidRPr="0059421E">
              <w:rPr>
                <w:sz w:val="16"/>
                <w:szCs w:val="16"/>
              </w:rPr>
              <w:t>Trigger</w:t>
            </w:r>
          </w:p>
        </w:tc>
        <w:tc>
          <w:tcPr>
            <w:tcW w:w="2018" w:type="pct"/>
            <w:vAlign w:val="center"/>
          </w:tcPr>
          <w:p w:rsidR="0025116F" w:rsidRPr="0059421E" w:rsidRDefault="0025116F" w:rsidP="0059421E">
            <w:pPr>
              <w:jc w:val="center"/>
              <w:cnfStyle w:val="100000000000" w:firstRow="1" w:lastRow="0" w:firstColumn="0" w:lastColumn="0" w:oddVBand="0" w:evenVBand="0" w:oddHBand="0" w:evenHBand="0" w:firstRowFirstColumn="0" w:firstRowLastColumn="0" w:lastRowFirstColumn="0" w:lastRowLastColumn="0"/>
              <w:rPr>
                <w:sz w:val="16"/>
                <w:szCs w:val="16"/>
              </w:rPr>
            </w:pPr>
            <w:r w:rsidRPr="0059421E">
              <w:rPr>
                <w:sz w:val="16"/>
                <w:szCs w:val="16"/>
              </w:rPr>
              <w:t>Event Functions</w:t>
            </w:r>
          </w:p>
        </w:tc>
        <w:tc>
          <w:tcPr>
            <w:tcW w:w="965" w:type="pct"/>
            <w:vAlign w:val="center"/>
          </w:tcPr>
          <w:p w:rsidR="0025116F" w:rsidRPr="0059421E" w:rsidRDefault="0025116F" w:rsidP="0059421E">
            <w:pPr>
              <w:jc w:val="center"/>
              <w:cnfStyle w:val="100000000000" w:firstRow="1" w:lastRow="0" w:firstColumn="0" w:lastColumn="0" w:oddVBand="0" w:evenVBand="0" w:oddHBand="0" w:evenHBand="0" w:firstRowFirstColumn="0" w:firstRowLastColumn="0" w:lastRowFirstColumn="0" w:lastRowLastColumn="0"/>
              <w:rPr>
                <w:sz w:val="16"/>
                <w:szCs w:val="16"/>
              </w:rPr>
            </w:pPr>
            <w:r w:rsidRPr="0059421E">
              <w:rPr>
                <w:sz w:val="16"/>
                <w:szCs w:val="16"/>
              </w:rPr>
              <w:t>Description</w:t>
            </w:r>
          </w:p>
        </w:tc>
      </w:tr>
      <w:tr w:rsidR="007D46E5"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7D46E5" w:rsidRPr="0059421E" w:rsidRDefault="007D46E5" w:rsidP="0059421E">
            <w:pPr>
              <w:jc w:val="center"/>
              <w:rPr>
                <w:color w:val="000000"/>
                <w:sz w:val="16"/>
                <w:szCs w:val="16"/>
              </w:rPr>
            </w:pPr>
            <w:r w:rsidRPr="0059421E">
              <w:rPr>
                <w:color w:val="000000"/>
                <w:sz w:val="16"/>
                <w:szCs w:val="16"/>
              </w:rPr>
              <w:t>Cancer&lt;=1.446759259259259e+05*mole</w:t>
            </w:r>
          </w:p>
        </w:tc>
        <w:tc>
          <w:tcPr>
            <w:tcW w:w="2018" w:type="pct"/>
            <w:vAlign w:val="center"/>
          </w:tcPr>
          <w:p w:rsidR="0059421E" w:rsidRPr="0059421E" w:rsidRDefault="007D46E5" w:rsidP="0059421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59421E">
              <w:rPr>
                <w:color w:val="000000"/>
                <w:sz w:val="16"/>
                <w:szCs w:val="16"/>
              </w:rPr>
              <w:t>EndTherapy = 0;</w:t>
            </w:r>
          </w:p>
          <w:p w:rsidR="007D46E5" w:rsidRPr="0059421E" w:rsidRDefault="007D46E5" w:rsidP="0059421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59421E">
              <w:rPr>
                <w:color w:val="000000"/>
                <w:sz w:val="16"/>
                <w:szCs w:val="16"/>
              </w:rPr>
              <w:t>Time_Tumor_Death = time</w:t>
            </w:r>
          </w:p>
        </w:tc>
        <w:tc>
          <w:tcPr>
            <w:tcW w:w="965" w:type="pct"/>
            <w:vAlign w:val="center"/>
          </w:tcPr>
          <w:p w:rsidR="007D46E5" w:rsidRPr="0059421E" w:rsidRDefault="007D46E5" w:rsidP="0059421E">
            <w:pPr>
              <w:pStyle w:val="NormalWeb"/>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When the tumor is less than 1mm in diameter (no longer detectable; given in cancer cell count), then therapy will no longer be administered and tumor death time will be recorded.</w:t>
            </w:r>
          </w:p>
        </w:tc>
      </w:tr>
      <w:tr w:rsidR="00771336"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E40B2F" w:rsidRPr="0059421E" w:rsidRDefault="00E40B2F" w:rsidP="0059421E">
            <w:pPr>
              <w:jc w:val="center"/>
              <w:rPr>
                <w:sz w:val="16"/>
                <w:szCs w:val="16"/>
              </w:rPr>
            </w:pPr>
            <w:r w:rsidRPr="0059421E">
              <w:rPr>
                <w:sz w:val="16"/>
                <w:szCs w:val="16"/>
              </w:rPr>
              <w:t>Cancer&lt;=1*mole</w:t>
            </w:r>
          </w:p>
        </w:tc>
        <w:tc>
          <w:tcPr>
            <w:tcW w:w="2018" w:type="pct"/>
            <w:vAlign w:val="center"/>
          </w:tcPr>
          <w:p w:rsidR="00E40B2F" w:rsidRPr="0059421E" w:rsidRDefault="00E40B2F" w:rsidP="005942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Phi = 0/day</w:t>
            </w:r>
          </w:p>
        </w:tc>
        <w:tc>
          <w:tcPr>
            <w:tcW w:w="965" w:type="pct"/>
            <w:vAlign w:val="center"/>
          </w:tcPr>
          <w:p w:rsidR="00E40B2F" w:rsidRPr="0059421E" w:rsidRDefault="00E40B2F" w:rsidP="0059421E">
            <w:pP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When the tumor is less than 1mm in diameter, effector T cells stop proliferating</w:t>
            </w:r>
          </w:p>
        </w:tc>
      </w:tr>
      <w:tr w:rsidR="00771336"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E40B2F" w:rsidRPr="0059421E" w:rsidRDefault="00E40B2F" w:rsidP="0059421E">
            <w:pPr>
              <w:jc w:val="center"/>
              <w:rPr>
                <w:sz w:val="16"/>
                <w:szCs w:val="16"/>
              </w:rPr>
            </w:pPr>
            <w:r w:rsidRPr="0059421E">
              <w:rPr>
                <w:sz w:val="16"/>
                <w:szCs w:val="16"/>
              </w:rPr>
              <w:t>CTLA4_counter_off&lt;=time</w:t>
            </w:r>
          </w:p>
        </w:tc>
        <w:tc>
          <w:tcPr>
            <w:tcW w:w="2018" w:type="pct"/>
            <w:vAlign w:val="center"/>
          </w:tcPr>
          <w:p w:rsidR="00E40B2F" w:rsidRPr="0059421E" w:rsidRDefault="00E40B2F" w:rsidP="005942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CTLA4_counter_on = time+Dose_sched_CTLA4 - 0.0416666*day;CTLA4mAb = 0*(mg/kg)</w:t>
            </w:r>
          </w:p>
        </w:tc>
        <w:tc>
          <w:tcPr>
            <w:tcW w:w="965" w:type="pct"/>
            <w:vAlign w:val="center"/>
          </w:tcPr>
          <w:p w:rsidR="00E40B2F" w:rsidRPr="0059421E" w:rsidRDefault="00E40B2F" w:rsidP="0059421E">
            <w:pP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Sets time to stop giving Anti-CTLA-4 mAb dose</w:t>
            </w:r>
          </w:p>
        </w:tc>
      </w:tr>
      <w:tr w:rsidR="00771336"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E40B2F" w:rsidRPr="0059421E" w:rsidRDefault="00E40B2F" w:rsidP="0059421E">
            <w:pPr>
              <w:jc w:val="center"/>
              <w:rPr>
                <w:sz w:val="16"/>
                <w:szCs w:val="16"/>
              </w:rPr>
            </w:pPr>
            <w:r w:rsidRPr="0059421E">
              <w:rPr>
                <w:sz w:val="16"/>
                <w:szCs w:val="16"/>
              </w:rPr>
              <w:t>CTLA4_counter_on&lt;=time</w:t>
            </w:r>
          </w:p>
        </w:tc>
        <w:tc>
          <w:tcPr>
            <w:tcW w:w="2018" w:type="pct"/>
            <w:vAlign w:val="center"/>
          </w:tcPr>
          <w:p w:rsidR="00E40B2F" w:rsidRPr="0059421E" w:rsidRDefault="00E40B2F" w:rsidP="005942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CTLA4_counter_off = time + 0.0416666*day;CTLA4mAb = CTLA4mAb_Dose*EndTherapy</w:t>
            </w:r>
          </w:p>
        </w:tc>
        <w:tc>
          <w:tcPr>
            <w:tcW w:w="965" w:type="pct"/>
            <w:vAlign w:val="center"/>
          </w:tcPr>
          <w:p w:rsidR="00E40B2F" w:rsidRPr="0059421E" w:rsidRDefault="00E40B2F" w:rsidP="0059421E">
            <w:pP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Sets time to start giving Anti-CTLA-4 mAb dose</w:t>
            </w:r>
          </w:p>
        </w:tc>
      </w:tr>
      <w:tr w:rsidR="00771336"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E40B2F" w:rsidRPr="0059421E" w:rsidRDefault="00E40B2F" w:rsidP="0059421E">
            <w:pPr>
              <w:jc w:val="center"/>
              <w:rPr>
                <w:sz w:val="16"/>
                <w:szCs w:val="16"/>
              </w:rPr>
            </w:pPr>
            <w:r w:rsidRPr="0059421E">
              <w:rPr>
                <w:sz w:val="16"/>
                <w:szCs w:val="16"/>
              </w:rPr>
              <w:t>PD1_counter_off&lt;=time</w:t>
            </w:r>
          </w:p>
        </w:tc>
        <w:tc>
          <w:tcPr>
            <w:tcW w:w="2018" w:type="pct"/>
            <w:vAlign w:val="center"/>
          </w:tcPr>
          <w:p w:rsidR="00E40B2F" w:rsidRPr="0059421E" w:rsidRDefault="00E40B2F" w:rsidP="005942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PD1_counter_on = time+Dose_sched_PD1 - 0.0416666*day;PD1mAb = 0*(mg/kg)</w:t>
            </w:r>
          </w:p>
        </w:tc>
        <w:tc>
          <w:tcPr>
            <w:tcW w:w="965" w:type="pct"/>
            <w:vAlign w:val="center"/>
          </w:tcPr>
          <w:p w:rsidR="00E40B2F" w:rsidRPr="0059421E" w:rsidRDefault="00E40B2F" w:rsidP="0059421E">
            <w:pP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Sets time to stop giving Anti-PD-1 mAb dose</w:t>
            </w:r>
          </w:p>
        </w:tc>
      </w:tr>
      <w:tr w:rsidR="00771336"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E40B2F" w:rsidRPr="0059421E" w:rsidRDefault="00E40B2F" w:rsidP="0059421E">
            <w:pPr>
              <w:jc w:val="center"/>
              <w:rPr>
                <w:sz w:val="16"/>
                <w:szCs w:val="16"/>
              </w:rPr>
            </w:pPr>
            <w:r w:rsidRPr="0059421E">
              <w:rPr>
                <w:sz w:val="16"/>
                <w:szCs w:val="16"/>
              </w:rPr>
              <w:t>PD1_counter_on&lt;=time</w:t>
            </w:r>
          </w:p>
        </w:tc>
        <w:tc>
          <w:tcPr>
            <w:tcW w:w="2018" w:type="pct"/>
            <w:vAlign w:val="center"/>
          </w:tcPr>
          <w:p w:rsidR="00E40B2F" w:rsidRPr="0059421E" w:rsidRDefault="00E40B2F" w:rsidP="005942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PD1_counter_off = time+0.0416666*day;PD1mAb = PD1mAb_Dose*EndTherapy</w:t>
            </w:r>
          </w:p>
        </w:tc>
        <w:tc>
          <w:tcPr>
            <w:tcW w:w="965" w:type="pct"/>
            <w:vAlign w:val="center"/>
          </w:tcPr>
          <w:p w:rsidR="00E40B2F" w:rsidRPr="0059421E" w:rsidRDefault="00E40B2F" w:rsidP="0059421E">
            <w:pP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Sets time to start giving Anti-PD-1 mAb dose</w:t>
            </w:r>
          </w:p>
        </w:tc>
      </w:tr>
      <w:tr w:rsidR="00771336"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E40B2F" w:rsidRPr="0059421E" w:rsidRDefault="00E40B2F" w:rsidP="0059421E">
            <w:pPr>
              <w:jc w:val="center"/>
              <w:rPr>
                <w:sz w:val="16"/>
                <w:szCs w:val="16"/>
              </w:rPr>
            </w:pPr>
            <w:r w:rsidRPr="0059421E">
              <w:rPr>
                <w:sz w:val="16"/>
                <w:szCs w:val="16"/>
              </w:rPr>
              <w:t>PDL1_counter_off&lt;=time</w:t>
            </w:r>
          </w:p>
        </w:tc>
        <w:tc>
          <w:tcPr>
            <w:tcW w:w="2018" w:type="pct"/>
            <w:vAlign w:val="center"/>
          </w:tcPr>
          <w:p w:rsidR="00E40B2F" w:rsidRPr="0059421E" w:rsidRDefault="00E40B2F" w:rsidP="005942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PDL1_counter_on = time + Dose_sched_PDL1 - 0.0416666*day;PDL1mAb = 0*(mg/kg)</w:t>
            </w:r>
          </w:p>
        </w:tc>
        <w:tc>
          <w:tcPr>
            <w:tcW w:w="965" w:type="pct"/>
            <w:vAlign w:val="center"/>
          </w:tcPr>
          <w:p w:rsidR="00E40B2F" w:rsidRPr="0059421E" w:rsidRDefault="00E40B2F" w:rsidP="0059421E">
            <w:pP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Sets time to stop giving Anti-PD-L1 mAb dose</w:t>
            </w:r>
          </w:p>
        </w:tc>
      </w:tr>
      <w:tr w:rsidR="00771336"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E40B2F" w:rsidRPr="0059421E" w:rsidRDefault="00E40B2F" w:rsidP="0059421E">
            <w:pPr>
              <w:jc w:val="center"/>
              <w:rPr>
                <w:sz w:val="16"/>
                <w:szCs w:val="16"/>
              </w:rPr>
            </w:pPr>
            <w:r w:rsidRPr="0059421E">
              <w:rPr>
                <w:sz w:val="16"/>
                <w:szCs w:val="16"/>
              </w:rPr>
              <w:t>PDL1_counter_on&lt;=time</w:t>
            </w:r>
          </w:p>
        </w:tc>
        <w:tc>
          <w:tcPr>
            <w:tcW w:w="2018" w:type="pct"/>
            <w:vAlign w:val="center"/>
          </w:tcPr>
          <w:p w:rsidR="00E40B2F" w:rsidRPr="0059421E" w:rsidRDefault="00E40B2F" w:rsidP="005942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PDL1_counter_off = time + 0.0416666*day;PDL1mAb = PDL1mAb_Dose*EndTherapy</w:t>
            </w:r>
          </w:p>
        </w:tc>
        <w:tc>
          <w:tcPr>
            <w:tcW w:w="965" w:type="pct"/>
            <w:vAlign w:val="center"/>
          </w:tcPr>
          <w:p w:rsidR="00E40B2F" w:rsidRPr="0059421E" w:rsidRDefault="00E40B2F" w:rsidP="0059421E">
            <w:pP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Sets time to start giving Anti-PD-L1 mAb dose</w:t>
            </w:r>
          </w:p>
        </w:tc>
      </w:tr>
      <w:tr w:rsidR="00771336"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E40B2F" w:rsidRPr="0059421E" w:rsidRDefault="00E40B2F" w:rsidP="0059421E">
            <w:pPr>
              <w:jc w:val="center"/>
              <w:rPr>
                <w:sz w:val="16"/>
                <w:szCs w:val="16"/>
              </w:rPr>
            </w:pPr>
            <w:r w:rsidRPr="0059421E">
              <w:rPr>
                <w:sz w:val="16"/>
                <w:szCs w:val="16"/>
              </w:rPr>
              <w:t>time &gt;= 60*day</w:t>
            </w:r>
          </w:p>
        </w:tc>
        <w:tc>
          <w:tcPr>
            <w:tcW w:w="2018" w:type="pct"/>
            <w:vAlign w:val="center"/>
          </w:tcPr>
          <w:p w:rsidR="00E40B2F" w:rsidRPr="0059421E" w:rsidRDefault="00E40B2F" w:rsidP="005942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CTLA4mAb_Dose = CTLA4_DoseSet*(mg/kg);CTLA4_counter_on = time+0.0001*day;CTLA4_counter_off = CTLA4_counter_on + 0.0416666*day;CTLA4_change_schedule = time + 95*day;Cancer_mm_Start_Therapy = Cancer_mm_Start_Therapy*100;Time_Start_Therapy = time;Cancer_mm_Start_Therapy = Cancer_Diam_mm</w:t>
            </w:r>
          </w:p>
        </w:tc>
        <w:tc>
          <w:tcPr>
            <w:tcW w:w="965" w:type="pct"/>
            <w:vAlign w:val="center"/>
          </w:tcPr>
          <w:p w:rsidR="00E40B2F" w:rsidRPr="0059421E" w:rsidRDefault="00E40B2F" w:rsidP="0059421E">
            <w:pP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Once the system reaches steady state, anti-CTLA-4 antibody is administrated</w:t>
            </w:r>
          </w:p>
        </w:tc>
      </w:tr>
      <w:tr w:rsidR="00771336"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E40B2F" w:rsidRPr="0059421E" w:rsidRDefault="00E40B2F" w:rsidP="0059421E">
            <w:pPr>
              <w:jc w:val="center"/>
              <w:rPr>
                <w:sz w:val="16"/>
                <w:szCs w:val="16"/>
              </w:rPr>
            </w:pPr>
            <w:r w:rsidRPr="0059421E">
              <w:rPr>
                <w:sz w:val="16"/>
                <w:szCs w:val="16"/>
              </w:rPr>
              <w:t>time &gt;= 60*day</w:t>
            </w:r>
          </w:p>
        </w:tc>
        <w:tc>
          <w:tcPr>
            <w:tcW w:w="2018" w:type="pct"/>
            <w:vAlign w:val="center"/>
          </w:tcPr>
          <w:p w:rsidR="00E40B2F" w:rsidRPr="0059421E" w:rsidRDefault="00E40B2F" w:rsidP="005942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PDL1_counter_on = time+0.0001*day;PDL1_counter_off = PDL1_counter_on + 0.0416666*day;PDL1mAb_Dose = PDL1_DoseSet*(mg/kg);Cancer_mm_Start_Therapy = Cancer_mm_Start_Therapy*100;Time_Start_Therapy = time;PDL1_change_schedule = time + 119.9999*day;Cancer_mm_Start_Therapy = Cancer_Diam_mm</w:t>
            </w:r>
          </w:p>
        </w:tc>
        <w:tc>
          <w:tcPr>
            <w:tcW w:w="965" w:type="pct"/>
            <w:vAlign w:val="center"/>
          </w:tcPr>
          <w:p w:rsidR="00E40B2F" w:rsidRPr="0059421E" w:rsidRDefault="00E40B2F" w:rsidP="0059421E">
            <w:pP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Once the system reaches steady state, anti-PD-L1 antibody is administrated</w:t>
            </w:r>
          </w:p>
        </w:tc>
      </w:tr>
      <w:tr w:rsidR="00771336"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E40B2F" w:rsidRPr="0059421E" w:rsidRDefault="00E40B2F" w:rsidP="0059421E">
            <w:pPr>
              <w:jc w:val="center"/>
              <w:rPr>
                <w:sz w:val="16"/>
                <w:szCs w:val="16"/>
              </w:rPr>
            </w:pPr>
            <w:r w:rsidRPr="0059421E">
              <w:rPr>
                <w:sz w:val="16"/>
                <w:szCs w:val="16"/>
              </w:rPr>
              <w:t>time &gt;= 60*day</w:t>
            </w:r>
          </w:p>
        </w:tc>
        <w:tc>
          <w:tcPr>
            <w:tcW w:w="2018" w:type="pct"/>
            <w:vAlign w:val="center"/>
          </w:tcPr>
          <w:p w:rsidR="00E40B2F" w:rsidRPr="0059421E" w:rsidRDefault="00E40B2F" w:rsidP="005942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CTLA4mAb_Dose = CTLA4_DoseSet* (mg/kg);CTLA4_counter_on = time+0.0001*day;CTLA4_counter_off = CTLA4_counter_on + 0.0416666*day;CTLA4_change_schedule = time + 95*day;PDL1_counter_on = time+0.0001*day;PDL1_counter_off = PDL1_counter_on + 0.0416666*day;PDL1mAb_Dose = PDL1_DoseSet* (mg/kg);PDL1_change_schedule = time + 119.9999*day;Cancer_mm_Start_Therapy = Cancer_mm_Start_Therapy*100;Time_Start_Therapy = time;</w:t>
            </w:r>
            <w:r w:rsidR="00861A86" w:rsidRPr="0059421E">
              <w:rPr>
                <w:sz w:val="16"/>
                <w:szCs w:val="16"/>
              </w:rPr>
              <w:t xml:space="preserve"> </w:t>
            </w:r>
            <w:r w:rsidRPr="0059421E">
              <w:rPr>
                <w:sz w:val="16"/>
                <w:szCs w:val="16"/>
              </w:rPr>
              <w:t>Cancer_mm_Start_Therapy = Cancer_Diam_mm</w:t>
            </w:r>
          </w:p>
        </w:tc>
        <w:tc>
          <w:tcPr>
            <w:tcW w:w="965" w:type="pct"/>
            <w:vAlign w:val="center"/>
          </w:tcPr>
          <w:p w:rsidR="00E40B2F" w:rsidRPr="0059421E" w:rsidRDefault="00E40B2F" w:rsidP="0059421E">
            <w:pP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Once the system reaches steady state, combination therapy is administrated</w:t>
            </w:r>
          </w:p>
        </w:tc>
      </w:tr>
      <w:tr w:rsidR="00771336"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E40B2F" w:rsidRPr="0059421E" w:rsidRDefault="00E40B2F" w:rsidP="0059421E">
            <w:pPr>
              <w:jc w:val="center"/>
              <w:rPr>
                <w:sz w:val="16"/>
                <w:szCs w:val="16"/>
              </w:rPr>
            </w:pPr>
            <w:r w:rsidRPr="0059421E">
              <w:rPr>
                <w:sz w:val="16"/>
                <w:szCs w:val="16"/>
              </w:rPr>
              <w:t>time&gt;=CTLA4_change_schedule</w:t>
            </w:r>
          </w:p>
        </w:tc>
        <w:tc>
          <w:tcPr>
            <w:tcW w:w="2018" w:type="pct"/>
            <w:vAlign w:val="center"/>
          </w:tcPr>
          <w:p w:rsidR="00E40B2F" w:rsidRPr="0059421E" w:rsidRDefault="00E40B2F" w:rsidP="005942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CTLA4mAb = 0*(mg/kg);CTLA4mAb_Dose = CTLA4mAb_New_Dose;New_sched_CTLA4 = 365*day + time;Dose_sched_CTLA4 = New_sched_CTLA4</w:t>
            </w:r>
          </w:p>
        </w:tc>
        <w:tc>
          <w:tcPr>
            <w:tcW w:w="965" w:type="pct"/>
            <w:vAlign w:val="center"/>
          </w:tcPr>
          <w:p w:rsidR="00E40B2F" w:rsidRPr="0059421E" w:rsidRDefault="00E40B2F" w:rsidP="0059421E">
            <w:pP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Change dosing regimen at the time scheduled</w:t>
            </w:r>
          </w:p>
        </w:tc>
      </w:tr>
      <w:tr w:rsidR="00771336"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E40B2F" w:rsidRPr="0059421E" w:rsidRDefault="00E40B2F" w:rsidP="0059421E">
            <w:pPr>
              <w:jc w:val="center"/>
              <w:rPr>
                <w:sz w:val="16"/>
                <w:szCs w:val="16"/>
              </w:rPr>
            </w:pPr>
            <w:r w:rsidRPr="0059421E">
              <w:rPr>
                <w:sz w:val="16"/>
                <w:szCs w:val="16"/>
              </w:rPr>
              <w:t>time&gt;=PD1_change_schedule</w:t>
            </w:r>
          </w:p>
        </w:tc>
        <w:tc>
          <w:tcPr>
            <w:tcW w:w="2018" w:type="pct"/>
            <w:vAlign w:val="center"/>
          </w:tcPr>
          <w:p w:rsidR="00E40B2F" w:rsidRPr="0059421E" w:rsidRDefault="00E40B2F" w:rsidP="005942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PD1mAb = 0*(mg/kg);PD1mAb_Dose = PD1mAb_New_Dose;Dose_sched_PD1 = New_sched_PD1;PD1_change_schedule = 1500*day</w:t>
            </w:r>
          </w:p>
        </w:tc>
        <w:tc>
          <w:tcPr>
            <w:tcW w:w="965" w:type="pct"/>
            <w:vAlign w:val="center"/>
          </w:tcPr>
          <w:p w:rsidR="00E40B2F" w:rsidRPr="0059421E" w:rsidRDefault="00E40B2F" w:rsidP="0059421E">
            <w:pP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Change dosing regimen at the time scheduled</w:t>
            </w:r>
          </w:p>
        </w:tc>
      </w:tr>
      <w:tr w:rsidR="00771336" w:rsidRPr="0059421E" w:rsidTr="0059421E">
        <w:tc>
          <w:tcPr>
            <w:cnfStyle w:val="001000000000" w:firstRow="0" w:lastRow="0" w:firstColumn="1" w:lastColumn="0" w:oddVBand="0" w:evenVBand="0" w:oddHBand="0" w:evenHBand="0" w:firstRowFirstColumn="0" w:firstRowLastColumn="0" w:lastRowFirstColumn="0" w:lastRowLastColumn="0"/>
            <w:tcW w:w="2017" w:type="pct"/>
            <w:vAlign w:val="center"/>
          </w:tcPr>
          <w:p w:rsidR="00E40B2F" w:rsidRPr="0059421E" w:rsidRDefault="00E40B2F" w:rsidP="0059421E">
            <w:pPr>
              <w:jc w:val="center"/>
              <w:rPr>
                <w:sz w:val="16"/>
                <w:szCs w:val="16"/>
              </w:rPr>
            </w:pPr>
            <w:r w:rsidRPr="0059421E">
              <w:rPr>
                <w:sz w:val="16"/>
                <w:szCs w:val="16"/>
              </w:rPr>
              <w:t>time&gt;=PDL1_change_schedule</w:t>
            </w:r>
          </w:p>
        </w:tc>
        <w:tc>
          <w:tcPr>
            <w:tcW w:w="2018" w:type="pct"/>
            <w:vAlign w:val="center"/>
          </w:tcPr>
          <w:p w:rsidR="00E40B2F" w:rsidRPr="0059421E" w:rsidRDefault="00E40B2F" w:rsidP="005942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PDL1mAb = 0*(mg/kg);PDL1mAb_Dose = PDL1mAb_New_Dose;Dose_sched_PDL1 = New_sched_PDL1;PDL1_change_schedule = 735*day</w:t>
            </w:r>
          </w:p>
        </w:tc>
        <w:tc>
          <w:tcPr>
            <w:tcW w:w="965" w:type="pct"/>
            <w:vAlign w:val="center"/>
          </w:tcPr>
          <w:p w:rsidR="00E40B2F" w:rsidRPr="0059421E" w:rsidRDefault="00E40B2F" w:rsidP="0059421E">
            <w:pPr>
              <w:cnfStyle w:val="000000000000" w:firstRow="0" w:lastRow="0" w:firstColumn="0" w:lastColumn="0" w:oddVBand="0" w:evenVBand="0" w:oddHBand="0" w:evenHBand="0" w:firstRowFirstColumn="0" w:firstRowLastColumn="0" w:lastRowFirstColumn="0" w:lastRowLastColumn="0"/>
              <w:rPr>
                <w:sz w:val="16"/>
                <w:szCs w:val="16"/>
              </w:rPr>
            </w:pPr>
            <w:r w:rsidRPr="0059421E">
              <w:rPr>
                <w:sz w:val="16"/>
                <w:szCs w:val="16"/>
              </w:rPr>
              <w:t>Change dosing regimen at the time scheduled</w:t>
            </w:r>
          </w:p>
        </w:tc>
      </w:tr>
    </w:tbl>
    <w:p w:rsidR="002E3CD1" w:rsidRPr="004F57D7" w:rsidRDefault="0025116F" w:rsidP="00717696">
      <w:pPr>
        <w:rPr>
          <w:b/>
          <w:sz w:val="18"/>
          <w:szCs w:val="18"/>
        </w:rPr>
      </w:pPr>
      <w:r w:rsidRPr="004F57D7">
        <w:rPr>
          <w:b/>
          <w:sz w:val="18"/>
          <w:szCs w:val="18"/>
        </w:rPr>
        <w:t>Table S</w:t>
      </w:r>
      <w:r w:rsidR="00D43551">
        <w:rPr>
          <w:b/>
          <w:sz w:val="18"/>
          <w:szCs w:val="18"/>
        </w:rPr>
        <w:t>9</w:t>
      </w:r>
      <w:r w:rsidRPr="004F57D7">
        <w:rPr>
          <w:b/>
          <w:sz w:val="18"/>
          <w:szCs w:val="18"/>
        </w:rPr>
        <w:t xml:space="preserve"> – Model Discontinuous Equation Sets (End)</w:t>
      </w:r>
    </w:p>
    <w:p w:rsidR="00771336" w:rsidRDefault="00771336" w:rsidP="00717696">
      <w:pPr>
        <w:rPr>
          <w:b/>
          <w:sz w:val="18"/>
          <w:szCs w:val="18"/>
        </w:rPr>
      </w:pPr>
    </w:p>
    <w:p w:rsidR="00D43551" w:rsidRDefault="00D43551" w:rsidP="00717696">
      <w:pPr>
        <w:rPr>
          <w:b/>
          <w:sz w:val="18"/>
          <w:szCs w:val="18"/>
        </w:rPr>
      </w:pPr>
    </w:p>
    <w:p w:rsidR="00EA2E3E" w:rsidRPr="004F57D7" w:rsidRDefault="00EA2E3E" w:rsidP="00717696">
      <w:pPr>
        <w:rPr>
          <w:b/>
          <w:sz w:val="18"/>
          <w:szCs w:val="18"/>
        </w:rPr>
      </w:pPr>
    </w:p>
    <w:p w:rsidR="00D43551" w:rsidRDefault="002E3CD1" w:rsidP="00D43551">
      <w:pPr>
        <w:rPr>
          <w:b/>
          <w:sz w:val="18"/>
          <w:szCs w:val="18"/>
        </w:rPr>
      </w:pPr>
      <w:r w:rsidRPr="007D46E5">
        <w:rPr>
          <w:b/>
          <w:sz w:val="18"/>
          <w:szCs w:val="18"/>
        </w:rPr>
        <w:t>Reference</w:t>
      </w:r>
    </w:p>
    <w:p w:rsidR="00D43551" w:rsidRDefault="00D43551" w:rsidP="00D43551">
      <w:pPr>
        <w:rPr>
          <w:b/>
          <w:sz w:val="18"/>
          <w:szCs w:val="18"/>
        </w:rPr>
      </w:pPr>
    </w:p>
    <w:p w:rsidR="00D43551" w:rsidRPr="00D43551" w:rsidRDefault="00D43551" w:rsidP="00D43551">
      <w:pPr>
        <w:rPr>
          <w:b/>
          <w:sz w:val="18"/>
          <w:szCs w:val="18"/>
        </w:rPr>
      </w:pPr>
      <w:r w:rsidRPr="00D43551">
        <w:rPr>
          <w:sz w:val="16"/>
          <w:szCs w:val="16"/>
        </w:rPr>
        <w:fldChar w:fldCharType="begin"/>
      </w:r>
      <w:r w:rsidRPr="00D43551">
        <w:rPr>
          <w:sz w:val="16"/>
          <w:szCs w:val="16"/>
        </w:rPr>
        <w:instrText xml:space="preserve"> ADDIN EN.REFLIST </w:instrText>
      </w:r>
      <w:r w:rsidRPr="00D43551">
        <w:rPr>
          <w:sz w:val="16"/>
          <w:szCs w:val="16"/>
        </w:rPr>
        <w:fldChar w:fldCharType="separate"/>
      </w:r>
      <w:r w:rsidRPr="00D43551">
        <w:rPr>
          <w:noProof/>
          <w:sz w:val="16"/>
          <w:szCs w:val="16"/>
        </w:rPr>
        <w:t>1.</w:t>
      </w:r>
      <w:r w:rsidRPr="00D43551">
        <w:rPr>
          <w:noProof/>
          <w:sz w:val="16"/>
          <w:szCs w:val="16"/>
        </w:rPr>
        <w:tab/>
        <w:t>Venturoli D, Rippe B. Ficoll and dextran vs. globular proteins as probes for testing glomerular permselectivity: effects of molecular size, shape, charge, and deformability. Am J Physiol Renal Physiol. 2005;288(4):F605-13.</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2.</w:t>
      </w:r>
      <w:r w:rsidRPr="00D43551">
        <w:rPr>
          <w:rFonts w:ascii="Times New Roman" w:hAnsi="Times New Roman" w:cs="Times New Roman"/>
          <w:sz w:val="16"/>
          <w:szCs w:val="16"/>
        </w:rPr>
        <w:tab/>
        <w:t>Garlick DG, Renkin EM. Transport of large molecules from plasma to interstitial fluid and lymph in dogs. Am J Physiol. 1970;219(6):1595-605.</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3.</w:t>
      </w:r>
      <w:r w:rsidRPr="00D43551">
        <w:rPr>
          <w:rFonts w:ascii="Times New Roman" w:hAnsi="Times New Roman" w:cs="Times New Roman"/>
          <w:sz w:val="16"/>
          <w:szCs w:val="16"/>
        </w:rPr>
        <w:tab/>
        <w:t>Yuan F, Dellian M, Fukumura D, Leunig M, Berk DA, Torchilin VP, et al. Vascular permeability in a human tumor xenograft: molecular size dependence and cutoff size. Cancer Res. 1995;55(17):3752-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4.</w:t>
      </w:r>
      <w:r w:rsidRPr="00D43551">
        <w:rPr>
          <w:rFonts w:ascii="Times New Roman" w:hAnsi="Times New Roman" w:cs="Times New Roman"/>
          <w:sz w:val="16"/>
          <w:szCs w:val="16"/>
        </w:rPr>
        <w:tab/>
        <w:t>Thurber GM, Dane Wittrup K. A mechanistic compartmental model for total antibody uptake in tumors. J Theor Biol. 2012;314:57-68.</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5.</w:t>
      </w:r>
      <w:r w:rsidRPr="00D43551">
        <w:rPr>
          <w:rFonts w:ascii="Times New Roman" w:hAnsi="Times New Roman" w:cs="Times New Roman"/>
          <w:sz w:val="16"/>
          <w:szCs w:val="16"/>
        </w:rPr>
        <w:tab/>
        <w:t>Wang E, Kang D, Bae KS, Marshall MA, Pavlov D, Parivar K. Population pharmacokinetic and pharmacodynamic analysis of tremelimumab in patients with metastatic melanoma. J Clin Pharmacol. 2014;54(10):1108-1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6.</w:t>
      </w:r>
      <w:r w:rsidRPr="00D43551">
        <w:rPr>
          <w:rFonts w:ascii="Times New Roman" w:hAnsi="Times New Roman" w:cs="Times New Roman"/>
          <w:sz w:val="16"/>
          <w:szCs w:val="16"/>
        </w:rPr>
        <w:tab/>
        <w:t>Baverel PG, Dubois VFS, Jin CY, Zheng Y, Song X, Jin X, et al. Population Pharmacokinetics of Durvalumab in Cancer Patients and Association With Longitudinal Biomarkers of Disease Status. Clin Pharmacol Ther. 2018;103(4):631-42.</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7.</w:t>
      </w:r>
      <w:r w:rsidRPr="00D43551">
        <w:rPr>
          <w:rFonts w:ascii="Times New Roman" w:hAnsi="Times New Roman" w:cs="Times New Roman"/>
          <w:sz w:val="16"/>
          <w:szCs w:val="16"/>
        </w:rPr>
        <w:tab/>
        <w:t>Piperno-Neumann S, Diallo A, Etienne-Grimaldi MC, Bidard FC, Rodrigues M, Plancher C, et al. Phase II Trial of Bevacizumab in Combination With Temozolomide as First-Line Treatment in Patients With Metastatic Uveal Melanoma. Oncologist. 2016;21(3):281-2.</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8.</w:t>
      </w:r>
      <w:r w:rsidRPr="00D43551">
        <w:rPr>
          <w:rFonts w:ascii="Times New Roman" w:hAnsi="Times New Roman" w:cs="Times New Roman"/>
          <w:sz w:val="16"/>
          <w:szCs w:val="16"/>
        </w:rPr>
        <w:tab/>
        <w:t>Wang Y, Hobbs BP, Ng CS. CT Perfusion Characteristics Identify Metastatic Sites in Liver. Biomed Res Int. 2015;2015:120749.</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9.</w:t>
      </w:r>
      <w:r w:rsidRPr="00D43551">
        <w:rPr>
          <w:rFonts w:ascii="Times New Roman" w:hAnsi="Times New Roman" w:cs="Times New Roman"/>
          <w:sz w:val="16"/>
          <w:szCs w:val="16"/>
        </w:rPr>
        <w:tab/>
        <w:t>Osimani M, Bellini D, Di Cristofano C, Palleschi G, Petrozza V, Carbone A, et al. Perfusion MDCT of prostate cancer: correlation of perfusion CT parameters and immunohistochemical markers of angiogenesis. AJR Am J Roentgenol. 2012;199(5):1042-8.</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10.</w:t>
      </w:r>
      <w:r w:rsidRPr="00D43551">
        <w:rPr>
          <w:rFonts w:ascii="Times New Roman" w:hAnsi="Times New Roman" w:cs="Times New Roman"/>
          <w:sz w:val="16"/>
          <w:szCs w:val="16"/>
        </w:rPr>
        <w:tab/>
        <w:t>Ng CS, Charnsangavej C, Wei W, Yao JC. Perfusion CT findings in patients with metastatic carcinoid tumors undergoing bevacizumab and interferon therapy. AJR Am J Roentgenol. 2011;196(3):569-7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11.</w:t>
      </w:r>
      <w:r w:rsidRPr="00D43551">
        <w:rPr>
          <w:rFonts w:ascii="Times New Roman" w:hAnsi="Times New Roman" w:cs="Times New Roman"/>
          <w:sz w:val="16"/>
          <w:szCs w:val="16"/>
        </w:rPr>
        <w:tab/>
        <w:t>Wang J, Wu N, Cham MD, Song Y. Tumor response in patients with advanced non-small cell lung cancer: perfusion CT evaluation of chemotherapy and radiation therapy. AJR Am J Roentgenol. 2009;193(4):1090-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12.</w:t>
      </w:r>
      <w:r w:rsidRPr="00D43551">
        <w:rPr>
          <w:rFonts w:ascii="Times New Roman" w:hAnsi="Times New Roman" w:cs="Times New Roman"/>
          <w:sz w:val="16"/>
          <w:szCs w:val="16"/>
        </w:rPr>
        <w:tab/>
        <w:t>Ng CS, Wei W, Ghosh P, Anderson E, Herron DH, Chandler AG. Observer Variability in CT Perfusion Parameters in Primary and Metastatic Tumors in the Lung. Technol Cancer Res Treat. 2018;17:1533034618769767.</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13.</w:t>
      </w:r>
      <w:r w:rsidRPr="00D43551">
        <w:rPr>
          <w:rFonts w:ascii="Times New Roman" w:hAnsi="Times New Roman" w:cs="Times New Roman"/>
          <w:sz w:val="16"/>
          <w:szCs w:val="16"/>
        </w:rPr>
        <w:tab/>
        <w:t>Di Nallo AM, Vidiri A, Marzi S, Mirri A, Fabi A, Carapella CM, et al. Quantitative analysis of CT-perfusion parameters in the evaluation of brain gliomas and metastases. J Exp Clin Cancer Res. 2009;28:38.</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14.</w:t>
      </w:r>
      <w:r w:rsidRPr="00D43551">
        <w:rPr>
          <w:rFonts w:ascii="Times New Roman" w:hAnsi="Times New Roman" w:cs="Times New Roman"/>
          <w:sz w:val="16"/>
          <w:szCs w:val="16"/>
        </w:rPr>
        <w:tab/>
        <w:t>Finley SD, Popel AS. Predicting the effects of anti-angiogenic agents targeting specific VEGF isoforms. AAPS J. 2012;14(3):500-9.</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15.</w:t>
      </w:r>
      <w:r w:rsidRPr="00D43551">
        <w:rPr>
          <w:rFonts w:ascii="Times New Roman" w:hAnsi="Times New Roman" w:cs="Times New Roman"/>
          <w:sz w:val="16"/>
          <w:szCs w:val="16"/>
        </w:rPr>
        <w:tab/>
        <w:t>Baldazzi V, Paci P, Bernaschi M, Castiglione F. Modeling lymphocyte homing and encounters in lymph nodes. BMC Bioinformatics. 2009;10:387.</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16.</w:t>
      </w:r>
      <w:r w:rsidRPr="00D43551">
        <w:rPr>
          <w:rFonts w:ascii="Times New Roman" w:hAnsi="Times New Roman" w:cs="Times New Roman"/>
          <w:sz w:val="16"/>
          <w:szCs w:val="16"/>
        </w:rPr>
        <w:tab/>
        <w:t>Stefanini MO, Wu FT, Mac Gabhann F, Popel AS. A compartment model of VEGF distribution in blood, healthy and diseased tissues. BMC Syst Biol. 2008;2:77.</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17.</w:t>
      </w:r>
      <w:r w:rsidRPr="00D43551">
        <w:rPr>
          <w:rFonts w:ascii="Times New Roman" w:hAnsi="Times New Roman" w:cs="Times New Roman"/>
          <w:sz w:val="16"/>
          <w:szCs w:val="16"/>
        </w:rPr>
        <w:tab/>
        <w:t>Zhu H, Melder RJ, Baxter LT, Jain RK. Physiologically based kinetic model of effector cell biodistribution in mammals: implications for adoptive immunotherapy. Cancer Res. 1996;56(16):3771-81.</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18.</w:t>
      </w:r>
      <w:r w:rsidRPr="00D43551">
        <w:rPr>
          <w:rFonts w:ascii="Times New Roman" w:hAnsi="Times New Roman" w:cs="Times New Roman"/>
          <w:sz w:val="16"/>
          <w:szCs w:val="16"/>
        </w:rPr>
        <w:tab/>
        <w:t>Meijer EFJ, Blatter C, Chen IX, Bouta E, Jones D, Pereira ER, et al. Lymph node effective vascular permeability and chemotherapy uptake. Microcirculation. 2017;24(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19.</w:t>
      </w:r>
      <w:r w:rsidRPr="00D43551">
        <w:rPr>
          <w:rFonts w:ascii="Times New Roman" w:hAnsi="Times New Roman" w:cs="Times New Roman"/>
          <w:sz w:val="16"/>
          <w:szCs w:val="16"/>
        </w:rPr>
        <w:tab/>
        <w:t>Battaglia A, Ferrandina G, Buzzonetti A, Malinconico P, Legge F, Salutari V, et al. Lymphocyte populations in human lymph nodes. Alterations in CD4+ CD25+ T regulatory cell phenotype and T-cell receptor Vβ repertoire. Immunology. 2003;110(3):304-12.</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20.</w:t>
      </w:r>
      <w:r w:rsidRPr="00D43551">
        <w:rPr>
          <w:rFonts w:ascii="Times New Roman" w:hAnsi="Times New Roman" w:cs="Times New Roman"/>
          <w:sz w:val="16"/>
          <w:szCs w:val="16"/>
        </w:rPr>
        <w:tab/>
        <w:t>Backteman K, Andersson C, Dahlin L-G, Ernerudh J, Jonasson L. Lymphocyte subpopulations in lymph nodes and peripheral blood: a comparison between patients with stable angina and acute coronary syndrome. PLoS One. 2012;7(3):e32691.</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21.</w:t>
      </w:r>
      <w:r w:rsidRPr="00D43551">
        <w:rPr>
          <w:rFonts w:ascii="Times New Roman" w:hAnsi="Times New Roman" w:cs="Times New Roman"/>
          <w:sz w:val="16"/>
          <w:szCs w:val="16"/>
        </w:rPr>
        <w:tab/>
        <w:t>Höfer T, Krichevsky O, Altan-Bonnet G. Competition for IL-2 between Regulatory and Effector T Cells to Chisel Immune Responses. Front Immunol. 2012;3:1-9.</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22.</w:t>
      </w:r>
      <w:r w:rsidRPr="00D43551">
        <w:rPr>
          <w:rFonts w:ascii="Times New Roman" w:hAnsi="Times New Roman" w:cs="Times New Roman"/>
          <w:sz w:val="16"/>
          <w:szCs w:val="16"/>
        </w:rPr>
        <w:tab/>
        <w:t>Kohrt HE, Nouri N, Nowels K, Johnson D, Holmes S, Lee PP. Profile of immune cells in axillary lymph nodes predicts disease-free survival in breast cancer. PLoS Med. 2005;2(9):e284.</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23.</w:t>
      </w:r>
      <w:r w:rsidRPr="00D43551">
        <w:rPr>
          <w:rFonts w:ascii="Times New Roman" w:hAnsi="Times New Roman" w:cs="Times New Roman"/>
          <w:sz w:val="16"/>
          <w:szCs w:val="16"/>
        </w:rPr>
        <w:tab/>
        <w:t>Faghih Z, Erfani N, Haghshenas MR, Safaei A, Talei AR, Ghaderi A. Immune profiles of CD4+ lymphocyte subsets in breast cancer tumor draining lymph nodes. Immunol Lett. 2014;158(1-2):57-65.</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24.</w:t>
      </w:r>
      <w:r w:rsidRPr="00D43551">
        <w:rPr>
          <w:rFonts w:ascii="Times New Roman" w:hAnsi="Times New Roman" w:cs="Times New Roman"/>
          <w:sz w:val="16"/>
          <w:szCs w:val="16"/>
        </w:rPr>
        <w:tab/>
        <w:t>Chemnitz JM, Parry RV, Nichols KE, June CH, Riley JL. SHP-1 and SHP-2 associate with immunoreceptor tyrosine-based switch motif of programmed death 1 upon primary human T cell stimulation, but only receptor ligation prevents T cell activation. J Immunol. 2004;173(2):945-54.</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25.</w:t>
      </w:r>
      <w:r w:rsidRPr="00D43551">
        <w:rPr>
          <w:rFonts w:ascii="Times New Roman" w:hAnsi="Times New Roman" w:cs="Times New Roman"/>
          <w:sz w:val="16"/>
          <w:szCs w:val="16"/>
        </w:rPr>
        <w:tab/>
        <w:t>Gatalica Z, Snyder C, Maney T, Ghazalpour A, Holterman DA, Xiao N, et al. Programmed cell death 1 (PD-1) and its ligand (PD-L1) in common cancers and their correlation with molecular cancer type. Cancer Epidemiol Biomarkers Prev. 2014;23(12):2965-70.</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26.</w:t>
      </w:r>
      <w:r w:rsidRPr="00D43551">
        <w:rPr>
          <w:rFonts w:ascii="Times New Roman" w:hAnsi="Times New Roman" w:cs="Times New Roman"/>
          <w:sz w:val="16"/>
          <w:szCs w:val="16"/>
        </w:rPr>
        <w:tab/>
        <w:t>Yearley JH, Gibson C, Yu N, Moon C, Murphy E, Juco J, et al. PD-L2 Expression in Human Tumors: Relevance to Anti-PD-1 Therapy in Cancer. Clin Cancer Res. 2017;23(12):3158-67.</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27.</w:t>
      </w:r>
      <w:r w:rsidRPr="00D43551">
        <w:rPr>
          <w:rFonts w:ascii="Times New Roman" w:hAnsi="Times New Roman" w:cs="Times New Roman"/>
          <w:sz w:val="16"/>
          <w:szCs w:val="16"/>
        </w:rPr>
        <w:tab/>
        <w:t>Wang J, Yang J. Identification of CD4(+)CD25(+)CD127(-) regulatory T cells and CD14(+)HLA(-)DR(-)/low myeloid-derived suppressor cells and their roles in the prognosis of breast cancer. Biomed Rep. 2016;5(2):208-12.</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28.</w:t>
      </w:r>
      <w:r w:rsidRPr="00D43551">
        <w:rPr>
          <w:rFonts w:ascii="Times New Roman" w:hAnsi="Times New Roman" w:cs="Times New Roman"/>
          <w:sz w:val="16"/>
          <w:szCs w:val="16"/>
        </w:rPr>
        <w:tab/>
        <w:t>Ahamadi M, Freshwater T, Prohn M, Li CH, de Alwis DP, de Greef R, et al. Model-Based Characterization of the Pharmacokinetics of Pembrolizumab: A Humanized Anti-PD-1 Monoclonal Antibody in Advanced Solid Tumors. CPT Pharmacometrics Syst Pharmacol. 2017;6(1):49-57.</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29.</w:t>
      </w:r>
      <w:r w:rsidRPr="00D43551">
        <w:rPr>
          <w:rFonts w:ascii="Times New Roman" w:hAnsi="Times New Roman" w:cs="Times New Roman"/>
          <w:sz w:val="16"/>
          <w:szCs w:val="16"/>
        </w:rPr>
        <w:tab/>
        <w:t>Abramczyk H, Surmacki J, Kopec M, Olejnik AK, Lubecka-Pietruszewska K, Fabianowska-Majewska K. The role of lipid droplets and adipocytes in cancer. Raman imaging of cell cultures: MCF10A, MCF7, and MDA-MB-231 compared to adipocytes in cancerous human breast tissue. Analyst. 2015;140(7):2224-35.</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30.</w:t>
      </w:r>
      <w:r w:rsidRPr="00D43551">
        <w:rPr>
          <w:rFonts w:ascii="Times New Roman" w:hAnsi="Times New Roman" w:cs="Times New Roman"/>
          <w:sz w:val="16"/>
          <w:szCs w:val="16"/>
        </w:rPr>
        <w:tab/>
        <w:t>Lai X, Friedman A. Combination therapy of cancer with cancer vaccine and immune checkpoint inhibitors: A mathematical model. PLoS One. 2017;12(5):e0178479.</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31.</w:t>
      </w:r>
      <w:r w:rsidRPr="00D43551">
        <w:rPr>
          <w:rFonts w:ascii="Times New Roman" w:hAnsi="Times New Roman" w:cs="Times New Roman"/>
          <w:sz w:val="16"/>
          <w:szCs w:val="16"/>
        </w:rPr>
        <w:tab/>
        <w:t>Ritter AT, Asano Y, Stinchcombe JC, Dieckmann NMG, Chen B-C, Gawden-Bone C, et al. Actin Depletion Initiates Events Leading to Granule Secretion at the Immunological Synapse. Immunity. 2015;42(5):864-7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32.</w:t>
      </w:r>
      <w:r w:rsidRPr="00D43551">
        <w:rPr>
          <w:rFonts w:ascii="Times New Roman" w:hAnsi="Times New Roman" w:cs="Times New Roman"/>
          <w:sz w:val="16"/>
          <w:szCs w:val="16"/>
        </w:rPr>
        <w:tab/>
        <w:t>Miller MJ, Hejazi AS, Wei SH, Cahalan MD, Parker I. T cell repertoire scanning is promoted by dynamic dendritic cell behavior and random T cell motility in the lymph node. Proc Natl Acad Sci U S A. 2004;101(4):998–1003.</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33.</w:t>
      </w:r>
      <w:r w:rsidRPr="00D43551">
        <w:rPr>
          <w:rFonts w:ascii="Times New Roman" w:hAnsi="Times New Roman" w:cs="Times New Roman"/>
          <w:sz w:val="16"/>
          <w:szCs w:val="16"/>
        </w:rPr>
        <w:tab/>
        <w:t>Mrass P, Takano H, Ng LG, Daxini S, Lasaro MO, Iparraguirre A, et al. Random migration precedes stable target cell interactions of tumor-infiltrating T cells. J Exp Med. 2006;203(12):2749-61.</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34.</w:t>
      </w:r>
      <w:r w:rsidRPr="00D43551">
        <w:rPr>
          <w:rFonts w:ascii="Times New Roman" w:hAnsi="Times New Roman" w:cs="Times New Roman"/>
          <w:sz w:val="16"/>
          <w:szCs w:val="16"/>
        </w:rPr>
        <w:tab/>
        <w:t>Ewa Bryl, Abbe N. Vallejo, Eric L. Matteson, Jacek M. Witkowski, Cornelia M. Weyand, Goronzy JJ. Modulation of CD28 expression with anti-tumor necrosis factor alpha therapy in rheumatoid arthritis. Arthritis Rheum. 2005;52(10):2996-3003.</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35.</w:t>
      </w:r>
      <w:r w:rsidRPr="00D43551">
        <w:rPr>
          <w:rFonts w:ascii="Times New Roman" w:hAnsi="Times New Roman" w:cs="Times New Roman"/>
          <w:sz w:val="16"/>
          <w:szCs w:val="16"/>
        </w:rPr>
        <w:tab/>
        <w:t>Unternaehrer JJ, Chow A, Pypaert M, Inaba K, Mellman I. The tetraspanin CD9 mediates lateral association of MHC class II molecules on the dendritic cell surface. Proc Natl Acad Sci U S A. 2007;104(1):234-9.</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36.</w:t>
      </w:r>
      <w:r w:rsidRPr="00D43551">
        <w:rPr>
          <w:rFonts w:ascii="Times New Roman" w:hAnsi="Times New Roman" w:cs="Times New Roman"/>
          <w:sz w:val="16"/>
          <w:szCs w:val="16"/>
        </w:rPr>
        <w:tab/>
        <w:t>Haile ST, Bosch JJ, Agu NI, Zeender AM, Somasundaram P, Srivastava MK, et al. Tumor Cell Programmed Death Ligand 1-Mediated T Cell Suppression Is Overcome by Coexpression of CD80. J Immunol. 2011;186(12):6822-9.</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37.</w:t>
      </w:r>
      <w:r w:rsidRPr="00D43551">
        <w:rPr>
          <w:rFonts w:ascii="Times New Roman" w:hAnsi="Times New Roman" w:cs="Times New Roman"/>
          <w:sz w:val="16"/>
          <w:szCs w:val="16"/>
        </w:rPr>
        <w:tab/>
        <w:t>Tatari-Calderone Z, Semnani RT, B T, Nutman, Schlom J, Sabzevari H. Acquisition of CD80 by human T cells at early stages of activation: functional involvement of CD80 acquisition in T cell to T cell interaction. J Immunol. 2002;169(11):6162-9.</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38.</w:t>
      </w:r>
      <w:r w:rsidRPr="00D43551">
        <w:rPr>
          <w:rFonts w:ascii="Times New Roman" w:hAnsi="Times New Roman" w:cs="Times New Roman"/>
          <w:sz w:val="16"/>
          <w:szCs w:val="16"/>
        </w:rPr>
        <w:tab/>
        <w:t>Qia Q, Liu Y, Cheng Y, Glanville J, Zhang D, Lee J-Y, et al. Diversity and clonal selection in the human T-cell repertoire. Proc Natl Acad Sci U S A. 2014;111(36):13139–44.</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39.</w:t>
      </w:r>
      <w:r w:rsidRPr="00D43551">
        <w:rPr>
          <w:rFonts w:ascii="Times New Roman" w:hAnsi="Times New Roman" w:cs="Times New Roman"/>
          <w:sz w:val="16"/>
          <w:szCs w:val="16"/>
        </w:rPr>
        <w:tab/>
        <w:t>Jenkins MK, Moon JJ. The Role of Naive T Cell Precursor Frequency and Recruitment in Dictating Immune Response Magnitude. J Immunol. 2012;188(9):4135-40.</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40.</w:t>
      </w:r>
      <w:r w:rsidRPr="00D43551">
        <w:rPr>
          <w:rFonts w:ascii="Times New Roman" w:hAnsi="Times New Roman" w:cs="Times New Roman"/>
          <w:sz w:val="16"/>
          <w:szCs w:val="16"/>
        </w:rPr>
        <w:tab/>
        <w:t>Zarnitsyna VI, Evavold BD, Schoettle LN, Blattman JN, Antia R. Estimating the diversity, completeness, and cross-reactivity of the T cell repertoire. Front Immunol. 2013;4.</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41.</w:t>
      </w:r>
      <w:r w:rsidRPr="00D43551">
        <w:rPr>
          <w:rFonts w:ascii="Times New Roman" w:hAnsi="Times New Roman" w:cs="Times New Roman"/>
          <w:sz w:val="16"/>
          <w:szCs w:val="16"/>
        </w:rPr>
        <w:tab/>
        <w:t>Egen JG, Allison JP. Cytotoxic T Lymphocyte Antigen-4 Accumulation in the Immunological Synapse Is Regulated by TCR Signal Strength. Immunity. 2002;16(1):23-35.</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42.</w:t>
      </w:r>
      <w:r w:rsidRPr="00D43551">
        <w:rPr>
          <w:rFonts w:ascii="Times New Roman" w:hAnsi="Times New Roman" w:cs="Times New Roman"/>
          <w:sz w:val="16"/>
          <w:szCs w:val="16"/>
        </w:rPr>
        <w:tab/>
        <w:t>Linsley PS, Greene JL, Tan P, Bradshaw J, Ledbetter JA, Anasetti C, et al. Coexpression and functional cooperation of CTLA-4 and CD28 on activated T lymphocytes. J Exp Med. 1992;176(6):1595-604.</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43.</w:t>
      </w:r>
      <w:r w:rsidRPr="00D43551">
        <w:rPr>
          <w:rFonts w:ascii="Times New Roman" w:hAnsi="Times New Roman" w:cs="Times New Roman"/>
          <w:sz w:val="16"/>
          <w:szCs w:val="16"/>
        </w:rPr>
        <w:tab/>
        <w:t>Santa-Maria CA, Kato T, Park JH, Kiyotani K, Rademaker A, Shah AN, et al. A pilot study of durvalumab and tremelimumab and immunogenomic dynamics in metastatic breast cancer. Oncotarget. 2018;9(27):18985-9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44.</w:t>
      </w:r>
      <w:r w:rsidRPr="00D43551">
        <w:rPr>
          <w:rFonts w:ascii="Times New Roman" w:hAnsi="Times New Roman" w:cs="Times New Roman"/>
          <w:sz w:val="16"/>
          <w:szCs w:val="16"/>
        </w:rPr>
        <w:tab/>
        <w:t>Read S GR, Izcue A, Robinson N, Mandelbrot D, Francisco L, Sharpe AH, Powrie F. Blockade of CTLA-4 on CD4+CD25+ regulatory T cells abrogates their function in vivo. J Immunol. 2006;177(7):4376-83.</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45.</w:t>
      </w:r>
      <w:r w:rsidRPr="00D43551">
        <w:rPr>
          <w:rFonts w:ascii="Times New Roman" w:hAnsi="Times New Roman" w:cs="Times New Roman"/>
          <w:sz w:val="16"/>
          <w:szCs w:val="16"/>
        </w:rPr>
        <w:tab/>
        <w:t>Palsson S, Hickling TP, Bradshaw-Pierce EL, Zager M, Jooss K, O’Brien PJ, et al. The development of a fully-integrated immune response model (FIRM) simulator of the immune response through integration of multiple subset models. BMC Syst Biol. 2013;7.</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46.</w:t>
      </w:r>
      <w:r w:rsidRPr="00D43551">
        <w:rPr>
          <w:rFonts w:ascii="Times New Roman" w:hAnsi="Times New Roman" w:cs="Times New Roman"/>
          <w:sz w:val="16"/>
          <w:szCs w:val="16"/>
        </w:rPr>
        <w:tab/>
        <w:t>De Boer RJ HP, Dullens HF, De Weger RA, Den Otter W. Macrophage T lymphocyte interactions in the anti-tumor immune response: a mathematical model. J Immunol. 1985;134(4):2748-58.</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47.</w:t>
      </w:r>
      <w:r w:rsidRPr="00D43551">
        <w:rPr>
          <w:rFonts w:ascii="Times New Roman" w:hAnsi="Times New Roman" w:cs="Times New Roman"/>
          <w:sz w:val="16"/>
          <w:szCs w:val="16"/>
        </w:rPr>
        <w:tab/>
        <w:t xml:space="preserve">Wikipedia contributors. Durvalumab: Wikipedia, The Free Encyclopedia; 2016 [updated 8 December 2016 18:37 UTC. Available from: </w:t>
      </w:r>
      <w:hyperlink r:id="rId12" w:history="1">
        <w:r w:rsidRPr="00D43551">
          <w:rPr>
            <w:rStyle w:val="Hyperlink"/>
            <w:rFonts w:ascii="Times New Roman" w:hAnsi="Times New Roman" w:cs="Times New Roman"/>
            <w:sz w:val="16"/>
            <w:szCs w:val="16"/>
          </w:rPr>
          <w:t>https://en.wikipedia.org/wiki/Durvalumab</w:t>
        </w:r>
      </w:hyperlink>
      <w:r w:rsidRPr="00D43551">
        <w:rPr>
          <w:rFonts w:ascii="Times New Roman" w:hAnsi="Times New Roman" w:cs="Times New Roman"/>
          <w:sz w:val="16"/>
          <w:szCs w:val="16"/>
        </w:rPr>
        <w:t>.</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48.</w:t>
      </w:r>
      <w:r w:rsidRPr="00D43551">
        <w:rPr>
          <w:rFonts w:ascii="Times New Roman" w:hAnsi="Times New Roman" w:cs="Times New Roman"/>
          <w:sz w:val="16"/>
          <w:szCs w:val="16"/>
        </w:rPr>
        <w:tab/>
        <w:t>Henrickson SE, Mempel TR, Mazo IB, Liu B, Artyomov MN, Zheng H, et al. T cell sensing of antigen dose governs interactive behavior with dendritic cells and sets a threshold for T cell activation. Nat Immunol. 2008;9(3):282-91.</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49.</w:t>
      </w:r>
      <w:r w:rsidRPr="00D43551">
        <w:rPr>
          <w:rFonts w:ascii="Times New Roman" w:hAnsi="Times New Roman" w:cs="Times New Roman"/>
          <w:sz w:val="16"/>
          <w:szCs w:val="16"/>
        </w:rPr>
        <w:tab/>
        <w:t>Marino S, Kirschner DE. The human immune response to Mycobacterium tuberculosis in lung and lymph node. J Theor Biol. 2004;227(4):463-8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50.</w:t>
      </w:r>
      <w:r w:rsidRPr="00D43551">
        <w:rPr>
          <w:rFonts w:ascii="Times New Roman" w:hAnsi="Times New Roman" w:cs="Times New Roman"/>
          <w:sz w:val="16"/>
          <w:szCs w:val="16"/>
        </w:rPr>
        <w:tab/>
        <w:t>Macallan DC, Wallace D, Zhang Y, Lara Cd, Worth AT, Ghattas H, et al. Rapid Turnover of Effector–Memory CD4+ T Cells in Healthy Humans. J Exp Med. 2004;200(2):255-60.</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51.</w:t>
      </w:r>
      <w:r w:rsidRPr="00D43551">
        <w:rPr>
          <w:rFonts w:ascii="Times New Roman" w:hAnsi="Times New Roman" w:cs="Times New Roman"/>
          <w:sz w:val="16"/>
          <w:szCs w:val="16"/>
        </w:rPr>
        <w:tab/>
        <w:t>De Boer RJ, Mohri H, Ho DD, Perelson AS. Turnover rates of B cells, T cells, and NK cells in simian immunodeficiency virus-infected and uninfected rhesus macaques. J Immunol. 2003;170(5):2479-87.</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52.</w:t>
      </w:r>
      <w:r w:rsidRPr="00D43551">
        <w:rPr>
          <w:rFonts w:ascii="Times New Roman" w:hAnsi="Times New Roman" w:cs="Times New Roman"/>
          <w:sz w:val="16"/>
          <w:szCs w:val="16"/>
        </w:rPr>
        <w:tab/>
        <w:t>Qureshi OS, Kaur S, Hou TZ, Jeffery LE, Poulter NS, Briggs Z, et al. Constitutive Clathrin-mediated Endocytosis of CTLA-4 Persists during T Cell Activation. J Biol Chem. 2012;287(12):9429-40.</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53.</w:t>
      </w:r>
      <w:r w:rsidRPr="00D43551">
        <w:rPr>
          <w:rFonts w:ascii="Times New Roman" w:hAnsi="Times New Roman" w:cs="Times New Roman"/>
          <w:sz w:val="16"/>
          <w:szCs w:val="16"/>
        </w:rPr>
        <w:tab/>
        <w:t>Kaur S, Qureshi OS, Sansom DM. Comparison of the Intracellular Trafficking Itinerary of CTLA-4 Orthologues. PLoS One. 2013;8(4):e60903.</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54.</w:t>
      </w:r>
      <w:r w:rsidRPr="00D43551">
        <w:rPr>
          <w:rFonts w:ascii="Times New Roman" w:hAnsi="Times New Roman" w:cs="Times New Roman"/>
          <w:sz w:val="16"/>
          <w:szCs w:val="16"/>
        </w:rPr>
        <w:tab/>
        <w:t>Pentcheva-Hoang T, Chen L, Pardoll DM, Allison JP. Programmed death-1 concentration at the immunological synapse is determined by ligand affinity and availability. Proc Natl Acad Sci U S A. 2007;104(45):17765-70.</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55.</w:t>
      </w:r>
      <w:r w:rsidRPr="00D43551">
        <w:rPr>
          <w:rFonts w:ascii="Times New Roman" w:hAnsi="Times New Roman" w:cs="Times New Roman"/>
          <w:sz w:val="16"/>
          <w:szCs w:val="16"/>
        </w:rPr>
        <w:tab/>
        <w:t>Linsley PS, Bradshaw J, Greene J, Peach R, Bennett KL, Mittler RS. Intracellular Trafficking of CTLA-4 and Focal Localization Towards Sites of TCR Engagement. Immunity. 1996;4(6):535-43.</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56.</w:t>
      </w:r>
      <w:r w:rsidRPr="00D43551">
        <w:rPr>
          <w:rFonts w:ascii="Times New Roman" w:hAnsi="Times New Roman" w:cs="Times New Roman"/>
          <w:sz w:val="16"/>
          <w:szCs w:val="16"/>
        </w:rPr>
        <w:tab/>
        <w:t>Wild MK, Cambiaggi A, Brown MH, Davies EA, Ohno H, Saito T, et al. Dependence of T Cell Antigen Recognition on the Dimensions of an Accessory Receptor–Ligand Complex. J Exp Med. 1999;190(1):31-41.</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57.</w:t>
      </w:r>
      <w:r w:rsidRPr="00D43551">
        <w:rPr>
          <w:rFonts w:ascii="Times New Roman" w:hAnsi="Times New Roman" w:cs="Times New Roman"/>
          <w:sz w:val="16"/>
          <w:szCs w:val="16"/>
        </w:rPr>
        <w:tab/>
        <w:t>Burroughs NJ, Wulfing C. Differential Segregation in a Cell-Cell Contact Interface: The Dynamics of the Immunological Synapse. Biophys J. 2002;83(4):1784-9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58.</w:t>
      </w:r>
      <w:r w:rsidRPr="00D43551">
        <w:rPr>
          <w:rFonts w:ascii="Times New Roman" w:hAnsi="Times New Roman" w:cs="Times New Roman"/>
          <w:sz w:val="16"/>
          <w:szCs w:val="16"/>
        </w:rPr>
        <w:tab/>
        <w:t>Ruedl C KP, Bachmann M, Hess M, Karjalainen K. Anatomical origin of dendritic cells determines their life span in peripheral lymph nodes. 165. 2000;9(4910-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59.</w:t>
      </w:r>
      <w:r w:rsidRPr="00D43551">
        <w:rPr>
          <w:rFonts w:ascii="Times New Roman" w:hAnsi="Times New Roman" w:cs="Times New Roman"/>
          <w:sz w:val="16"/>
          <w:szCs w:val="16"/>
        </w:rPr>
        <w:tab/>
        <w:t>Domínguez PM AC. Differentiation and function of mouse monocyte-derived dendritic cells in steady state and inflammation. Immunol Rev. 2010;234(1):90-104.</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60.</w:t>
      </w:r>
      <w:r w:rsidRPr="00D43551">
        <w:rPr>
          <w:rFonts w:ascii="Times New Roman" w:hAnsi="Times New Roman" w:cs="Times New Roman"/>
          <w:sz w:val="16"/>
          <w:szCs w:val="16"/>
        </w:rPr>
        <w:tab/>
        <w:t>Henrickson SE, Mempel TR, Mazo IB, Liu B, Artyomov MN, Zheng H, et al. In vivo imaging of T cell priming. Sci Signal. 2008;1(12):pt2.</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61.</w:t>
      </w:r>
      <w:r w:rsidRPr="00D43551">
        <w:rPr>
          <w:rFonts w:ascii="Times New Roman" w:hAnsi="Times New Roman" w:cs="Times New Roman"/>
          <w:sz w:val="16"/>
          <w:szCs w:val="16"/>
        </w:rPr>
        <w:tab/>
        <w:t>Mempel TR, Henrickson SE, Andrian UHv. T-cell priming by dendritic cells in lymph nodes occurs in three distinct phases. Nature. 2004;427(6970):154-9.</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62.</w:t>
      </w:r>
      <w:r w:rsidRPr="00D43551">
        <w:rPr>
          <w:rFonts w:ascii="Times New Roman" w:hAnsi="Times New Roman" w:cs="Times New Roman"/>
          <w:sz w:val="16"/>
          <w:szCs w:val="16"/>
        </w:rPr>
        <w:tab/>
        <w:t>Stoll S, Delon J, Brotz TM, Germain RN. Dynamic imaging of T cell-dendritic cell interactions in lymph nodes. Science. 2002;296(5574):1873-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63.</w:t>
      </w:r>
      <w:r w:rsidRPr="00D43551">
        <w:rPr>
          <w:rFonts w:ascii="Times New Roman" w:hAnsi="Times New Roman" w:cs="Times New Roman"/>
          <w:sz w:val="16"/>
          <w:szCs w:val="16"/>
        </w:rPr>
        <w:tab/>
        <w:t>Miller MJ, Safrina O, Parker I, Cahalan MD. Imaging the Single Cell Dynamics of CD4+ T Cell Activation by Dendritic Cells in Lymph Nodes. J Exp Med. 2004;200(7):847-5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64.</w:t>
      </w:r>
      <w:r w:rsidRPr="00D43551">
        <w:rPr>
          <w:rFonts w:ascii="Times New Roman" w:hAnsi="Times New Roman" w:cs="Times New Roman"/>
          <w:sz w:val="16"/>
          <w:szCs w:val="16"/>
        </w:rPr>
        <w:tab/>
        <w:t>Collins AV, Brodie DW, Gilbert RJC, Iaboni A, Manso-Sancho R, Walse B, et al. The Interaction Properties of Costimulatory Molecules Revisited. Immunity. 2002;17(2):201-10.</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65.</w:t>
      </w:r>
      <w:r w:rsidRPr="00D43551">
        <w:rPr>
          <w:rFonts w:ascii="Times New Roman" w:hAnsi="Times New Roman" w:cs="Times New Roman"/>
          <w:sz w:val="16"/>
          <w:szCs w:val="16"/>
        </w:rPr>
        <w:tab/>
        <w:t>He M, Chai Y, Qi J, Zhang CWH, Tong Z, Shi Y, et al. Remarkably similar CTLA-4 binding properties of therapeutic ipilimumab and tremelimumab antibodies. Oncotarget. 2017;8(40):67129-39.</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66.</w:t>
      </w:r>
      <w:r w:rsidRPr="00D43551">
        <w:rPr>
          <w:rFonts w:ascii="Times New Roman" w:hAnsi="Times New Roman" w:cs="Times New Roman"/>
          <w:sz w:val="16"/>
          <w:szCs w:val="16"/>
        </w:rPr>
        <w:tab/>
        <w:t>Cheng X, Veverka V, Radhakrishnan A, Waters LC, Muskett FW, Morgan SH, et al. Structure and Interactions of the Human Programmed Cell Death 1 Receptor. J Biol Chem. 2013;288(17):11771-85.</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67.</w:t>
      </w:r>
      <w:r w:rsidRPr="00D43551">
        <w:rPr>
          <w:rFonts w:ascii="Times New Roman" w:hAnsi="Times New Roman" w:cs="Times New Roman"/>
          <w:sz w:val="16"/>
          <w:szCs w:val="16"/>
        </w:rPr>
        <w:tab/>
        <w:t>Tan S, Zhang CW, Gao GF. Seeing is believing: anti-PD-1/PD-L1 monoclonal antibodies in action for checkpoint blockade tumor immunotherapy. Signal Transduct Target Ther. 2016;1:16029.</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68.</w:t>
      </w:r>
      <w:r w:rsidRPr="00D43551">
        <w:rPr>
          <w:rFonts w:ascii="Times New Roman" w:hAnsi="Times New Roman" w:cs="Times New Roman"/>
          <w:sz w:val="16"/>
          <w:szCs w:val="16"/>
        </w:rPr>
        <w:tab/>
        <w:t>Tan S, Liu K, Chai Y, Zhang CW, Gao S, Gao GF, et al. Distinct PD-L1 binding characteristics of therapeutic monoclonal antibody durvalumab. Protein Cell. 2018;9(1):135-9.</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69.</w:t>
      </w:r>
      <w:r w:rsidRPr="00D43551">
        <w:rPr>
          <w:rFonts w:ascii="Times New Roman" w:hAnsi="Times New Roman" w:cs="Times New Roman"/>
          <w:sz w:val="16"/>
          <w:szCs w:val="16"/>
        </w:rPr>
        <w:tab/>
        <w:t>Rabinovich GA, Gabrilovich D, Sotomayor EM. Immunosuppressive strategies that are mediated by tumor cells. Annu Rev Immunol. 2007;25:267-9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70.</w:t>
      </w:r>
      <w:r w:rsidRPr="00D43551">
        <w:rPr>
          <w:rFonts w:ascii="Times New Roman" w:hAnsi="Times New Roman" w:cs="Times New Roman"/>
          <w:sz w:val="16"/>
          <w:szCs w:val="16"/>
        </w:rPr>
        <w:tab/>
        <w:t>Norbury CC, Malide D, Gibbs JS, Bennink JR, Yewdell JW. Visualizing priming of virus-specific CD8+ T cells by infected dendritic cells in vivo. Nat Immunol. 2002;3(3):265-71.</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71.</w:t>
      </w:r>
      <w:r w:rsidRPr="00D43551">
        <w:rPr>
          <w:rFonts w:ascii="Times New Roman" w:hAnsi="Times New Roman" w:cs="Times New Roman"/>
          <w:sz w:val="16"/>
          <w:szCs w:val="16"/>
        </w:rPr>
        <w:tab/>
        <w:t>Haghighi HR, Read LR, Haeryfar SMM, Behboudi S, Sharif S. Identification of a Dual-Specific T Cell Epitope of the Hemagglutinin Antigen of an H5 Avian Influenza Virus in Chickens. PLoS ONE. 2009;4(11):e7772.</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72.</w:t>
      </w:r>
      <w:r w:rsidRPr="00D43551">
        <w:rPr>
          <w:rFonts w:ascii="Times New Roman" w:hAnsi="Times New Roman" w:cs="Times New Roman"/>
          <w:sz w:val="16"/>
          <w:szCs w:val="16"/>
        </w:rPr>
        <w:tab/>
        <w:t>Sims TN, Soos TJ, Xenias HS, Dubin-Thaler B, Hofman JM, Waite JC, et al. Opposing effects of PKCtheta and WASp on symmetry breaking and relocation of the immunological synapse. Cell. 2007;129(4):773-85.</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73.</w:t>
      </w:r>
      <w:r w:rsidRPr="00D43551">
        <w:rPr>
          <w:rFonts w:ascii="Times New Roman" w:hAnsi="Times New Roman" w:cs="Times New Roman"/>
          <w:sz w:val="16"/>
          <w:szCs w:val="16"/>
        </w:rPr>
        <w:tab/>
        <w:t>Celli S, Day M, Muller AJ, Molina-Paris C, Lythe G, Bousso P. How many dendritic cells are required to initiate a T-cell response? Blood. 2012;120(19):3945-8.</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74.</w:t>
      </w:r>
      <w:r w:rsidRPr="00D43551">
        <w:rPr>
          <w:rFonts w:ascii="Times New Roman" w:hAnsi="Times New Roman" w:cs="Times New Roman"/>
          <w:sz w:val="16"/>
          <w:szCs w:val="16"/>
        </w:rPr>
        <w:tab/>
        <w:t>Blancas I, Garcia-Puche JL, Bermejo B, Hanrahan EO, Monteagudo C, Martinez-Agullo A, et al. Low number of examined lymph nodes in node-negative breast cancer patients is an adverse prognostic factor. Ann Oncol. 2006;17(11):1644-9.</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75.</w:t>
      </w:r>
      <w:r w:rsidRPr="00D43551">
        <w:rPr>
          <w:rFonts w:ascii="Times New Roman" w:hAnsi="Times New Roman" w:cs="Times New Roman"/>
          <w:sz w:val="16"/>
          <w:szCs w:val="16"/>
        </w:rPr>
        <w:tab/>
        <w:t>Willard-Mack CL. Normal Structure, Function, and Histology of Lymph Nodes. Toxicol Pathol. 2006;34(5):409-24.</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76.</w:t>
      </w:r>
      <w:r w:rsidRPr="00D43551">
        <w:rPr>
          <w:rFonts w:ascii="Times New Roman" w:hAnsi="Times New Roman" w:cs="Times New Roman"/>
          <w:sz w:val="16"/>
          <w:szCs w:val="16"/>
        </w:rPr>
        <w:tab/>
        <w:t xml:space="preserve">Native American Cancer Researc (NACR). Introduction to Lymphedema Branch: NACR; 2016 [Available from: </w:t>
      </w:r>
      <w:hyperlink r:id="rId13" w:history="1">
        <w:r w:rsidRPr="00D43551">
          <w:rPr>
            <w:rStyle w:val="Hyperlink"/>
            <w:rFonts w:ascii="Times New Roman" w:hAnsi="Times New Roman" w:cs="Times New Roman"/>
            <w:sz w:val="16"/>
            <w:szCs w:val="16"/>
          </w:rPr>
          <w:t>http://natamcancer.org/lymphedema-intro.html</w:t>
        </w:r>
      </w:hyperlink>
      <w:r w:rsidRPr="00D43551">
        <w:rPr>
          <w:rFonts w:ascii="Times New Roman" w:hAnsi="Times New Roman" w:cs="Times New Roman"/>
          <w:sz w:val="16"/>
          <w:szCs w:val="16"/>
        </w:rPr>
        <w:t>.</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77.</w:t>
      </w:r>
      <w:r w:rsidRPr="00D43551">
        <w:rPr>
          <w:rFonts w:ascii="Times New Roman" w:hAnsi="Times New Roman" w:cs="Times New Roman"/>
          <w:sz w:val="16"/>
          <w:szCs w:val="16"/>
        </w:rPr>
        <w:tab/>
        <w:t xml:space="preserve">Wikipedia contributors. List of lymph nodes of the human body: Wikipedia, The Free Encyclopedia; 2016 [updated 11 December 2016 00:14 UTC. Available from: </w:t>
      </w:r>
      <w:hyperlink r:id="rId14" w:history="1">
        <w:r w:rsidRPr="00D43551">
          <w:rPr>
            <w:rStyle w:val="Hyperlink"/>
            <w:rFonts w:ascii="Times New Roman" w:hAnsi="Times New Roman" w:cs="Times New Roman"/>
            <w:sz w:val="16"/>
            <w:szCs w:val="16"/>
          </w:rPr>
          <w:t>https://en.wikipedia.org/wiki/List_of_lymph_nodes_of_the_human_body</w:t>
        </w:r>
      </w:hyperlink>
      <w:r w:rsidRPr="00D43551">
        <w:rPr>
          <w:rFonts w:ascii="Times New Roman" w:hAnsi="Times New Roman" w:cs="Times New Roman"/>
          <w:sz w:val="16"/>
          <w:szCs w:val="16"/>
        </w:rPr>
        <w:t>.</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78.</w:t>
      </w:r>
      <w:r w:rsidRPr="00D43551">
        <w:rPr>
          <w:rFonts w:ascii="Times New Roman" w:hAnsi="Times New Roman" w:cs="Times New Roman"/>
          <w:sz w:val="16"/>
          <w:szCs w:val="16"/>
        </w:rPr>
        <w:tab/>
        <w:t>Cogswell JP, Goldberg SM, Gupta AK, Jure-Kunkel M, Wang XT, Wigginton JM. Cancer immunotherapy by disrupting pd-1/pd-l1 signaling. Google Patents; 2013.</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79.</w:t>
      </w:r>
      <w:r w:rsidRPr="00D43551">
        <w:rPr>
          <w:rFonts w:ascii="Times New Roman" w:hAnsi="Times New Roman" w:cs="Times New Roman"/>
          <w:sz w:val="16"/>
          <w:szCs w:val="16"/>
        </w:rPr>
        <w:tab/>
        <w:t>Bousso P, Robey E. Dynamics of CD8+ T cell priming by dendritic cells in intact lymph nodes. Nat Immunol. 2003;4(6):579-85.</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80.</w:t>
      </w:r>
      <w:r w:rsidRPr="00D43551">
        <w:rPr>
          <w:rFonts w:ascii="Times New Roman" w:hAnsi="Times New Roman" w:cs="Times New Roman"/>
          <w:sz w:val="16"/>
          <w:szCs w:val="16"/>
        </w:rPr>
        <w:tab/>
        <w:t>Lee K-H, Holdorf AD, Dustin ML, Chan AC, Allen PM, Shaw AS. T cell receptor signaling precedes immunological synapse formation. Science. 2002;295(5559):1539-42.</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81.</w:t>
      </w:r>
      <w:r w:rsidRPr="00D43551">
        <w:rPr>
          <w:rFonts w:ascii="Times New Roman" w:hAnsi="Times New Roman" w:cs="Times New Roman"/>
          <w:sz w:val="16"/>
          <w:szCs w:val="16"/>
        </w:rPr>
        <w:tab/>
        <w:t>Humbert O, Riedinger JM, Vrigneaud JM, Kanoun S, Dygai-Cochet I, Berriolo-Riedinger A, et al. 18F-FDG PET-Derived Tumor Blood Flow Changes After 1 Cycle of Neoadjuvant Chemotherapy Predicts Outcome in Triple-Negative Breast Cancer. J Nucl Med. 2016;57(11):1707-12.</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82.</w:t>
      </w:r>
      <w:r w:rsidRPr="00D43551">
        <w:rPr>
          <w:rFonts w:ascii="Times New Roman" w:hAnsi="Times New Roman" w:cs="Times New Roman"/>
          <w:sz w:val="16"/>
          <w:szCs w:val="16"/>
        </w:rPr>
        <w:tab/>
        <w:t>Ryu EB, Chang JM, Seo M, Kim SA, Lim JH, Moon WK. Tumour volume doubling time of molecular breast cancer subtypes assessed by serial breast ultrasound. Eur Radiol. 2014;24(9):2227-35.</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83.</w:t>
      </w:r>
      <w:r w:rsidRPr="00D43551">
        <w:rPr>
          <w:rFonts w:ascii="Times New Roman" w:hAnsi="Times New Roman" w:cs="Times New Roman"/>
          <w:sz w:val="16"/>
          <w:szCs w:val="16"/>
        </w:rPr>
        <w:tab/>
        <w:t>Bousso P. T-cell activation by dendritic cells in the lymph node: lessons from the movies. Nat Rev Immunol. 2008;8(9):675-84.</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84.</w:t>
      </w:r>
      <w:r w:rsidRPr="00D43551">
        <w:rPr>
          <w:rFonts w:ascii="Times New Roman" w:hAnsi="Times New Roman" w:cs="Times New Roman"/>
          <w:sz w:val="16"/>
          <w:szCs w:val="16"/>
        </w:rPr>
        <w:tab/>
        <w:t>Obst R. The timing of T cell priming and cycling. Front Immunol. 2015;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85.</w:t>
      </w:r>
      <w:r w:rsidRPr="00D43551">
        <w:rPr>
          <w:rFonts w:ascii="Times New Roman" w:hAnsi="Times New Roman" w:cs="Times New Roman"/>
          <w:sz w:val="16"/>
          <w:szCs w:val="16"/>
        </w:rPr>
        <w:tab/>
        <w:t>Castellino F, Huang AY, Altan-Bonnet Gg, Stoll S, Scheinecker C, Germain RN. Chemokines enhance immunity by guiding naive CD81 T cells to sites of CD41 T cell–dendritic cell interaction. Nature. 2006;440(7086):890-5.</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86.</w:t>
      </w:r>
      <w:r w:rsidRPr="00D43551">
        <w:rPr>
          <w:rFonts w:ascii="Times New Roman" w:hAnsi="Times New Roman" w:cs="Times New Roman"/>
          <w:sz w:val="16"/>
          <w:szCs w:val="16"/>
        </w:rPr>
        <w:tab/>
        <w:t>Tumeh PC, Harview CL, Yearley JH, Shintaku IP, Taylor EJM, Robert L, et al. PD-1 blockade induces responses by inhibiting adaptive immune resistance. Nature. 2014;515(7528):568-71.</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87.</w:t>
      </w:r>
      <w:r w:rsidRPr="00D43551">
        <w:rPr>
          <w:rFonts w:ascii="Times New Roman" w:hAnsi="Times New Roman" w:cs="Times New Roman"/>
          <w:sz w:val="16"/>
          <w:szCs w:val="16"/>
        </w:rPr>
        <w:tab/>
        <w:t>Miller MJ, Wei SH, Parker I, Cahalan MD. Two-Photon Imaging of Lymphocyte Motility and Antigen Response in Intact Lymph Node. Science. 2002;296(5574):1869-73.</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88.</w:t>
      </w:r>
      <w:r w:rsidRPr="00D43551">
        <w:rPr>
          <w:rFonts w:ascii="Times New Roman" w:hAnsi="Times New Roman" w:cs="Times New Roman"/>
          <w:sz w:val="16"/>
          <w:szCs w:val="16"/>
        </w:rPr>
        <w:tab/>
        <w:t>Sallusto F, Cella M, Danieli C, Lanzavecchi A. Dendritic cells use macropinocytosis and the mannose receptor to concentrate macromolecules in the major histocompatibility complex class II compartment: downregulation by cytokines and bacterial products. J Exp Med. 1995;182(2):389-400.</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89.</w:t>
      </w:r>
      <w:r w:rsidRPr="00D43551">
        <w:rPr>
          <w:rFonts w:ascii="Times New Roman" w:hAnsi="Times New Roman" w:cs="Times New Roman"/>
          <w:sz w:val="16"/>
          <w:szCs w:val="16"/>
        </w:rPr>
        <w:tab/>
        <w:t>Baey Ad, Lanzavecchia A. The role of aquaporins in dendritic cell macropinocytosis. J Exp Med. 2000;191(4):743-8.</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90.</w:t>
      </w:r>
      <w:r w:rsidRPr="00D43551">
        <w:rPr>
          <w:rFonts w:ascii="Times New Roman" w:hAnsi="Times New Roman" w:cs="Times New Roman"/>
          <w:sz w:val="16"/>
          <w:szCs w:val="16"/>
        </w:rPr>
        <w:tab/>
        <w:t>Matheu MP, Othy S, Greenberg ML, Dong TX, Schuijs M, Deswarte K, et al. Imaging regulatory T cell dynamics and suppression of T cell priming mediated by CTLA4. Nat Commun. 2015;6:6219.</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91.</w:t>
      </w:r>
      <w:r w:rsidRPr="00D43551">
        <w:rPr>
          <w:rFonts w:ascii="Times New Roman" w:hAnsi="Times New Roman" w:cs="Times New Roman"/>
          <w:sz w:val="16"/>
          <w:szCs w:val="16"/>
        </w:rPr>
        <w:tab/>
        <w:t>Barnes SL, Sorace AG, Loveless ME, Whisenant JG, Yankeelov TE. Correlation of tumor characteristics derived from DCE-MRI and DW-MRI with histology in murine models of breast cancer. NMR Biomed. 2015;28(10):1345-56.</w:t>
      </w:r>
    </w:p>
    <w:p w:rsidR="00D43551" w:rsidRPr="00D43551" w:rsidRDefault="00D43551" w:rsidP="00D43551">
      <w:pPr>
        <w:pStyle w:val="EndNoteBibliography"/>
        <w:rPr>
          <w:rFonts w:ascii="Times New Roman" w:hAnsi="Times New Roman" w:cs="Times New Roman"/>
          <w:sz w:val="16"/>
          <w:szCs w:val="16"/>
        </w:rPr>
      </w:pPr>
      <w:r w:rsidRPr="00D43551">
        <w:rPr>
          <w:rFonts w:ascii="Times New Roman" w:hAnsi="Times New Roman" w:cs="Times New Roman"/>
          <w:sz w:val="16"/>
          <w:szCs w:val="16"/>
        </w:rPr>
        <w:t>92.</w:t>
      </w:r>
      <w:r w:rsidRPr="00D43551">
        <w:rPr>
          <w:rFonts w:ascii="Times New Roman" w:hAnsi="Times New Roman" w:cs="Times New Roman"/>
          <w:sz w:val="16"/>
          <w:szCs w:val="16"/>
        </w:rPr>
        <w:tab/>
        <w:t>Baldazzi V, Paci P, Bernaschi M, Castiglione F. Modeling lymphocyte homing and encounters in lymph nodes. BMC Bioinformatics. 2009;10:1-11.</w:t>
      </w:r>
    </w:p>
    <w:p w:rsidR="00E73711" w:rsidRPr="00932C62" w:rsidRDefault="00D43551" w:rsidP="00D43551">
      <w:pPr>
        <w:pStyle w:val="EndNoteBibliography"/>
        <w:ind w:left="720" w:hanging="720"/>
        <w:rPr>
          <w:rFonts w:ascii="Times New Roman" w:hAnsi="Times New Roman" w:cs="Times New Roman"/>
          <w:sz w:val="16"/>
          <w:szCs w:val="16"/>
        </w:rPr>
      </w:pPr>
      <w:r w:rsidRPr="00D43551">
        <w:rPr>
          <w:rFonts w:ascii="Times New Roman" w:hAnsi="Times New Roman" w:cs="Times New Roman"/>
          <w:sz w:val="16"/>
          <w:szCs w:val="16"/>
        </w:rPr>
        <w:fldChar w:fldCharType="end"/>
      </w:r>
    </w:p>
    <w:sectPr w:rsidR="00E73711" w:rsidRPr="00932C62" w:rsidSect="007176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2214C" w:rsidRDefault="0092214C" w:rsidP="00AC269B">
      <w:r>
        <w:separator/>
      </w:r>
    </w:p>
  </w:endnote>
  <w:endnote w:type="continuationSeparator" w:id="0">
    <w:p w:rsidR="0092214C" w:rsidRDefault="0092214C" w:rsidP="00AC26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Segoe UI">
    <w:altName w:val="Arial"/>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2214C" w:rsidRDefault="0092214C" w:rsidP="00AC269B">
      <w:r>
        <w:separator/>
      </w:r>
    </w:p>
  </w:footnote>
  <w:footnote w:type="continuationSeparator" w:id="0">
    <w:p w:rsidR="0092214C" w:rsidRDefault="0092214C" w:rsidP="00AC269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vfwrp9eesatsezxfi5ed9e9d59wt0t9fe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record-ids&gt;&lt;/item&gt;&lt;/Libraries&gt;"/>
  </w:docVars>
  <w:rsids>
    <w:rsidRoot w:val="00717696"/>
    <w:rsid w:val="00005FEC"/>
    <w:rsid w:val="0001377A"/>
    <w:rsid w:val="00013BE3"/>
    <w:rsid w:val="00021782"/>
    <w:rsid w:val="000229CB"/>
    <w:rsid w:val="00024094"/>
    <w:rsid w:val="00027CFB"/>
    <w:rsid w:val="00032B44"/>
    <w:rsid w:val="000334DE"/>
    <w:rsid w:val="00035077"/>
    <w:rsid w:val="000433F3"/>
    <w:rsid w:val="0004370F"/>
    <w:rsid w:val="000462E3"/>
    <w:rsid w:val="000533FB"/>
    <w:rsid w:val="0005393F"/>
    <w:rsid w:val="00055CAC"/>
    <w:rsid w:val="00060A3D"/>
    <w:rsid w:val="0006169C"/>
    <w:rsid w:val="000629AA"/>
    <w:rsid w:val="00064754"/>
    <w:rsid w:val="00065907"/>
    <w:rsid w:val="000671C0"/>
    <w:rsid w:val="00070019"/>
    <w:rsid w:val="00070967"/>
    <w:rsid w:val="00070F00"/>
    <w:rsid w:val="00070F2C"/>
    <w:rsid w:val="0007221F"/>
    <w:rsid w:val="0007394C"/>
    <w:rsid w:val="000739D0"/>
    <w:rsid w:val="000742F3"/>
    <w:rsid w:val="00074DF8"/>
    <w:rsid w:val="00081800"/>
    <w:rsid w:val="00081DAA"/>
    <w:rsid w:val="00082A35"/>
    <w:rsid w:val="00086E35"/>
    <w:rsid w:val="000936B8"/>
    <w:rsid w:val="00095994"/>
    <w:rsid w:val="00097984"/>
    <w:rsid w:val="000A0964"/>
    <w:rsid w:val="000A0DB3"/>
    <w:rsid w:val="000A1BC9"/>
    <w:rsid w:val="000A1F0A"/>
    <w:rsid w:val="000A235B"/>
    <w:rsid w:val="000A2984"/>
    <w:rsid w:val="000A4D2D"/>
    <w:rsid w:val="000A52D6"/>
    <w:rsid w:val="000A7CD2"/>
    <w:rsid w:val="000B0021"/>
    <w:rsid w:val="000B1F20"/>
    <w:rsid w:val="000B2F1C"/>
    <w:rsid w:val="000B3302"/>
    <w:rsid w:val="000B3FEF"/>
    <w:rsid w:val="000B5D81"/>
    <w:rsid w:val="000B6648"/>
    <w:rsid w:val="000B6905"/>
    <w:rsid w:val="000B7291"/>
    <w:rsid w:val="000C005B"/>
    <w:rsid w:val="000C03E9"/>
    <w:rsid w:val="000C2A86"/>
    <w:rsid w:val="000C3369"/>
    <w:rsid w:val="000C3550"/>
    <w:rsid w:val="000C3DFA"/>
    <w:rsid w:val="000C3FE4"/>
    <w:rsid w:val="000C544F"/>
    <w:rsid w:val="000C6A94"/>
    <w:rsid w:val="000C6AB3"/>
    <w:rsid w:val="000D1EA0"/>
    <w:rsid w:val="000D3A82"/>
    <w:rsid w:val="000D3BC9"/>
    <w:rsid w:val="000D7621"/>
    <w:rsid w:val="000D778C"/>
    <w:rsid w:val="000D7FF0"/>
    <w:rsid w:val="000E0716"/>
    <w:rsid w:val="000E08CF"/>
    <w:rsid w:val="000E094A"/>
    <w:rsid w:val="000E2904"/>
    <w:rsid w:val="000E3240"/>
    <w:rsid w:val="000E47C4"/>
    <w:rsid w:val="000E6310"/>
    <w:rsid w:val="000E779A"/>
    <w:rsid w:val="000E7D3C"/>
    <w:rsid w:val="000F0524"/>
    <w:rsid w:val="000F0CBD"/>
    <w:rsid w:val="00100A08"/>
    <w:rsid w:val="001026CB"/>
    <w:rsid w:val="00106239"/>
    <w:rsid w:val="00107105"/>
    <w:rsid w:val="001112D3"/>
    <w:rsid w:val="001124DF"/>
    <w:rsid w:val="00117EF1"/>
    <w:rsid w:val="0012180B"/>
    <w:rsid w:val="001223F0"/>
    <w:rsid w:val="0012269F"/>
    <w:rsid w:val="00124FC3"/>
    <w:rsid w:val="00130878"/>
    <w:rsid w:val="00136561"/>
    <w:rsid w:val="00137EDA"/>
    <w:rsid w:val="001419BD"/>
    <w:rsid w:val="00141A53"/>
    <w:rsid w:val="001443FA"/>
    <w:rsid w:val="001450E0"/>
    <w:rsid w:val="00145834"/>
    <w:rsid w:val="00150D3B"/>
    <w:rsid w:val="001531B1"/>
    <w:rsid w:val="001532D0"/>
    <w:rsid w:val="00154FD0"/>
    <w:rsid w:val="0015598F"/>
    <w:rsid w:val="00155ACC"/>
    <w:rsid w:val="00156E93"/>
    <w:rsid w:val="00157F56"/>
    <w:rsid w:val="00157FDC"/>
    <w:rsid w:val="00161BAA"/>
    <w:rsid w:val="00163427"/>
    <w:rsid w:val="001656D5"/>
    <w:rsid w:val="00166127"/>
    <w:rsid w:val="001705B0"/>
    <w:rsid w:val="001735B9"/>
    <w:rsid w:val="0017455F"/>
    <w:rsid w:val="001748AA"/>
    <w:rsid w:val="00174E67"/>
    <w:rsid w:val="00176CD6"/>
    <w:rsid w:val="00183712"/>
    <w:rsid w:val="00183FAD"/>
    <w:rsid w:val="001863AC"/>
    <w:rsid w:val="00186968"/>
    <w:rsid w:val="001874D5"/>
    <w:rsid w:val="001875C5"/>
    <w:rsid w:val="00193464"/>
    <w:rsid w:val="00193509"/>
    <w:rsid w:val="001950B7"/>
    <w:rsid w:val="001959D4"/>
    <w:rsid w:val="00196442"/>
    <w:rsid w:val="00197326"/>
    <w:rsid w:val="001977E6"/>
    <w:rsid w:val="00197A08"/>
    <w:rsid w:val="001A5B05"/>
    <w:rsid w:val="001A64E0"/>
    <w:rsid w:val="001B0375"/>
    <w:rsid w:val="001B1CF5"/>
    <w:rsid w:val="001B3F9B"/>
    <w:rsid w:val="001C38CC"/>
    <w:rsid w:val="001C4AC4"/>
    <w:rsid w:val="001C619E"/>
    <w:rsid w:val="001C7D54"/>
    <w:rsid w:val="001D2955"/>
    <w:rsid w:val="001D36E4"/>
    <w:rsid w:val="001D6506"/>
    <w:rsid w:val="001D65D9"/>
    <w:rsid w:val="001D6BE8"/>
    <w:rsid w:val="001E261D"/>
    <w:rsid w:val="001E2E29"/>
    <w:rsid w:val="001E3306"/>
    <w:rsid w:val="001E7944"/>
    <w:rsid w:val="001F3B76"/>
    <w:rsid w:val="001F42D8"/>
    <w:rsid w:val="001F43CB"/>
    <w:rsid w:val="001F758E"/>
    <w:rsid w:val="0020038D"/>
    <w:rsid w:val="00200E7A"/>
    <w:rsid w:val="002024F0"/>
    <w:rsid w:val="002028B3"/>
    <w:rsid w:val="00203A6B"/>
    <w:rsid w:val="00206D4D"/>
    <w:rsid w:val="002137C8"/>
    <w:rsid w:val="00216442"/>
    <w:rsid w:val="002177E7"/>
    <w:rsid w:val="0022197E"/>
    <w:rsid w:val="00221A65"/>
    <w:rsid w:val="00226C52"/>
    <w:rsid w:val="0022759D"/>
    <w:rsid w:val="00227B56"/>
    <w:rsid w:val="00232749"/>
    <w:rsid w:val="00237294"/>
    <w:rsid w:val="002376CE"/>
    <w:rsid w:val="00240EFA"/>
    <w:rsid w:val="00241CA9"/>
    <w:rsid w:val="00242261"/>
    <w:rsid w:val="00242FA0"/>
    <w:rsid w:val="002441EA"/>
    <w:rsid w:val="002466A3"/>
    <w:rsid w:val="002509AD"/>
    <w:rsid w:val="0025116F"/>
    <w:rsid w:val="002534E0"/>
    <w:rsid w:val="002540EF"/>
    <w:rsid w:val="00257AAE"/>
    <w:rsid w:val="002604CD"/>
    <w:rsid w:val="002611F0"/>
    <w:rsid w:val="002614B8"/>
    <w:rsid w:val="00264627"/>
    <w:rsid w:val="0026501B"/>
    <w:rsid w:val="00265498"/>
    <w:rsid w:val="002719AC"/>
    <w:rsid w:val="00277D8F"/>
    <w:rsid w:val="00282C5D"/>
    <w:rsid w:val="00283899"/>
    <w:rsid w:val="00285AF0"/>
    <w:rsid w:val="00290053"/>
    <w:rsid w:val="002920CF"/>
    <w:rsid w:val="0029219E"/>
    <w:rsid w:val="00293345"/>
    <w:rsid w:val="00294484"/>
    <w:rsid w:val="00294D96"/>
    <w:rsid w:val="002954CB"/>
    <w:rsid w:val="002B0E1D"/>
    <w:rsid w:val="002B2832"/>
    <w:rsid w:val="002B33CD"/>
    <w:rsid w:val="002B47A2"/>
    <w:rsid w:val="002B7EA1"/>
    <w:rsid w:val="002C1280"/>
    <w:rsid w:val="002C1CE8"/>
    <w:rsid w:val="002C42FA"/>
    <w:rsid w:val="002C4304"/>
    <w:rsid w:val="002C47C8"/>
    <w:rsid w:val="002C5A0D"/>
    <w:rsid w:val="002D183C"/>
    <w:rsid w:val="002D23E4"/>
    <w:rsid w:val="002D7286"/>
    <w:rsid w:val="002E0D88"/>
    <w:rsid w:val="002E200D"/>
    <w:rsid w:val="002E2B2A"/>
    <w:rsid w:val="002E2D11"/>
    <w:rsid w:val="002E3CD1"/>
    <w:rsid w:val="002E4750"/>
    <w:rsid w:val="002E5B84"/>
    <w:rsid w:val="002F1829"/>
    <w:rsid w:val="002F3F26"/>
    <w:rsid w:val="002F42FD"/>
    <w:rsid w:val="002F4FDD"/>
    <w:rsid w:val="002F75F0"/>
    <w:rsid w:val="0030740E"/>
    <w:rsid w:val="00307701"/>
    <w:rsid w:val="003109AE"/>
    <w:rsid w:val="00311D7B"/>
    <w:rsid w:val="00313599"/>
    <w:rsid w:val="00321A2C"/>
    <w:rsid w:val="0032561A"/>
    <w:rsid w:val="003257E9"/>
    <w:rsid w:val="00335507"/>
    <w:rsid w:val="0033690D"/>
    <w:rsid w:val="00336C26"/>
    <w:rsid w:val="00340CF3"/>
    <w:rsid w:val="00341735"/>
    <w:rsid w:val="0034233E"/>
    <w:rsid w:val="0034569E"/>
    <w:rsid w:val="003457B6"/>
    <w:rsid w:val="00345D88"/>
    <w:rsid w:val="00346A8F"/>
    <w:rsid w:val="003503BD"/>
    <w:rsid w:val="00350F02"/>
    <w:rsid w:val="003510C3"/>
    <w:rsid w:val="00352032"/>
    <w:rsid w:val="003536A1"/>
    <w:rsid w:val="003562FF"/>
    <w:rsid w:val="00360C4E"/>
    <w:rsid w:val="0036259D"/>
    <w:rsid w:val="00362C56"/>
    <w:rsid w:val="003633F4"/>
    <w:rsid w:val="003673C5"/>
    <w:rsid w:val="00373F10"/>
    <w:rsid w:val="0037611A"/>
    <w:rsid w:val="00377531"/>
    <w:rsid w:val="00380F8A"/>
    <w:rsid w:val="003818BD"/>
    <w:rsid w:val="0038448C"/>
    <w:rsid w:val="0038493F"/>
    <w:rsid w:val="00385FF0"/>
    <w:rsid w:val="00386659"/>
    <w:rsid w:val="0038741C"/>
    <w:rsid w:val="00390083"/>
    <w:rsid w:val="00390FA0"/>
    <w:rsid w:val="003A10BC"/>
    <w:rsid w:val="003A1A91"/>
    <w:rsid w:val="003A31BE"/>
    <w:rsid w:val="003C0424"/>
    <w:rsid w:val="003C07ED"/>
    <w:rsid w:val="003C140E"/>
    <w:rsid w:val="003C2722"/>
    <w:rsid w:val="003C42E7"/>
    <w:rsid w:val="003C4A9E"/>
    <w:rsid w:val="003C74D2"/>
    <w:rsid w:val="003D2D38"/>
    <w:rsid w:val="003D47FD"/>
    <w:rsid w:val="003D65CC"/>
    <w:rsid w:val="003D78C0"/>
    <w:rsid w:val="003E0DFD"/>
    <w:rsid w:val="003E17A6"/>
    <w:rsid w:val="003E1F9A"/>
    <w:rsid w:val="003E2AA1"/>
    <w:rsid w:val="003E3F63"/>
    <w:rsid w:val="003E597C"/>
    <w:rsid w:val="003E687E"/>
    <w:rsid w:val="003E7C0C"/>
    <w:rsid w:val="003F0548"/>
    <w:rsid w:val="003F2AB1"/>
    <w:rsid w:val="003F4D8A"/>
    <w:rsid w:val="003F71C6"/>
    <w:rsid w:val="003F763E"/>
    <w:rsid w:val="004019AD"/>
    <w:rsid w:val="0040570B"/>
    <w:rsid w:val="00406907"/>
    <w:rsid w:val="00410CA3"/>
    <w:rsid w:val="00411015"/>
    <w:rsid w:val="00411ABB"/>
    <w:rsid w:val="004126FE"/>
    <w:rsid w:val="00415F56"/>
    <w:rsid w:val="004163ED"/>
    <w:rsid w:val="0041653E"/>
    <w:rsid w:val="00417AA0"/>
    <w:rsid w:val="0042172D"/>
    <w:rsid w:val="00422A74"/>
    <w:rsid w:val="00423E19"/>
    <w:rsid w:val="00425DC8"/>
    <w:rsid w:val="00425EDC"/>
    <w:rsid w:val="00426A8D"/>
    <w:rsid w:val="00430B44"/>
    <w:rsid w:val="00430C1D"/>
    <w:rsid w:val="00431376"/>
    <w:rsid w:val="00434281"/>
    <w:rsid w:val="00434E3A"/>
    <w:rsid w:val="004440B2"/>
    <w:rsid w:val="00444856"/>
    <w:rsid w:val="00444F54"/>
    <w:rsid w:val="0044627F"/>
    <w:rsid w:val="004463DF"/>
    <w:rsid w:val="004468B7"/>
    <w:rsid w:val="004470F2"/>
    <w:rsid w:val="00447702"/>
    <w:rsid w:val="00450A6F"/>
    <w:rsid w:val="00452A48"/>
    <w:rsid w:val="00453E43"/>
    <w:rsid w:val="00454339"/>
    <w:rsid w:val="00460FA9"/>
    <w:rsid w:val="004627BF"/>
    <w:rsid w:val="00464025"/>
    <w:rsid w:val="00465EC9"/>
    <w:rsid w:val="00466D8D"/>
    <w:rsid w:val="00471F60"/>
    <w:rsid w:val="00473EB0"/>
    <w:rsid w:val="00475222"/>
    <w:rsid w:val="0047710E"/>
    <w:rsid w:val="004771E0"/>
    <w:rsid w:val="004779C7"/>
    <w:rsid w:val="00480606"/>
    <w:rsid w:val="00481D19"/>
    <w:rsid w:val="00486AD3"/>
    <w:rsid w:val="004878C9"/>
    <w:rsid w:val="004910C6"/>
    <w:rsid w:val="0049304A"/>
    <w:rsid w:val="004941B2"/>
    <w:rsid w:val="004969EF"/>
    <w:rsid w:val="004973A0"/>
    <w:rsid w:val="0049774A"/>
    <w:rsid w:val="004978AD"/>
    <w:rsid w:val="004A18AC"/>
    <w:rsid w:val="004A1DB7"/>
    <w:rsid w:val="004A47DE"/>
    <w:rsid w:val="004B0185"/>
    <w:rsid w:val="004B0CFF"/>
    <w:rsid w:val="004B0FB6"/>
    <w:rsid w:val="004B11B8"/>
    <w:rsid w:val="004B2C8A"/>
    <w:rsid w:val="004B30FD"/>
    <w:rsid w:val="004B51E2"/>
    <w:rsid w:val="004B6064"/>
    <w:rsid w:val="004B6336"/>
    <w:rsid w:val="004B751A"/>
    <w:rsid w:val="004C597A"/>
    <w:rsid w:val="004D0D50"/>
    <w:rsid w:val="004D1A58"/>
    <w:rsid w:val="004D4284"/>
    <w:rsid w:val="004D4E6F"/>
    <w:rsid w:val="004D5AD2"/>
    <w:rsid w:val="004D5EA5"/>
    <w:rsid w:val="004D72DF"/>
    <w:rsid w:val="004E1934"/>
    <w:rsid w:val="004E37A5"/>
    <w:rsid w:val="004E3BFB"/>
    <w:rsid w:val="004E4156"/>
    <w:rsid w:val="004E5E72"/>
    <w:rsid w:val="004E6B0F"/>
    <w:rsid w:val="004E74C1"/>
    <w:rsid w:val="004E7945"/>
    <w:rsid w:val="004F2854"/>
    <w:rsid w:val="004F57D7"/>
    <w:rsid w:val="004F6798"/>
    <w:rsid w:val="004F7415"/>
    <w:rsid w:val="004F77C0"/>
    <w:rsid w:val="00501B47"/>
    <w:rsid w:val="00502EA1"/>
    <w:rsid w:val="00502FFE"/>
    <w:rsid w:val="00503AE7"/>
    <w:rsid w:val="00504963"/>
    <w:rsid w:val="00505B67"/>
    <w:rsid w:val="005079C2"/>
    <w:rsid w:val="00510E99"/>
    <w:rsid w:val="00511EC6"/>
    <w:rsid w:val="00515404"/>
    <w:rsid w:val="00517F73"/>
    <w:rsid w:val="00520021"/>
    <w:rsid w:val="005200D7"/>
    <w:rsid w:val="00523577"/>
    <w:rsid w:val="00523A13"/>
    <w:rsid w:val="00523E16"/>
    <w:rsid w:val="00524598"/>
    <w:rsid w:val="00525A33"/>
    <w:rsid w:val="005264B0"/>
    <w:rsid w:val="00530ED7"/>
    <w:rsid w:val="00531D53"/>
    <w:rsid w:val="005352B1"/>
    <w:rsid w:val="00537CAF"/>
    <w:rsid w:val="005417CF"/>
    <w:rsid w:val="005421D0"/>
    <w:rsid w:val="0054378F"/>
    <w:rsid w:val="005473E5"/>
    <w:rsid w:val="00550023"/>
    <w:rsid w:val="005575CC"/>
    <w:rsid w:val="00563750"/>
    <w:rsid w:val="00565C6A"/>
    <w:rsid w:val="00566883"/>
    <w:rsid w:val="00567150"/>
    <w:rsid w:val="00571912"/>
    <w:rsid w:val="0057240F"/>
    <w:rsid w:val="0057508E"/>
    <w:rsid w:val="00576C17"/>
    <w:rsid w:val="005779CE"/>
    <w:rsid w:val="005827FC"/>
    <w:rsid w:val="00582B11"/>
    <w:rsid w:val="00584E59"/>
    <w:rsid w:val="005852D6"/>
    <w:rsid w:val="00587A0F"/>
    <w:rsid w:val="00587F93"/>
    <w:rsid w:val="005902F6"/>
    <w:rsid w:val="005914E8"/>
    <w:rsid w:val="00592AE3"/>
    <w:rsid w:val="00593B73"/>
    <w:rsid w:val="0059421E"/>
    <w:rsid w:val="00595A48"/>
    <w:rsid w:val="005968E7"/>
    <w:rsid w:val="00597895"/>
    <w:rsid w:val="005A0A64"/>
    <w:rsid w:val="005A2487"/>
    <w:rsid w:val="005A2F73"/>
    <w:rsid w:val="005A3AA9"/>
    <w:rsid w:val="005A4EE1"/>
    <w:rsid w:val="005B0AA1"/>
    <w:rsid w:val="005B15E3"/>
    <w:rsid w:val="005B2E23"/>
    <w:rsid w:val="005B4C0F"/>
    <w:rsid w:val="005B4D68"/>
    <w:rsid w:val="005B5D4B"/>
    <w:rsid w:val="005C0AA6"/>
    <w:rsid w:val="005C324E"/>
    <w:rsid w:val="005D1DCA"/>
    <w:rsid w:val="005D7F37"/>
    <w:rsid w:val="005E02FB"/>
    <w:rsid w:val="005E0AE0"/>
    <w:rsid w:val="005E1B46"/>
    <w:rsid w:val="005E1D7C"/>
    <w:rsid w:val="005E32E8"/>
    <w:rsid w:val="005E3A20"/>
    <w:rsid w:val="005E4849"/>
    <w:rsid w:val="005E6C69"/>
    <w:rsid w:val="005F6BF4"/>
    <w:rsid w:val="005F78D7"/>
    <w:rsid w:val="00600770"/>
    <w:rsid w:val="00601776"/>
    <w:rsid w:val="00613C56"/>
    <w:rsid w:val="006152E2"/>
    <w:rsid w:val="00615813"/>
    <w:rsid w:val="00616BD3"/>
    <w:rsid w:val="00617948"/>
    <w:rsid w:val="00622123"/>
    <w:rsid w:val="00622723"/>
    <w:rsid w:val="00625A3F"/>
    <w:rsid w:val="00626977"/>
    <w:rsid w:val="00626DED"/>
    <w:rsid w:val="00627CD8"/>
    <w:rsid w:val="0063248D"/>
    <w:rsid w:val="0063280F"/>
    <w:rsid w:val="00633491"/>
    <w:rsid w:val="0063534D"/>
    <w:rsid w:val="0063657F"/>
    <w:rsid w:val="00637B1A"/>
    <w:rsid w:val="00640D93"/>
    <w:rsid w:val="006416A3"/>
    <w:rsid w:val="00643B7B"/>
    <w:rsid w:val="006459C7"/>
    <w:rsid w:val="00650CE7"/>
    <w:rsid w:val="00653DCE"/>
    <w:rsid w:val="00654535"/>
    <w:rsid w:val="00660871"/>
    <w:rsid w:val="00663D09"/>
    <w:rsid w:val="0066513E"/>
    <w:rsid w:val="00667397"/>
    <w:rsid w:val="00667645"/>
    <w:rsid w:val="00667BAD"/>
    <w:rsid w:val="00672120"/>
    <w:rsid w:val="00672750"/>
    <w:rsid w:val="00673424"/>
    <w:rsid w:val="0067395D"/>
    <w:rsid w:val="006754E2"/>
    <w:rsid w:val="00680031"/>
    <w:rsid w:val="006804B3"/>
    <w:rsid w:val="006836BA"/>
    <w:rsid w:val="006856DE"/>
    <w:rsid w:val="00687C15"/>
    <w:rsid w:val="00691C6C"/>
    <w:rsid w:val="00692859"/>
    <w:rsid w:val="00692AF4"/>
    <w:rsid w:val="00692C77"/>
    <w:rsid w:val="006932DE"/>
    <w:rsid w:val="006A648A"/>
    <w:rsid w:val="006A716B"/>
    <w:rsid w:val="006B1421"/>
    <w:rsid w:val="006B296B"/>
    <w:rsid w:val="006C6E99"/>
    <w:rsid w:val="006C7521"/>
    <w:rsid w:val="006D288D"/>
    <w:rsid w:val="006D6596"/>
    <w:rsid w:val="006E010C"/>
    <w:rsid w:val="006E0CD7"/>
    <w:rsid w:val="006F073D"/>
    <w:rsid w:val="006F1411"/>
    <w:rsid w:val="006F321C"/>
    <w:rsid w:val="00702061"/>
    <w:rsid w:val="00702A27"/>
    <w:rsid w:val="0071109B"/>
    <w:rsid w:val="007133F3"/>
    <w:rsid w:val="00713C36"/>
    <w:rsid w:val="00713F88"/>
    <w:rsid w:val="00714EDD"/>
    <w:rsid w:val="00715219"/>
    <w:rsid w:val="0071552E"/>
    <w:rsid w:val="00716172"/>
    <w:rsid w:val="007163D4"/>
    <w:rsid w:val="00717696"/>
    <w:rsid w:val="00717A6C"/>
    <w:rsid w:val="00720F42"/>
    <w:rsid w:val="007226E6"/>
    <w:rsid w:val="007231E5"/>
    <w:rsid w:val="0072496B"/>
    <w:rsid w:val="00724D0D"/>
    <w:rsid w:val="00731376"/>
    <w:rsid w:val="00731786"/>
    <w:rsid w:val="00731D51"/>
    <w:rsid w:val="00732444"/>
    <w:rsid w:val="00734DCB"/>
    <w:rsid w:val="0073779B"/>
    <w:rsid w:val="00740531"/>
    <w:rsid w:val="00740966"/>
    <w:rsid w:val="007440C9"/>
    <w:rsid w:val="00746D74"/>
    <w:rsid w:val="00750AC0"/>
    <w:rsid w:val="00751010"/>
    <w:rsid w:val="00753293"/>
    <w:rsid w:val="00755AAF"/>
    <w:rsid w:val="00755E11"/>
    <w:rsid w:val="00756463"/>
    <w:rsid w:val="00760031"/>
    <w:rsid w:val="00761F6C"/>
    <w:rsid w:val="0076228B"/>
    <w:rsid w:val="00764806"/>
    <w:rsid w:val="00764E48"/>
    <w:rsid w:val="007651ED"/>
    <w:rsid w:val="00765A55"/>
    <w:rsid w:val="007673E1"/>
    <w:rsid w:val="00767D49"/>
    <w:rsid w:val="00767F25"/>
    <w:rsid w:val="00771336"/>
    <w:rsid w:val="00774EF5"/>
    <w:rsid w:val="00780555"/>
    <w:rsid w:val="007808C3"/>
    <w:rsid w:val="00780E71"/>
    <w:rsid w:val="00783095"/>
    <w:rsid w:val="00783698"/>
    <w:rsid w:val="00785036"/>
    <w:rsid w:val="00786C5F"/>
    <w:rsid w:val="00786E65"/>
    <w:rsid w:val="0078747D"/>
    <w:rsid w:val="00787C70"/>
    <w:rsid w:val="00792F71"/>
    <w:rsid w:val="007A0B6C"/>
    <w:rsid w:val="007A0EE4"/>
    <w:rsid w:val="007A2509"/>
    <w:rsid w:val="007A5F45"/>
    <w:rsid w:val="007B099B"/>
    <w:rsid w:val="007B20FC"/>
    <w:rsid w:val="007B35E2"/>
    <w:rsid w:val="007B785E"/>
    <w:rsid w:val="007B7BF9"/>
    <w:rsid w:val="007C1998"/>
    <w:rsid w:val="007C1D4C"/>
    <w:rsid w:val="007C3A79"/>
    <w:rsid w:val="007C4063"/>
    <w:rsid w:val="007C461A"/>
    <w:rsid w:val="007C4E84"/>
    <w:rsid w:val="007C7FC0"/>
    <w:rsid w:val="007D00CD"/>
    <w:rsid w:val="007D055C"/>
    <w:rsid w:val="007D0BF2"/>
    <w:rsid w:val="007D3873"/>
    <w:rsid w:val="007D4310"/>
    <w:rsid w:val="007D46E5"/>
    <w:rsid w:val="007D59ED"/>
    <w:rsid w:val="007D5D68"/>
    <w:rsid w:val="007E002D"/>
    <w:rsid w:val="007E030C"/>
    <w:rsid w:val="007E5070"/>
    <w:rsid w:val="007E73E7"/>
    <w:rsid w:val="007E769F"/>
    <w:rsid w:val="007F03C9"/>
    <w:rsid w:val="007F1D1B"/>
    <w:rsid w:val="007F1E61"/>
    <w:rsid w:val="007F430D"/>
    <w:rsid w:val="007F6033"/>
    <w:rsid w:val="0080016F"/>
    <w:rsid w:val="008012A2"/>
    <w:rsid w:val="008014DB"/>
    <w:rsid w:val="008014E7"/>
    <w:rsid w:val="0080656C"/>
    <w:rsid w:val="0080673C"/>
    <w:rsid w:val="00807792"/>
    <w:rsid w:val="00813F6D"/>
    <w:rsid w:val="00814BD8"/>
    <w:rsid w:val="0081583C"/>
    <w:rsid w:val="00821BB7"/>
    <w:rsid w:val="008233C5"/>
    <w:rsid w:val="00826B3D"/>
    <w:rsid w:val="00827322"/>
    <w:rsid w:val="00827396"/>
    <w:rsid w:val="00827687"/>
    <w:rsid w:val="008329AB"/>
    <w:rsid w:val="0083711E"/>
    <w:rsid w:val="00837970"/>
    <w:rsid w:val="00837C26"/>
    <w:rsid w:val="00845265"/>
    <w:rsid w:val="00845DD7"/>
    <w:rsid w:val="00846078"/>
    <w:rsid w:val="008514EC"/>
    <w:rsid w:val="00851967"/>
    <w:rsid w:val="00852D86"/>
    <w:rsid w:val="0085437A"/>
    <w:rsid w:val="0085551A"/>
    <w:rsid w:val="00855524"/>
    <w:rsid w:val="008607B2"/>
    <w:rsid w:val="00861A86"/>
    <w:rsid w:val="00862A11"/>
    <w:rsid w:val="00864222"/>
    <w:rsid w:val="00865D71"/>
    <w:rsid w:val="008718BB"/>
    <w:rsid w:val="00872989"/>
    <w:rsid w:val="00873908"/>
    <w:rsid w:val="00874518"/>
    <w:rsid w:val="0088576B"/>
    <w:rsid w:val="00887D38"/>
    <w:rsid w:val="00892AE5"/>
    <w:rsid w:val="00894A39"/>
    <w:rsid w:val="0089504F"/>
    <w:rsid w:val="00895CF1"/>
    <w:rsid w:val="008969D3"/>
    <w:rsid w:val="00896DC2"/>
    <w:rsid w:val="008A2730"/>
    <w:rsid w:val="008A28D7"/>
    <w:rsid w:val="008A3B87"/>
    <w:rsid w:val="008A5AE4"/>
    <w:rsid w:val="008B39EB"/>
    <w:rsid w:val="008B43BB"/>
    <w:rsid w:val="008B6B31"/>
    <w:rsid w:val="008C16FC"/>
    <w:rsid w:val="008C2527"/>
    <w:rsid w:val="008C3805"/>
    <w:rsid w:val="008C5D76"/>
    <w:rsid w:val="008C6636"/>
    <w:rsid w:val="008C792F"/>
    <w:rsid w:val="008D1CC0"/>
    <w:rsid w:val="008D34D0"/>
    <w:rsid w:val="008D377C"/>
    <w:rsid w:val="008D3D46"/>
    <w:rsid w:val="008D5B08"/>
    <w:rsid w:val="008D784B"/>
    <w:rsid w:val="008E0CD0"/>
    <w:rsid w:val="008E5ACE"/>
    <w:rsid w:val="008F12BF"/>
    <w:rsid w:val="008F351C"/>
    <w:rsid w:val="008F3E08"/>
    <w:rsid w:val="008F4033"/>
    <w:rsid w:val="008F4964"/>
    <w:rsid w:val="008F5634"/>
    <w:rsid w:val="008F57EF"/>
    <w:rsid w:val="00900C5E"/>
    <w:rsid w:val="00901335"/>
    <w:rsid w:val="009044B2"/>
    <w:rsid w:val="00911814"/>
    <w:rsid w:val="0091186C"/>
    <w:rsid w:val="00912DAF"/>
    <w:rsid w:val="009130F9"/>
    <w:rsid w:val="00913484"/>
    <w:rsid w:val="00913A9A"/>
    <w:rsid w:val="00914E19"/>
    <w:rsid w:val="0091611D"/>
    <w:rsid w:val="00916A42"/>
    <w:rsid w:val="00917D07"/>
    <w:rsid w:val="0092214C"/>
    <w:rsid w:val="00925A05"/>
    <w:rsid w:val="009273B4"/>
    <w:rsid w:val="00927F06"/>
    <w:rsid w:val="00930503"/>
    <w:rsid w:val="00930FB5"/>
    <w:rsid w:val="00932C62"/>
    <w:rsid w:val="0093438A"/>
    <w:rsid w:val="00936FB2"/>
    <w:rsid w:val="009453CE"/>
    <w:rsid w:val="00945472"/>
    <w:rsid w:val="00951484"/>
    <w:rsid w:val="00951CFB"/>
    <w:rsid w:val="00954C64"/>
    <w:rsid w:val="00956955"/>
    <w:rsid w:val="0096145A"/>
    <w:rsid w:val="00961EBC"/>
    <w:rsid w:val="009654F0"/>
    <w:rsid w:val="00965AB5"/>
    <w:rsid w:val="00965C22"/>
    <w:rsid w:val="00965F29"/>
    <w:rsid w:val="009674EE"/>
    <w:rsid w:val="0096778B"/>
    <w:rsid w:val="00974D0E"/>
    <w:rsid w:val="0097595F"/>
    <w:rsid w:val="0097685B"/>
    <w:rsid w:val="009801E0"/>
    <w:rsid w:val="00980BC2"/>
    <w:rsid w:val="009816D0"/>
    <w:rsid w:val="00982900"/>
    <w:rsid w:val="00982BD3"/>
    <w:rsid w:val="00987C1F"/>
    <w:rsid w:val="00990400"/>
    <w:rsid w:val="00990C19"/>
    <w:rsid w:val="00990D27"/>
    <w:rsid w:val="00994040"/>
    <w:rsid w:val="00994D67"/>
    <w:rsid w:val="00996558"/>
    <w:rsid w:val="00997342"/>
    <w:rsid w:val="009A0984"/>
    <w:rsid w:val="009A3A8F"/>
    <w:rsid w:val="009A6B81"/>
    <w:rsid w:val="009A784F"/>
    <w:rsid w:val="009B05B8"/>
    <w:rsid w:val="009B09D9"/>
    <w:rsid w:val="009B0A1B"/>
    <w:rsid w:val="009B1CDC"/>
    <w:rsid w:val="009B2EE0"/>
    <w:rsid w:val="009B4DA6"/>
    <w:rsid w:val="009B5B30"/>
    <w:rsid w:val="009B60A2"/>
    <w:rsid w:val="009B6311"/>
    <w:rsid w:val="009B6D96"/>
    <w:rsid w:val="009C7F64"/>
    <w:rsid w:val="009D008D"/>
    <w:rsid w:val="009D1507"/>
    <w:rsid w:val="009D1BAC"/>
    <w:rsid w:val="009D2E0C"/>
    <w:rsid w:val="009E079D"/>
    <w:rsid w:val="009E1B16"/>
    <w:rsid w:val="009E2151"/>
    <w:rsid w:val="009E323E"/>
    <w:rsid w:val="009E436B"/>
    <w:rsid w:val="009E49BC"/>
    <w:rsid w:val="009E6540"/>
    <w:rsid w:val="009E7435"/>
    <w:rsid w:val="009E75DA"/>
    <w:rsid w:val="009F09E2"/>
    <w:rsid w:val="009F353D"/>
    <w:rsid w:val="009F76D0"/>
    <w:rsid w:val="00A002D2"/>
    <w:rsid w:val="00A008D0"/>
    <w:rsid w:val="00A01EF3"/>
    <w:rsid w:val="00A03717"/>
    <w:rsid w:val="00A03E26"/>
    <w:rsid w:val="00A0475D"/>
    <w:rsid w:val="00A10426"/>
    <w:rsid w:val="00A10734"/>
    <w:rsid w:val="00A1229A"/>
    <w:rsid w:val="00A15441"/>
    <w:rsid w:val="00A160ED"/>
    <w:rsid w:val="00A16E3F"/>
    <w:rsid w:val="00A21805"/>
    <w:rsid w:val="00A2465F"/>
    <w:rsid w:val="00A25797"/>
    <w:rsid w:val="00A34BE6"/>
    <w:rsid w:val="00A42719"/>
    <w:rsid w:val="00A43637"/>
    <w:rsid w:val="00A44830"/>
    <w:rsid w:val="00A456F4"/>
    <w:rsid w:val="00A46782"/>
    <w:rsid w:val="00A46EBC"/>
    <w:rsid w:val="00A528AD"/>
    <w:rsid w:val="00A53F6F"/>
    <w:rsid w:val="00A60367"/>
    <w:rsid w:val="00A62445"/>
    <w:rsid w:val="00A652EF"/>
    <w:rsid w:val="00A65D78"/>
    <w:rsid w:val="00A66A40"/>
    <w:rsid w:val="00A70395"/>
    <w:rsid w:val="00A7074C"/>
    <w:rsid w:val="00A70E17"/>
    <w:rsid w:val="00A712DE"/>
    <w:rsid w:val="00A72E8C"/>
    <w:rsid w:val="00A74ACC"/>
    <w:rsid w:val="00A778D4"/>
    <w:rsid w:val="00A8037B"/>
    <w:rsid w:val="00A8165F"/>
    <w:rsid w:val="00A81985"/>
    <w:rsid w:val="00A81D8C"/>
    <w:rsid w:val="00A83DFA"/>
    <w:rsid w:val="00A90F0C"/>
    <w:rsid w:val="00A92804"/>
    <w:rsid w:val="00A96A96"/>
    <w:rsid w:val="00A96B6D"/>
    <w:rsid w:val="00A96D14"/>
    <w:rsid w:val="00AA0B95"/>
    <w:rsid w:val="00AA55DE"/>
    <w:rsid w:val="00AA56A0"/>
    <w:rsid w:val="00AA6519"/>
    <w:rsid w:val="00AA65B1"/>
    <w:rsid w:val="00AA66CB"/>
    <w:rsid w:val="00AB3AB0"/>
    <w:rsid w:val="00AB4240"/>
    <w:rsid w:val="00AB5D7E"/>
    <w:rsid w:val="00AB6624"/>
    <w:rsid w:val="00AB7913"/>
    <w:rsid w:val="00AC1AF9"/>
    <w:rsid w:val="00AC269B"/>
    <w:rsid w:val="00AC516A"/>
    <w:rsid w:val="00AC5EEA"/>
    <w:rsid w:val="00AD0169"/>
    <w:rsid w:val="00AD2624"/>
    <w:rsid w:val="00AD351F"/>
    <w:rsid w:val="00AD3E19"/>
    <w:rsid w:val="00AE0F00"/>
    <w:rsid w:val="00AE1A16"/>
    <w:rsid w:val="00AE2487"/>
    <w:rsid w:val="00AE42A0"/>
    <w:rsid w:val="00AE46AD"/>
    <w:rsid w:val="00AF0FED"/>
    <w:rsid w:val="00AF1950"/>
    <w:rsid w:val="00AF2066"/>
    <w:rsid w:val="00AF2DB4"/>
    <w:rsid w:val="00AF39C7"/>
    <w:rsid w:val="00AF3A0B"/>
    <w:rsid w:val="00AF3D19"/>
    <w:rsid w:val="00AF407D"/>
    <w:rsid w:val="00AF42E9"/>
    <w:rsid w:val="00AF4D75"/>
    <w:rsid w:val="00AF5C41"/>
    <w:rsid w:val="00AF7241"/>
    <w:rsid w:val="00AF757F"/>
    <w:rsid w:val="00B017FF"/>
    <w:rsid w:val="00B046AB"/>
    <w:rsid w:val="00B05CC3"/>
    <w:rsid w:val="00B0629D"/>
    <w:rsid w:val="00B0695D"/>
    <w:rsid w:val="00B10F1F"/>
    <w:rsid w:val="00B13478"/>
    <w:rsid w:val="00B14D95"/>
    <w:rsid w:val="00B215E7"/>
    <w:rsid w:val="00B246D5"/>
    <w:rsid w:val="00B25F24"/>
    <w:rsid w:val="00B266FF"/>
    <w:rsid w:val="00B275B2"/>
    <w:rsid w:val="00B3082A"/>
    <w:rsid w:val="00B314FA"/>
    <w:rsid w:val="00B3191D"/>
    <w:rsid w:val="00B34384"/>
    <w:rsid w:val="00B36B2F"/>
    <w:rsid w:val="00B36BB2"/>
    <w:rsid w:val="00B37C7F"/>
    <w:rsid w:val="00B37D23"/>
    <w:rsid w:val="00B41CF3"/>
    <w:rsid w:val="00B4377C"/>
    <w:rsid w:val="00B45A62"/>
    <w:rsid w:val="00B465D8"/>
    <w:rsid w:val="00B4771C"/>
    <w:rsid w:val="00B5001D"/>
    <w:rsid w:val="00B52837"/>
    <w:rsid w:val="00B57790"/>
    <w:rsid w:val="00B60D1F"/>
    <w:rsid w:val="00B61173"/>
    <w:rsid w:val="00B66F6A"/>
    <w:rsid w:val="00B702B6"/>
    <w:rsid w:val="00B71EFF"/>
    <w:rsid w:val="00B71F2E"/>
    <w:rsid w:val="00B7460B"/>
    <w:rsid w:val="00B7496A"/>
    <w:rsid w:val="00B751EE"/>
    <w:rsid w:val="00B832A7"/>
    <w:rsid w:val="00B833F7"/>
    <w:rsid w:val="00B8609C"/>
    <w:rsid w:val="00B90B3C"/>
    <w:rsid w:val="00B921F4"/>
    <w:rsid w:val="00B927EB"/>
    <w:rsid w:val="00B92F2A"/>
    <w:rsid w:val="00B934A0"/>
    <w:rsid w:val="00B93B93"/>
    <w:rsid w:val="00B94523"/>
    <w:rsid w:val="00B9503F"/>
    <w:rsid w:val="00B9770C"/>
    <w:rsid w:val="00B97957"/>
    <w:rsid w:val="00BA0419"/>
    <w:rsid w:val="00BA0551"/>
    <w:rsid w:val="00BA0B60"/>
    <w:rsid w:val="00BA0EA0"/>
    <w:rsid w:val="00BA1900"/>
    <w:rsid w:val="00BA2B7E"/>
    <w:rsid w:val="00BA2EFB"/>
    <w:rsid w:val="00BA6B1D"/>
    <w:rsid w:val="00BA6B69"/>
    <w:rsid w:val="00BB1AC0"/>
    <w:rsid w:val="00BB2809"/>
    <w:rsid w:val="00BB2B71"/>
    <w:rsid w:val="00BB3E00"/>
    <w:rsid w:val="00BB76C3"/>
    <w:rsid w:val="00BB7C1E"/>
    <w:rsid w:val="00BB7DEE"/>
    <w:rsid w:val="00BC0CE6"/>
    <w:rsid w:val="00BC23D4"/>
    <w:rsid w:val="00BC3518"/>
    <w:rsid w:val="00BC56A6"/>
    <w:rsid w:val="00BC6C41"/>
    <w:rsid w:val="00BC7C27"/>
    <w:rsid w:val="00BD0609"/>
    <w:rsid w:val="00BD468D"/>
    <w:rsid w:val="00BE067E"/>
    <w:rsid w:val="00BE0CDD"/>
    <w:rsid w:val="00BE2756"/>
    <w:rsid w:val="00BE45AA"/>
    <w:rsid w:val="00BE4D98"/>
    <w:rsid w:val="00BF222A"/>
    <w:rsid w:val="00BF2B55"/>
    <w:rsid w:val="00BF30E4"/>
    <w:rsid w:val="00BF3982"/>
    <w:rsid w:val="00BF3C23"/>
    <w:rsid w:val="00BF4C0B"/>
    <w:rsid w:val="00BF6A15"/>
    <w:rsid w:val="00BF7684"/>
    <w:rsid w:val="00BF7A97"/>
    <w:rsid w:val="00BF7D99"/>
    <w:rsid w:val="00BF7F58"/>
    <w:rsid w:val="00C002C1"/>
    <w:rsid w:val="00C015BC"/>
    <w:rsid w:val="00C02080"/>
    <w:rsid w:val="00C05CCD"/>
    <w:rsid w:val="00C06964"/>
    <w:rsid w:val="00C075E9"/>
    <w:rsid w:val="00C07D8F"/>
    <w:rsid w:val="00C13C21"/>
    <w:rsid w:val="00C163BF"/>
    <w:rsid w:val="00C16F70"/>
    <w:rsid w:val="00C17BF8"/>
    <w:rsid w:val="00C22C7A"/>
    <w:rsid w:val="00C2320F"/>
    <w:rsid w:val="00C2355F"/>
    <w:rsid w:val="00C25F8E"/>
    <w:rsid w:val="00C31521"/>
    <w:rsid w:val="00C344BC"/>
    <w:rsid w:val="00C3617B"/>
    <w:rsid w:val="00C36F6C"/>
    <w:rsid w:val="00C36F7A"/>
    <w:rsid w:val="00C424A5"/>
    <w:rsid w:val="00C42F83"/>
    <w:rsid w:val="00C43C50"/>
    <w:rsid w:val="00C43F5B"/>
    <w:rsid w:val="00C44335"/>
    <w:rsid w:val="00C44634"/>
    <w:rsid w:val="00C453E3"/>
    <w:rsid w:val="00C4593A"/>
    <w:rsid w:val="00C45C51"/>
    <w:rsid w:val="00C52B6B"/>
    <w:rsid w:val="00C563FF"/>
    <w:rsid w:val="00C577EA"/>
    <w:rsid w:val="00C60423"/>
    <w:rsid w:val="00C61264"/>
    <w:rsid w:val="00C61961"/>
    <w:rsid w:val="00C6308E"/>
    <w:rsid w:val="00C63A20"/>
    <w:rsid w:val="00C66224"/>
    <w:rsid w:val="00C66F6D"/>
    <w:rsid w:val="00C67646"/>
    <w:rsid w:val="00C71043"/>
    <w:rsid w:val="00C719D0"/>
    <w:rsid w:val="00C72FD9"/>
    <w:rsid w:val="00C806BA"/>
    <w:rsid w:val="00C80893"/>
    <w:rsid w:val="00C84552"/>
    <w:rsid w:val="00C86560"/>
    <w:rsid w:val="00C8768E"/>
    <w:rsid w:val="00C87916"/>
    <w:rsid w:val="00C90592"/>
    <w:rsid w:val="00C907D9"/>
    <w:rsid w:val="00C9267A"/>
    <w:rsid w:val="00C933B4"/>
    <w:rsid w:val="00C934EC"/>
    <w:rsid w:val="00C948AC"/>
    <w:rsid w:val="00C94E1A"/>
    <w:rsid w:val="00C95347"/>
    <w:rsid w:val="00C954C0"/>
    <w:rsid w:val="00C95757"/>
    <w:rsid w:val="00C9587D"/>
    <w:rsid w:val="00CA4046"/>
    <w:rsid w:val="00CA4892"/>
    <w:rsid w:val="00CA7188"/>
    <w:rsid w:val="00CA78BD"/>
    <w:rsid w:val="00CB0238"/>
    <w:rsid w:val="00CB02EC"/>
    <w:rsid w:val="00CB4130"/>
    <w:rsid w:val="00CB5C15"/>
    <w:rsid w:val="00CB6211"/>
    <w:rsid w:val="00CB7095"/>
    <w:rsid w:val="00CB7394"/>
    <w:rsid w:val="00CB7714"/>
    <w:rsid w:val="00CC0C65"/>
    <w:rsid w:val="00CC19F5"/>
    <w:rsid w:val="00CC2049"/>
    <w:rsid w:val="00CC2877"/>
    <w:rsid w:val="00CC4888"/>
    <w:rsid w:val="00CC5F33"/>
    <w:rsid w:val="00CC6742"/>
    <w:rsid w:val="00CC7D44"/>
    <w:rsid w:val="00CD0C78"/>
    <w:rsid w:val="00CD0EA7"/>
    <w:rsid w:val="00CD103A"/>
    <w:rsid w:val="00CD4949"/>
    <w:rsid w:val="00CD5629"/>
    <w:rsid w:val="00CD659E"/>
    <w:rsid w:val="00CD79EF"/>
    <w:rsid w:val="00CE138D"/>
    <w:rsid w:val="00CE237A"/>
    <w:rsid w:val="00CE4654"/>
    <w:rsid w:val="00CF1C68"/>
    <w:rsid w:val="00CF217A"/>
    <w:rsid w:val="00CF2768"/>
    <w:rsid w:val="00CF31B3"/>
    <w:rsid w:val="00CF3E67"/>
    <w:rsid w:val="00CF743E"/>
    <w:rsid w:val="00D02203"/>
    <w:rsid w:val="00D04A0C"/>
    <w:rsid w:val="00D05AE7"/>
    <w:rsid w:val="00D1187E"/>
    <w:rsid w:val="00D1413B"/>
    <w:rsid w:val="00D175E4"/>
    <w:rsid w:val="00D17ED6"/>
    <w:rsid w:val="00D20A66"/>
    <w:rsid w:val="00D2205A"/>
    <w:rsid w:val="00D2230B"/>
    <w:rsid w:val="00D225E3"/>
    <w:rsid w:val="00D23713"/>
    <w:rsid w:val="00D25936"/>
    <w:rsid w:val="00D26809"/>
    <w:rsid w:val="00D26BE3"/>
    <w:rsid w:val="00D272EB"/>
    <w:rsid w:val="00D27E42"/>
    <w:rsid w:val="00D32EE0"/>
    <w:rsid w:val="00D335BE"/>
    <w:rsid w:val="00D36CFC"/>
    <w:rsid w:val="00D42660"/>
    <w:rsid w:val="00D43551"/>
    <w:rsid w:val="00D43CD8"/>
    <w:rsid w:val="00D451EB"/>
    <w:rsid w:val="00D4528B"/>
    <w:rsid w:val="00D459A1"/>
    <w:rsid w:val="00D4648D"/>
    <w:rsid w:val="00D503C5"/>
    <w:rsid w:val="00D504CA"/>
    <w:rsid w:val="00D514B6"/>
    <w:rsid w:val="00D53C1B"/>
    <w:rsid w:val="00D54B12"/>
    <w:rsid w:val="00D552A0"/>
    <w:rsid w:val="00D56A73"/>
    <w:rsid w:val="00D608EF"/>
    <w:rsid w:val="00D62A34"/>
    <w:rsid w:val="00D63C87"/>
    <w:rsid w:val="00D64EBA"/>
    <w:rsid w:val="00D66D5B"/>
    <w:rsid w:val="00D66F70"/>
    <w:rsid w:val="00D67607"/>
    <w:rsid w:val="00D6774C"/>
    <w:rsid w:val="00D67EA6"/>
    <w:rsid w:val="00D70608"/>
    <w:rsid w:val="00D72461"/>
    <w:rsid w:val="00D73BDF"/>
    <w:rsid w:val="00D74F6F"/>
    <w:rsid w:val="00D815AA"/>
    <w:rsid w:val="00D836A8"/>
    <w:rsid w:val="00D87D05"/>
    <w:rsid w:val="00D932F3"/>
    <w:rsid w:val="00D96BF4"/>
    <w:rsid w:val="00D96E48"/>
    <w:rsid w:val="00D973AC"/>
    <w:rsid w:val="00D97666"/>
    <w:rsid w:val="00DA08DB"/>
    <w:rsid w:val="00DA173B"/>
    <w:rsid w:val="00DA67D2"/>
    <w:rsid w:val="00DA6821"/>
    <w:rsid w:val="00DB08EE"/>
    <w:rsid w:val="00DB0D63"/>
    <w:rsid w:val="00DB29B4"/>
    <w:rsid w:val="00DB40B7"/>
    <w:rsid w:val="00DB4B43"/>
    <w:rsid w:val="00DB5631"/>
    <w:rsid w:val="00DB7705"/>
    <w:rsid w:val="00DC0484"/>
    <w:rsid w:val="00DC4A31"/>
    <w:rsid w:val="00DC526C"/>
    <w:rsid w:val="00DC53F6"/>
    <w:rsid w:val="00DD195C"/>
    <w:rsid w:val="00DD26C6"/>
    <w:rsid w:val="00DD2806"/>
    <w:rsid w:val="00DD37F1"/>
    <w:rsid w:val="00DD58CD"/>
    <w:rsid w:val="00DD7106"/>
    <w:rsid w:val="00DD72E3"/>
    <w:rsid w:val="00DE0EF9"/>
    <w:rsid w:val="00DE16DF"/>
    <w:rsid w:val="00DE2DE0"/>
    <w:rsid w:val="00DE3463"/>
    <w:rsid w:val="00DE51E3"/>
    <w:rsid w:val="00DE5273"/>
    <w:rsid w:val="00DE6E01"/>
    <w:rsid w:val="00DF0346"/>
    <w:rsid w:val="00DF0618"/>
    <w:rsid w:val="00DF10AE"/>
    <w:rsid w:val="00DF1309"/>
    <w:rsid w:val="00DF447C"/>
    <w:rsid w:val="00DF692C"/>
    <w:rsid w:val="00DF71FF"/>
    <w:rsid w:val="00E01130"/>
    <w:rsid w:val="00E01258"/>
    <w:rsid w:val="00E038AC"/>
    <w:rsid w:val="00E03F2D"/>
    <w:rsid w:val="00E0499E"/>
    <w:rsid w:val="00E065B7"/>
    <w:rsid w:val="00E07DA6"/>
    <w:rsid w:val="00E11152"/>
    <w:rsid w:val="00E1169F"/>
    <w:rsid w:val="00E13DF5"/>
    <w:rsid w:val="00E165B8"/>
    <w:rsid w:val="00E16A96"/>
    <w:rsid w:val="00E17094"/>
    <w:rsid w:val="00E260B6"/>
    <w:rsid w:val="00E270D5"/>
    <w:rsid w:val="00E2750E"/>
    <w:rsid w:val="00E30152"/>
    <w:rsid w:val="00E34EFA"/>
    <w:rsid w:val="00E374CB"/>
    <w:rsid w:val="00E40B2F"/>
    <w:rsid w:val="00E4127E"/>
    <w:rsid w:val="00E42421"/>
    <w:rsid w:val="00E42AF7"/>
    <w:rsid w:val="00E437FB"/>
    <w:rsid w:val="00E457A8"/>
    <w:rsid w:val="00E466C9"/>
    <w:rsid w:val="00E508F3"/>
    <w:rsid w:val="00E5342F"/>
    <w:rsid w:val="00E53957"/>
    <w:rsid w:val="00E57786"/>
    <w:rsid w:val="00E57876"/>
    <w:rsid w:val="00E61527"/>
    <w:rsid w:val="00E639C3"/>
    <w:rsid w:val="00E63A71"/>
    <w:rsid w:val="00E6566E"/>
    <w:rsid w:val="00E67344"/>
    <w:rsid w:val="00E70440"/>
    <w:rsid w:val="00E70703"/>
    <w:rsid w:val="00E71285"/>
    <w:rsid w:val="00E71BDA"/>
    <w:rsid w:val="00E71F9B"/>
    <w:rsid w:val="00E73711"/>
    <w:rsid w:val="00E76CD2"/>
    <w:rsid w:val="00E77408"/>
    <w:rsid w:val="00E84536"/>
    <w:rsid w:val="00E90CDB"/>
    <w:rsid w:val="00E915D1"/>
    <w:rsid w:val="00E9283E"/>
    <w:rsid w:val="00E94400"/>
    <w:rsid w:val="00E94689"/>
    <w:rsid w:val="00E969D2"/>
    <w:rsid w:val="00EA2E3E"/>
    <w:rsid w:val="00EA3885"/>
    <w:rsid w:val="00EA5693"/>
    <w:rsid w:val="00EA6FB7"/>
    <w:rsid w:val="00EB01B0"/>
    <w:rsid w:val="00EB33A8"/>
    <w:rsid w:val="00EB51A7"/>
    <w:rsid w:val="00EB5BFC"/>
    <w:rsid w:val="00EC1224"/>
    <w:rsid w:val="00EC16DE"/>
    <w:rsid w:val="00EC23E7"/>
    <w:rsid w:val="00EC2C4A"/>
    <w:rsid w:val="00EC5DBA"/>
    <w:rsid w:val="00EC703D"/>
    <w:rsid w:val="00EC7450"/>
    <w:rsid w:val="00ED068D"/>
    <w:rsid w:val="00ED0F0F"/>
    <w:rsid w:val="00ED2998"/>
    <w:rsid w:val="00ED2B8B"/>
    <w:rsid w:val="00ED2EA9"/>
    <w:rsid w:val="00ED412C"/>
    <w:rsid w:val="00EE24FC"/>
    <w:rsid w:val="00EE36C5"/>
    <w:rsid w:val="00EE4329"/>
    <w:rsid w:val="00EE7CC1"/>
    <w:rsid w:val="00EF3EDA"/>
    <w:rsid w:val="00EF4C02"/>
    <w:rsid w:val="00EF75B6"/>
    <w:rsid w:val="00F04611"/>
    <w:rsid w:val="00F07C0F"/>
    <w:rsid w:val="00F154A8"/>
    <w:rsid w:val="00F167D9"/>
    <w:rsid w:val="00F16CFC"/>
    <w:rsid w:val="00F17FCB"/>
    <w:rsid w:val="00F20AC4"/>
    <w:rsid w:val="00F20C8D"/>
    <w:rsid w:val="00F223F1"/>
    <w:rsid w:val="00F23872"/>
    <w:rsid w:val="00F24C82"/>
    <w:rsid w:val="00F26D52"/>
    <w:rsid w:val="00F30D94"/>
    <w:rsid w:val="00F31593"/>
    <w:rsid w:val="00F3246A"/>
    <w:rsid w:val="00F32511"/>
    <w:rsid w:val="00F33628"/>
    <w:rsid w:val="00F359DD"/>
    <w:rsid w:val="00F422C1"/>
    <w:rsid w:val="00F423DC"/>
    <w:rsid w:val="00F4575E"/>
    <w:rsid w:val="00F5078B"/>
    <w:rsid w:val="00F50B27"/>
    <w:rsid w:val="00F51F2B"/>
    <w:rsid w:val="00F520A7"/>
    <w:rsid w:val="00F526DC"/>
    <w:rsid w:val="00F52AD4"/>
    <w:rsid w:val="00F53ECD"/>
    <w:rsid w:val="00F542A3"/>
    <w:rsid w:val="00F55781"/>
    <w:rsid w:val="00F5672C"/>
    <w:rsid w:val="00F57AB4"/>
    <w:rsid w:val="00F63799"/>
    <w:rsid w:val="00F64F8E"/>
    <w:rsid w:val="00F66E55"/>
    <w:rsid w:val="00F706D4"/>
    <w:rsid w:val="00F7078B"/>
    <w:rsid w:val="00F726C7"/>
    <w:rsid w:val="00F7305E"/>
    <w:rsid w:val="00F74DA7"/>
    <w:rsid w:val="00F7612A"/>
    <w:rsid w:val="00F76AE2"/>
    <w:rsid w:val="00F7767D"/>
    <w:rsid w:val="00F80888"/>
    <w:rsid w:val="00F80D98"/>
    <w:rsid w:val="00F81551"/>
    <w:rsid w:val="00F81AAF"/>
    <w:rsid w:val="00F8254F"/>
    <w:rsid w:val="00F8264A"/>
    <w:rsid w:val="00F854FA"/>
    <w:rsid w:val="00F8566B"/>
    <w:rsid w:val="00F86B36"/>
    <w:rsid w:val="00F86DDA"/>
    <w:rsid w:val="00F90063"/>
    <w:rsid w:val="00F926D6"/>
    <w:rsid w:val="00F92D39"/>
    <w:rsid w:val="00F93693"/>
    <w:rsid w:val="00F94847"/>
    <w:rsid w:val="00FA2E22"/>
    <w:rsid w:val="00FA5108"/>
    <w:rsid w:val="00FA5849"/>
    <w:rsid w:val="00FA5980"/>
    <w:rsid w:val="00FA6CCD"/>
    <w:rsid w:val="00FB25CF"/>
    <w:rsid w:val="00FB6690"/>
    <w:rsid w:val="00FB6FD6"/>
    <w:rsid w:val="00FB7855"/>
    <w:rsid w:val="00FC0C87"/>
    <w:rsid w:val="00FC32D1"/>
    <w:rsid w:val="00FC3D3A"/>
    <w:rsid w:val="00FC78E6"/>
    <w:rsid w:val="00FD2A48"/>
    <w:rsid w:val="00FD2EB8"/>
    <w:rsid w:val="00FD7A45"/>
    <w:rsid w:val="00FE0121"/>
    <w:rsid w:val="00FE0C87"/>
    <w:rsid w:val="00FE0DBF"/>
    <w:rsid w:val="00FE35F7"/>
    <w:rsid w:val="00FE464A"/>
    <w:rsid w:val="00FE5260"/>
    <w:rsid w:val="00FE5DCB"/>
    <w:rsid w:val="00FE6B17"/>
    <w:rsid w:val="00FE7E19"/>
    <w:rsid w:val="00FF1019"/>
    <w:rsid w:val="00FF3118"/>
    <w:rsid w:val="00FF468F"/>
    <w:rsid w:val="00FF6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D67D55"/>
  <w15:docId w15:val="{AFF40FC4-2CFB-418C-AD19-0108244FF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7FC0"/>
    <w:pPr>
      <w:spacing w:after="0" w:line="240" w:lineRule="auto"/>
    </w:pPr>
    <w:rPr>
      <w:rFonts w:ascii="Times New Roman" w:eastAsia="Times New Roma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76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TableNormal"/>
    <w:uiPriority w:val="46"/>
    <w:rsid w:val="0071769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82739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uiPriority w:val="49"/>
    <w:rsid w:val="0082739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DE16D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E16DF"/>
    <w:rPr>
      <w:rFonts w:ascii="Calibri" w:hAnsi="Calibri" w:cs="Calibri"/>
      <w:noProof/>
    </w:rPr>
  </w:style>
  <w:style w:type="paragraph" w:customStyle="1" w:styleId="EndNoteBibliography">
    <w:name w:val="EndNote Bibliography"/>
    <w:basedOn w:val="Normal"/>
    <w:link w:val="EndNoteBibliographyChar"/>
    <w:rsid w:val="00DE16DF"/>
    <w:rPr>
      <w:rFonts w:ascii="Calibri" w:hAnsi="Calibri" w:cs="Calibri"/>
      <w:noProof/>
    </w:rPr>
  </w:style>
  <w:style w:type="character" w:customStyle="1" w:styleId="EndNoteBibliographyChar">
    <w:name w:val="EndNote Bibliography Char"/>
    <w:basedOn w:val="DefaultParagraphFont"/>
    <w:link w:val="EndNoteBibliography"/>
    <w:rsid w:val="00DE16DF"/>
    <w:rPr>
      <w:rFonts w:ascii="Calibri" w:hAnsi="Calibri" w:cs="Calibri"/>
      <w:noProof/>
    </w:rPr>
  </w:style>
  <w:style w:type="character" w:styleId="Hyperlink">
    <w:name w:val="Hyperlink"/>
    <w:basedOn w:val="DefaultParagraphFont"/>
    <w:uiPriority w:val="99"/>
    <w:unhideWhenUsed/>
    <w:rsid w:val="00E639C3"/>
    <w:rPr>
      <w:color w:val="0563C1" w:themeColor="hyperlink"/>
      <w:u w:val="single"/>
    </w:rPr>
  </w:style>
  <w:style w:type="paragraph" w:styleId="BalloonText">
    <w:name w:val="Balloon Text"/>
    <w:basedOn w:val="Normal"/>
    <w:link w:val="BalloonTextChar"/>
    <w:uiPriority w:val="99"/>
    <w:semiHidden/>
    <w:unhideWhenUsed/>
    <w:rsid w:val="00F76A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6AE2"/>
    <w:rPr>
      <w:rFonts w:ascii="Segoe UI" w:hAnsi="Segoe UI" w:cs="Segoe UI"/>
      <w:sz w:val="18"/>
      <w:szCs w:val="18"/>
    </w:rPr>
  </w:style>
  <w:style w:type="table" w:styleId="GridTable2">
    <w:name w:val="Grid Table 2"/>
    <w:basedOn w:val="TableNormal"/>
    <w:uiPriority w:val="47"/>
    <w:rsid w:val="00E437F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E437F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C6308E"/>
    <w:rPr>
      <w:color w:val="954F72" w:themeColor="followedHyperlink"/>
      <w:u w:val="single"/>
    </w:rPr>
  </w:style>
  <w:style w:type="paragraph" w:styleId="NormalWeb">
    <w:name w:val="Normal (Web)"/>
    <w:basedOn w:val="Normal"/>
    <w:link w:val="NormalWebChar"/>
    <w:uiPriority w:val="99"/>
    <w:unhideWhenUsed/>
    <w:rsid w:val="004D0D50"/>
    <w:pPr>
      <w:spacing w:before="100" w:beforeAutospacing="1" w:after="100" w:afterAutospacing="1"/>
    </w:pPr>
  </w:style>
  <w:style w:type="paragraph" w:styleId="EndnoteText">
    <w:name w:val="endnote text"/>
    <w:basedOn w:val="Normal"/>
    <w:link w:val="EndnoteTextChar"/>
    <w:uiPriority w:val="99"/>
    <w:semiHidden/>
    <w:unhideWhenUsed/>
    <w:rsid w:val="00AC269B"/>
    <w:rPr>
      <w:sz w:val="20"/>
      <w:szCs w:val="20"/>
    </w:rPr>
  </w:style>
  <w:style w:type="character" w:customStyle="1" w:styleId="EndnoteTextChar">
    <w:name w:val="Endnote Text Char"/>
    <w:basedOn w:val="DefaultParagraphFont"/>
    <w:link w:val="EndnoteText"/>
    <w:uiPriority w:val="99"/>
    <w:semiHidden/>
    <w:rsid w:val="00AC269B"/>
    <w:rPr>
      <w:rFonts w:ascii="Times New Roman" w:eastAsia="Times New Roman" w:hAnsi="Times New Roman" w:cs="Times New Roman"/>
      <w:sz w:val="20"/>
      <w:szCs w:val="20"/>
      <w:lang w:eastAsia="zh-CN"/>
    </w:rPr>
  </w:style>
  <w:style w:type="character" w:styleId="EndnoteReference">
    <w:name w:val="endnote reference"/>
    <w:basedOn w:val="DefaultParagraphFont"/>
    <w:uiPriority w:val="99"/>
    <w:semiHidden/>
    <w:unhideWhenUsed/>
    <w:rsid w:val="00AC269B"/>
    <w:rPr>
      <w:vertAlign w:val="superscript"/>
    </w:rPr>
  </w:style>
  <w:style w:type="character" w:styleId="Emphasis">
    <w:name w:val="Emphasis"/>
    <w:basedOn w:val="DefaultParagraphFont"/>
    <w:uiPriority w:val="20"/>
    <w:qFormat/>
    <w:rsid w:val="00617948"/>
    <w:rPr>
      <w:i/>
      <w:iCs/>
    </w:rPr>
  </w:style>
  <w:style w:type="table" w:styleId="GridTable4">
    <w:name w:val="Grid Table 4"/>
    <w:basedOn w:val="TableNormal"/>
    <w:uiPriority w:val="49"/>
    <w:rsid w:val="0077133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3">
    <w:name w:val="Grid Table 1 Light Accent 3"/>
    <w:basedOn w:val="TableNormal"/>
    <w:uiPriority w:val="46"/>
    <w:rsid w:val="00FB6690"/>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B3082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3-Accent3">
    <w:name w:val="List Table 3 Accent 3"/>
    <w:basedOn w:val="TableNormal"/>
    <w:uiPriority w:val="48"/>
    <w:rsid w:val="00B3082A"/>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4-Accent3">
    <w:name w:val="List Table 4 Accent 3"/>
    <w:basedOn w:val="TableNormal"/>
    <w:uiPriority w:val="49"/>
    <w:rsid w:val="00B3082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LineNumber">
    <w:name w:val="line number"/>
    <w:basedOn w:val="DefaultParagraphFont"/>
    <w:uiPriority w:val="99"/>
    <w:semiHidden/>
    <w:unhideWhenUsed/>
    <w:rsid w:val="00945472"/>
  </w:style>
  <w:style w:type="character" w:styleId="UnresolvedMention">
    <w:name w:val="Unresolved Mention"/>
    <w:basedOn w:val="DefaultParagraphFont"/>
    <w:uiPriority w:val="99"/>
    <w:rsid w:val="00D43551"/>
    <w:rPr>
      <w:color w:val="605E5C"/>
      <w:shd w:val="clear" w:color="auto" w:fill="E1DFDD"/>
    </w:rPr>
  </w:style>
  <w:style w:type="character" w:styleId="PlaceholderText">
    <w:name w:val="Placeholder Text"/>
    <w:basedOn w:val="DefaultParagraphFont"/>
    <w:uiPriority w:val="99"/>
    <w:semiHidden/>
    <w:rsid w:val="00D43551"/>
    <w:rPr>
      <w:color w:val="808080"/>
    </w:rPr>
  </w:style>
  <w:style w:type="paragraph" w:customStyle="1" w:styleId="SupplementaryMaterial">
    <w:name w:val="Supplementary Material"/>
    <w:basedOn w:val="Title"/>
    <w:next w:val="Title"/>
    <w:qFormat/>
    <w:rsid w:val="005B4D68"/>
    <w:pPr>
      <w:suppressLineNumbers/>
      <w:spacing w:before="240" w:after="120"/>
      <w:contextualSpacing w:val="0"/>
      <w:jc w:val="center"/>
    </w:pPr>
    <w:rPr>
      <w:rFonts w:ascii="Times New Roman" w:eastAsiaTheme="minorHAnsi" w:hAnsi="Times New Roman" w:cs="Times New Roman"/>
      <w:b/>
      <w:i/>
      <w:spacing w:val="0"/>
      <w:kern w:val="0"/>
      <w:sz w:val="32"/>
      <w:szCs w:val="32"/>
      <w:lang w:eastAsia="en-US"/>
    </w:rPr>
  </w:style>
  <w:style w:type="paragraph" w:styleId="Title">
    <w:name w:val="Title"/>
    <w:basedOn w:val="Normal"/>
    <w:next w:val="Normal"/>
    <w:link w:val="TitleChar"/>
    <w:uiPriority w:val="10"/>
    <w:qFormat/>
    <w:rsid w:val="005B4D6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4D68"/>
    <w:rPr>
      <w:rFonts w:asciiTheme="majorHAnsi" w:eastAsiaTheme="majorEastAsia" w:hAnsiTheme="majorHAnsi" w:cstheme="majorBidi"/>
      <w:spacing w:val="-10"/>
      <w:kern w:val="28"/>
      <w:sz w:val="56"/>
      <w:szCs w:val="56"/>
      <w:lang w:eastAsia="zh-CN"/>
    </w:rPr>
  </w:style>
  <w:style w:type="character" w:customStyle="1" w:styleId="NormalWebChar">
    <w:name w:val="Normal (Web) Char"/>
    <w:basedOn w:val="DefaultParagraphFont"/>
    <w:link w:val="NormalWeb"/>
    <w:uiPriority w:val="99"/>
    <w:rsid w:val="005B4D68"/>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75774">
      <w:bodyDiv w:val="1"/>
      <w:marLeft w:val="0"/>
      <w:marRight w:val="0"/>
      <w:marTop w:val="0"/>
      <w:marBottom w:val="0"/>
      <w:divBdr>
        <w:top w:val="none" w:sz="0" w:space="0" w:color="auto"/>
        <w:left w:val="none" w:sz="0" w:space="0" w:color="auto"/>
        <w:bottom w:val="none" w:sz="0" w:space="0" w:color="auto"/>
        <w:right w:val="none" w:sz="0" w:space="0" w:color="auto"/>
      </w:divBdr>
    </w:div>
    <w:div w:id="65038741">
      <w:bodyDiv w:val="1"/>
      <w:marLeft w:val="0"/>
      <w:marRight w:val="0"/>
      <w:marTop w:val="0"/>
      <w:marBottom w:val="0"/>
      <w:divBdr>
        <w:top w:val="none" w:sz="0" w:space="0" w:color="auto"/>
        <w:left w:val="none" w:sz="0" w:space="0" w:color="auto"/>
        <w:bottom w:val="none" w:sz="0" w:space="0" w:color="auto"/>
        <w:right w:val="none" w:sz="0" w:space="0" w:color="auto"/>
      </w:divBdr>
    </w:div>
    <w:div w:id="123742406">
      <w:bodyDiv w:val="1"/>
      <w:marLeft w:val="0"/>
      <w:marRight w:val="0"/>
      <w:marTop w:val="0"/>
      <w:marBottom w:val="0"/>
      <w:divBdr>
        <w:top w:val="none" w:sz="0" w:space="0" w:color="auto"/>
        <w:left w:val="none" w:sz="0" w:space="0" w:color="auto"/>
        <w:bottom w:val="none" w:sz="0" w:space="0" w:color="auto"/>
        <w:right w:val="none" w:sz="0" w:space="0" w:color="auto"/>
      </w:divBdr>
      <w:divsChild>
        <w:div w:id="1587107279">
          <w:marLeft w:val="0"/>
          <w:marRight w:val="0"/>
          <w:marTop w:val="0"/>
          <w:marBottom w:val="0"/>
          <w:divBdr>
            <w:top w:val="none" w:sz="0" w:space="0" w:color="auto"/>
            <w:left w:val="none" w:sz="0" w:space="0" w:color="auto"/>
            <w:bottom w:val="none" w:sz="0" w:space="0" w:color="auto"/>
            <w:right w:val="none" w:sz="0" w:space="0" w:color="auto"/>
          </w:divBdr>
          <w:divsChild>
            <w:div w:id="1074666213">
              <w:marLeft w:val="0"/>
              <w:marRight w:val="0"/>
              <w:marTop w:val="0"/>
              <w:marBottom w:val="0"/>
              <w:divBdr>
                <w:top w:val="none" w:sz="0" w:space="0" w:color="auto"/>
                <w:left w:val="none" w:sz="0" w:space="0" w:color="auto"/>
                <w:bottom w:val="none" w:sz="0" w:space="0" w:color="auto"/>
                <w:right w:val="none" w:sz="0" w:space="0" w:color="auto"/>
              </w:divBdr>
              <w:divsChild>
                <w:div w:id="54140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94067">
      <w:bodyDiv w:val="1"/>
      <w:marLeft w:val="0"/>
      <w:marRight w:val="0"/>
      <w:marTop w:val="0"/>
      <w:marBottom w:val="0"/>
      <w:divBdr>
        <w:top w:val="none" w:sz="0" w:space="0" w:color="auto"/>
        <w:left w:val="none" w:sz="0" w:space="0" w:color="auto"/>
        <w:bottom w:val="none" w:sz="0" w:space="0" w:color="auto"/>
        <w:right w:val="none" w:sz="0" w:space="0" w:color="auto"/>
      </w:divBdr>
      <w:divsChild>
        <w:div w:id="1551846409">
          <w:marLeft w:val="-240"/>
          <w:marRight w:val="-240"/>
          <w:marTop w:val="0"/>
          <w:marBottom w:val="0"/>
          <w:divBdr>
            <w:top w:val="none" w:sz="0" w:space="0" w:color="auto"/>
            <w:left w:val="none" w:sz="0" w:space="0" w:color="auto"/>
            <w:bottom w:val="none" w:sz="0" w:space="0" w:color="auto"/>
            <w:right w:val="none" w:sz="0" w:space="0" w:color="auto"/>
          </w:divBdr>
          <w:divsChild>
            <w:div w:id="252010762">
              <w:marLeft w:val="0"/>
              <w:marRight w:val="0"/>
              <w:marTop w:val="0"/>
              <w:marBottom w:val="0"/>
              <w:divBdr>
                <w:top w:val="none" w:sz="0" w:space="0" w:color="auto"/>
                <w:left w:val="none" w:sz="0" w:space="0" w:color="auto"/>
                <w:bottom w:val="none" w:sz="0" w:space="0" w:color="auto"/>
                <w:right w:val="none" w:sz="0" w:space="0" w:color="auto"/>
              </w:divBdr>
              <w:divsChild>
                <w:div w:id="690494383">
                  <w:marLeft w:val="0"/>
                  <w:marRight w:val="0"/>
                  <w:marTop w:val="0"/>
                  <w:marBottom w:val="0"/>
                  <w:divBdr>
                    <w:top w:val="none" w:sz="0" w:space="0" w:color="auto"/>
                    <w:left w:val="none" w:sz="0" w:space="0" w:color="auto"/>
                    <w:bottom w:val="none" w:sz="0" w:space="0" w:color="auto"/>
                    <w:right w:val="none" w:sz="0" w:space="0" w:color="auto"/>
                  </w:divBdr>
                  <w:divsChild>
                    <w:div w:id="948312967">
                      <w:marLeft w:val="0"/>
                      <w:marRight w:val="0"/>
                      <w:marTop w:val="0"/>
                      <w:marBottom w:val="0"/>
                      <w:divBdr>
                        <w:top w:val="none" w:sz="0" w:space="0" w:color="auto"/>
                        <w:left w:val="none" w:sz="0" w:space="0" w:color="auto"/>
                        <w:bottom w:val="none" w:sz="0" w:space="0" w:color="auto"/>
                        <w:right w:val="none" w:sz="0" w:space="0" w:color="auto"/>
                      </w:divBdr>
                      <w:divsChild>
                        <w:div w:id="1257134745">
                          <w:marLeft w:val="0"/>
                          <w:marRight w:val="0"/>
                          <w:marTop w:val="0"/>
                          <w:marBottom w:val="0"/>
                          <w:divBdr>
                            <w:top w:val="none" w:sz="0" w:space="0" w:color="auto"/>
                            <w:left w:val="none" w:sz="0" w:space="0" w:color="auto"/>
                            <w:bottom w:val="none" w:sz="0" w:space="0" w:color="auto"/>
                            <w:right w:val="none" w:sz="0" w:space="0" w:color="auto"/>
                          </w:divBdr>
                          <w:divsChild>
                            <w:div w:id="354036594">
                              <w:marLeft w:val="0"/>
                              <w:marRight w:val="0"/>
                              <w:marTop w:val="0"/>
                              <w:marBottom w:val="0"/>
                              <w:divBdr>
                                <w:top w:val="none" w:sz="0" w:space="0" w:color="auto"/>
                                <w:left w:val="none" w:sz="0" w:space="0" w:color="auto"/>
                                <w:bottom w:val="none" w:sz="0" w:space="0" w:color="auto"/>
                                <w:right w:val="none" w:sz="0" w:space="0" w:color="auto"/>
                              </w:divBdr>
                              <w:divsChild>
                                <w:div w:id="158290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393497">
                      <w:marLeft w:val="0"/>
                      <w:marRight w:val="0"/>
                      <w:marTop w:val="0"/>
                      <w:marBottom w:val="0"/>
                      <w:divBdr>
                        <w:top w:val="none" w:sz="0" w:space="0" w:color="auto"/>
                        <w:left w:val="none" w:sz="0" w:space="0" w:color="auto"/>
                        <w:bottom w:val="none" w:sz="0" w:space="0" w:color="auto"/>
                        <w:right w:val="none" w:sz="0" w:space="0" w:color="auto"/>
                      </w:divBdr>
                      <w:divsChild>
                        <w:div w:id="145901943">
                          <w:marLeft w:val="0"/>
                          <w:marRight w:val="0"/>
                          <w:marTop w:val="0"/>
                          <w:marBottom w:val="0"/>
                          <w:divBdr>
                            <w:top w:val="none" w:sz="0" w:space="0" w:color="auto"/>
                            <w:left w:val="none" w:sz="0" w:space="0" w:color="auto"/>
                            <w:bottom w:val="none" w:sz="0" w:space="0" w:color="auto"/>
                            <w:right w:val="none" w:sz="0" w:space="0" w:color="auto"/>
                          </w:divBdr>
                        </w:div>
                        <w:div w:id="341012895">
                          <w:marLeft w:val="0"/>
                          <w:marRight w:val="0"/>
                          <w:marTop w:val="0"/>
                          <w:marBottom w:val="0"/>
                          <w:divBdr>
                            <w:top w:val="none" w:sz="0" w:space="0" w:color="auto"/>
                            <w:left w:val="none" w:sz="0" w:space="0" w:color="auto"/>
                            <w:bottom w:val="none" w:sz="0" w:space="0" w:color="auto"/>
                            <w:right w:val="none" w:sz="0" w:space="0" w:color="auto"/>
                          </w:divBdr>
                          <w:divsChild>
                            <w:div w:id="337734326">
                              <w:marLeft w:val="0"/>
                              <w:marRight w:val="0"/>
                              <w:marTop w:val="0"/>
                              <w:marBottom w:val="0"/>
                              <w:divBdr>
                                <w:top w:val="none" w:sz="0" w:space="0" w:color="auto"/>
                                <w:left w:val="none" w:sz="0" w:space="0" w:color="auto"/>
                                <w:bottom w:val="none" w:sz="0" w:space="0" w:color="auto"/>
                                <w:right w:val="none" w:sz="0" w:space="0" w:color="auto"/>
                              </w:divBdr>
                              <w:divsChild>
                                <w:div w:id="1430812906">
                                  <w:marLeft w:val="0"/>
                                  <w:marRight w:val="0"/>
                                  <w:marTop w:val="0"/>
                                  <w:marBottom w:val="0"/>
                                  <w:divBdr>
                                    <w:top w:val="none" w:sz="0" w:space="0" w:color="auto"/>
                                    <w:left w:val="none" w:sz="0" w:space="0" w:color="auto"/>
                                    <w:bottom w:val="none" w:sz="0" w:space="0" w:color="auto"/>
                                    <w:right w:val="none" w:sz="0" w:space="0" w:color="auto"/>
                                  </w:divBdr>
                                  <w:divsChild>
                                    <w:div w:id="136841622">
                                      <w:marLeft w:val="0"/>
                                      <w:marRight w:val="0"/>
                                      <w:marTop w:val="0"/>
                                      <w:marBottom w:val="0"/>
                                      <w:divBdr>
                                        <w:top w:val="none" w:sz="0" w:space="0" w:color="auto"/>
                                        <w:left w:val="none" w:sz="0" w:space="0" w:color="auto"/>
                                        <w:bottom w:val="none" w:sz="0" w:space="0" w:color="auto"/>
                                        <w:right w:val="none" w:sz="0" w:space="0" w:color="auto"/>
                                      </w:divBdr>
                                      <w:divsChild>
                                        <w:div w:id="1768307069">
                                          <w:marLeft w:val="0"/>
                                          <w:marRight w:val="0"/>
                                          <w:marTop w:val="0"/>
                                          <w:marBottom w:val="0"/>
                                          <w:divBdr>
                                            <w:top w:val="single" w:sz="6" w:space="0" w:color="C6C6C6"/>
                                            <w:left w:val="single" w:sz="6" w:space="0" w:color="C6C6C6"/>
                                            <w:bottom w:val="single" w:sz="6" w:space="0" w:color="C6C6C6"/>
                                            <w:right w:val="none" w:sz="0" w:space="0" w:color="auto"/>
                                          </w:divBdr>
                                        </w:div>
                                      </w:divsChild>
                                    </w:div>
                                    <w:div w:id="906768523">
                                      <w:marLeft w:val="0"/>
                                      <w:marRight w:val="0"/>
                                      <w:marTop w:val="0"/>
                                      <w:marBottom w:val="0"/>
                                      <w:divBdr>
                                        <w:top w:val="none" w:sz="0" w:space="0" w:color="auto"/>
                                        <w:left w:val="none" w:sz="0" w:space="0" w:color="auto"/>
                                        <w:bottom w:val="none" w:sz="0" w:space="0" w:color="auto"/>
                                        <w:right w:val="none" w:sz="0" w:space="0" w:color="auto"/>
                                      </w:divBdr>
                                      <w:divsChild>
                                        <w:div w:id="1000887877">
                                          <w:marLeft w:val="0"/>
                                          <w:marRight w:val="0"/>
                                          <w:marTop w:val="0"/>
                                          <w:marBottom w:val="0"/>
                                          <w:divBdr>
                                            <w:top w:val="single" w:sz="6" w:space="0" w:color="C6C6C6"/>
                                            <w:left w:val="none" w:sz="0" w:space="0" w:color="auto"/>
                                            <w:bottom w:val="single" w:sz="6" w:space="0" w:color="C6C6C6"/>
                                            <w:right w:val="single" w:sz="6" w:space="0" w:color="C6C6C6"/>
                                          </w:divBdr>
                                        </w:div>
                                      </w:divsChild>
                                    </w:div>
                                    <w:div w:id="1252818138">
                                      <w:marLeft w:val="0"/>
                                      <w:marRight w:val="0"/>
                                      <w:marTop w:val="0"/>
                                      <w:marBottom w:val="0"/>
                                      <w:divBdr>
                                        <w:top w:val="none" w:sz="0" w:space="0" w:color="auto"/>
                                        <w:left w:val="none" w:sz="0" w:space="0" w:color="auto"/>
                                        <w:bottom w:val="none" w:sz="0" w:space="0" w:color="auto"/>
                                        <w:right w:val="none" w:sz="0" w:space="0" w:color="auto"/>
                                      </w:divBdr>
                                      <w:divsChild>
                                        <w:div w:id="151376268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129427876">
                                  <w:marLeft w:val="0"/>
                                  <w:marRight w:val="0"/>
                                  <w:marTop w:val="0"/>
                                  <w:marBottom w:val="0"/>
                                  <w:divBdr>
                                    <w:top w:val="none" w:sz="0" w:space="0" w:color="auto"/>
                                    <w:left w:val="none" w:sz="0" w:space="0" w:color="auto"/>
                                    <w:bottom w:val="none" w:sz="0" w:space="0" w:color="auto"/>
                                    <w:right w:val="none" w:sz="0" w:space="0" w:color="auto"/>
                                  </w:divBdr>
                                  <w:divsChild>
                                    <w:div w:id="1158497525">
                                      <w:marLeft w:val="0"/>
                                      <w:marRight w:val="0"/>
                                      <w:marTop w:val="0"/>
                                      <w:marBottom w:val="0"/>
                                      <w:divBdr>
                                        <w:top w:val="none" w:sz="0" w:space="0" w:color="auto"/>
                                        <w:left w:val="none" w:sz="0" w:space="0" w:color="auto"/>
                                        <w:bottom w:val="none" w:sz="0" w:space="0" w:color="auto"/>
                                        <w:right w:val="none" w:sz="0" w:space="0" w:color="auto"/>
                                      </w:divBdr>
                                      <w:divsChild>
                                        <w:div w:id="161378165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477188199">
                                      <w:marLeft w:val="0"/>
                                      <w:marRight w:val="0"/>
                                      <w:marTop w:val="0"/>
                                      <w:marBottom w:val="0"/>
                                      <w:divBdr>
                                        <w:top w:val="none" w:sz="0" w:space="0" w:color="auto"/>
                                        <w:left w:val="none" w:sz="0" w:space="0" w:color="auto"/>
                                        <w:bottom w:val="none" w:sz="0" w:space="0" w:color="auto"/>
                                        <w:right w:val="none" w:sz="0" w:space="0" w:color="auto"/>
                                      </w:divBdr>
                                      <w:divsChild>
                                        <w:div w:id="211413050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0883265">
                                      <w:marLeft w:val="0"/>
                                      <w:marRight w:val="0"/>
                                      <w:marTop w:val="0"/>
                                      <w:marBottom w:val="0"/>
                                      <w:divBdr>
                                        <w:top w:val="none" w:sz="0" w:space="0" w:color="auto"/>
                                        <w:left w:val="none" w:sz="0" w:space="0" w:color="auto"/>
                                        <w:bottom w:val="none" w:sz="0" w:space="0" w:color="auto"/>
                                        <w:right w:val="none" w:sz="0" w:space="0" w:color="auto"/>
                                      </w:divBdr>
                                      <w:divsChild>
                                        <w:div w:id="75891079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061173005">
                                  <w:marLeft w:val="0"/>
                                  <w:marRight w:val="0"/>
                                  <w:marTop w:val="0"/>
                                  <w:marBottom w:val="0"/>
                                  <w:divBdr>
                                    <w:top w:val="none" w:sz="0" w:space="0" w:color="auto"/>
                                    <w:left w:val="none" w:sz="0" w:space="0" w:color="auto"/>
                                    <w:bottom w:val="none" w:sz="0" w:space="0" w:color="auto"/>
                                    <w:right w:val="none" w:sz="0" w:space="0" w:color="auto"/>
                                  </w:divBdr>
                                  <w:divsChild>
                                    <w:div w:id="991446232">
                                      <w:marLeft w:val="0"/>
                                      <w:marRight w:val="0"/>
                                      <w:marTop w:val="0"/>
                                      <w:marBottom w:val="0"/>
                                      <w:divBdr>
                                        <w:top w:val="none" w:sz="0" w:space="0" w:color="auto"/>
                                        <w:left w:val="none" w:sz="0" w:space="0" w:color="auto"/>
                                        <w:bottom w:val="none" w:sz="0" w:space="0" w:color="auto"/>
                                        <w:right w:val="none" w:sz="0" w:space="0" w:color="auto"/>
                                      </w:divBdr>
                                      <w:divsChild>
                                        <w:div w:id="1013385722">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516846233">
                                      <w:marLeft w:val="0"/>
                                      <w:marRight w:val="0"/>
                                      <w:marTop w:val="0"/>
                                      <w:marBottom w:val="0"/>
                                      <w:divBdr>
                                        <w:top w:val="none" w:sz="0" w:space="0" w:color="auto"/>
                                        <w:left w:val="none" w:sz="0" w:space="0" w:color="auto"/>
                                        <w:bottom w:val="none" w:sz="0" w:space="0" w:color="auto"/>
                                        <w:right w:val="none" w:sz="0" w:space="0" w:color="auto"/>
                                      </w:divBdr>
                                      <w:divsChild>
                                        <w:div w:id="929390965">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20165555">
                                      <w:marLeft w:val="0"/>
                                      <w:marRight w:val="0"/>
                                      <w:marTop w:val="0"/>
                                      <w:marBottom w:val="0"/>
                                      <w:divBdr>
                                        <w:top w:val="none" w:sz="0" w:space="0" w:color="auto"/>
                                        <w:left w:val="none" w:sz="0" w:space="0" w:color="auto"/>
                                        <w:bottom w:val="none" w:sz="0" w:space="0" w:color="auto"/>
                                        <w:right w:val="none" w:sz="0" w:space="0" w:color="auto"/>
                                      </w:divBdr>
                                      <w:divsChild>
                                        <w:div w:id="168744571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254170622">
                                  <w:marLeft w:val="0"/>
                                  <w:marRight w:val="0"/>
                                  <w:marTop w:val="0"/>
                                  <w:marBottom w:val="0"/>
                                  <w:divBdr>
                                    <w:top w:val="none" w:sz="0" w:space="0" w:color="auto"/>
                                    <w:left w:val="none" w:sz="0" w:space="0" w:color="auto"/>
                                    <w:bottom w:val="none" w:sz="0" w:space="0" w:color="auto"/>
                                    <w:right w:val="none" w:sz="0" w:space="0" w:color="auto"/>
                                  </w:divBdr>
                                  <w:divsChild>
                                    <w:div w:id="1713731389">
                                      <w:marLeft w:val="0"/>
                                      <w:marRight w:val="0"/>
                                      <w:marTop w:val="0"/>
                                      <w:marBottom w:val="0"/>
                                      <w:divBdr>
                                        <w:top w:val="none" w:sz="0" w:space="0" w:color="auto"/>
                                        <w:left w:val="none" w:sz="0" w:space="0" w:color="auto"/>
                                        <w:bottom w:val="none" w:sz="0" w:space="0" w:color="auto"/>
                                        <w:right w:val="none" w:sz="0" w:space="0" w:color="auto"/>
                                      </w:divBdr>
                                      <w:divsChild>
                                        <w:div w:id="153873863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053572055">
                                      <w:marLeft w:val="0"/>
                                      <w:marRight w:val="0"/>
                                      <w:marTop w:val="0"/>
                                      <w:marBottom w:val="0"/>
                                      <w:divBdr>
                                        <w:top w:val="none" w:sz="0" w:space="0" w:color="auto"/>
                                        <w:left w:val="none" w:sz="0" w:space="0" w:color="auto"/>
                                        <w:bottom w:val="none" w:sz="0" w:space="0" w:color="auto"/>
                                        <w:right w:val="none" w:sz="0" w:space="0" w:color="auto"/>
                                      </w:divBdr>
                                      <w:divsChild>
                                        <w:div w:id="211709049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171263731">
                                      <w:marLeft w:val="0"/>
                                      <w:marRight w:val="0"/>
                                      <w:marTop w:val="0"/>
                                      <w:marBottom w:val="0"/>
                                      <w:divBdr>
                                        <w:top w:val="none" w:sz="0" w:space="0" w:color="auto"/>
                                        <w:left w:val="none" w:sz="0" w:space="0" w:color="auto"/>
                                        <w:bottom w:val="none" w:sz="0" w:space="0" w:color="auto"/>
                                        <w:right w:val="none" w:sz="0" w:space="0" w:color="auto"/>
                                      </w:divBdr>
                                      <w:divsChild>
                                        <w:div w:id="4584008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070765245">
                                  <w:marLeft w:val="0"/>
                                  <w:marRight w:val="0"/>
                                  <w:marTop w:val="0"/>
                                  <w:marBottom w:val="0"/>
                                  <w:divBdr>
                                    <w:top w:val="none" w:sz="0" w:space="0" w:color="auto"/>
                                    <w:left w:val="none" w:sz="0" w:space="0" w:color="auto"/>
                                    <w:bottom w:val="none" w:sz="0" w:space="0" w:color="auto"/>
                                    <w:right w:val="none" w:sz="0" w:space="0" w:color="auto"/>
                                  </w:divBdr>
                                  <w:divsChild>
                                    <w:div w:id="67969840">
                                      <w:marLeft w:val="0"/>
                                      <w:marRight w:val="0"/>
                                      <w:marTop w:val="0"/>
                                      <w:marBottom w:val="0"/>
                                      <w:divBdr>
                                        <w:top w:val="none" w:sz="0" w:space="0" w:color="auto"/>
                                        <w:left w:val="none" w:sz="0" w:space="0" w:color="auto"/>
                                        <w:bottom w:val="none" w:sz="0" w:space="0" w:color="auto"/>
                                        <w:right w:val="none" w:sz="0" w:space="0" w:color="auto"/>
                                      </w:divBdr>
                                      <w:divsChild>
                                        <w:div w:id="1555122735">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0876909">
                                      <w:marLeft w:val="0"/>
                                      <w:marRight w:val="0"/>
                                      <w:marTop w:val="0"/>
                                      <w:marBottom w:val="0"/>
                                      <w:divBdr>
                                        <w:top w:val="none" w:sz="0" w:space="0" w:color="auto"/>
                                        <w:left w:val="none" w:sz="0" w:space="0" w:color="auto"/>
                                        <w:bottom w:val="none" w:sz="0" w:space="0" w:color="auto"/>
                                        <w:right w:val="none" w:sz="0" w:space="0" w:color="auto"/>
                                      </w:divBdr>
                                      <w:divsChild>
                                        <w:div w:id="2486728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370612289">
                                      <w:marLeft w:val="0"/>
                                      <w:marRight w:val="0"/>
                                      <w:marTop w:val="0"/>
                                      <w:marBottom w:val="0"/>
                                      <w:divBdr>
                                        <w:top w:val="none" w:sz="0" w:space="0" w:color="auto"/>
                                        <w:left w:val="none" w:sz="0" w:space="0" w:color="auto"/>
                                        <w:bottom w:val="none" w:sz="0" w:space="0" w:color="auto"/>
                                        <w:right w:val="none" w:sz="0" w:space="0" w:color="auto"/>
                                      </w:divBdr>
                                      <w:divsChild>
                                        <w:div w:id="19784841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747195218">
                              <w:marLeft w:val="0"/>
                              <w:marRight w:val="0"/>
                              <w:marTop w:val="0"/>
                              <w:marBottom w:val="0"/>
                              <w:divBdr>
                                <w:top w:val="none" w:sz="0" w:space="0" w:color="auto"/>
                                <w:left w:val="none" w:sz="0" w:space="0" w:color="auto"/>
                                <w:bottom w:val="none" w:sz="0" w:space="0" w:color="auto"/>
                                <w:right w:val="none" w:sz="0" w:space="0" w:color="auto"/>
                              </w:divBdr>
                              <w:divsChild>
                                <w:div w:id="790251155">
                                  <w:marLeft w:val="0"/>
                                  <w:marRight w:val="0"/>
                                  <w:marTop w:val="0"/>
                                  <w:marBottom w:val="0"/>
                                  <w:divBdr>
                                    <w:top w:val="none" w:sz="0" w:space="0" w:color="auto"/>
                                    <w:left w:val="none" w:sz="0" w:space="0" w:color="auto"/>
                                    <w:bottom w:val="none" w:sz="0" w:space="0" w:color="auto"/>
                                    <w:right w:val="none" w:sz="0" w:space="0" w:color="auto"/>
                                  </w:divBdr>
                                  <w:divsChild>
                                    <w:div w:id="2078358814">
                                      <w:marLeft w:val="0"/>
                                      <w:marRight w:val="0"/>
                                      <w:marTop w:val="0"/>
                                      <w:marBottom w:val="0"/>
                                      <w:divBdr>
                                        <w:top w:val="none" w:sz="0" w:space="0" w:color="auto"/>
                                        <w:left w:val="none" w:sz="0" w:space="0" w:color="auto"/>
                                        <w:bottom w:val="none" w:sz="0" w:space="0" w:color="auto"/>
                                        <w:right w:val="none" w:sz="0" w:space="0" w:color="auto"/>
                                      </w:divBdr>
                                      <w:divsChild>
                                        <w:div w:id="184157654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876770410">
                                      <w:marLeft w:val="0"/>
                                      <w:marRight w:val="0"/>
                                      <w:marTop w:val="0"/>
                                      <w:marBottom w:val="0"/>
                                      <w:divBdr>
                                        <w:top w:val="none" w:sz="0" w:space="0" w:color="auto"/>
                                        <w:left w:val="none" w:sz="0" w:space="0" w:color="auto"/>
                                        <w:bottom w:val="none" w:sz="0" w:space="0" w:color="auto"/>
                                        <w:right w:val="none" w:sz="0" w:space="0" w:color="auto"/>
                                      </w:divBdr>
                                      <w:divsChild>
                                        <w:div w:id="96331593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917781143">
                                      <w:marLeft w:val="0"/>
                                      <w:marRight w:val="0"/>
                                      <w:marTop w:val="0"/>
                                      <w:marBottom w:val="0"/>
                                      <w:divBdr>
                                        <w:top w:val="none" w:sz="0" w:space="0" w:color="auto"/>
                                        <w:left w:val="none" w:sz="0" w:space="0" w:color="auto"/>
                                        <w:bottom w:val="none" w:sz="0" w:space="0" w:color="auto"/>
                                        <w:right w:val="none" w:sz="0" w:space="0" w:color="auto"/>
                                      </w:divBdr>
                                      <w:divsChild>
                                        <w:div w:id="1892763152">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179588207">
                                      <w:marLeft w:val="0"/>
                                      <w:marRight w:val="0"/>
                                      <w:marTop w:val="0"/>
                                      <w:marBottom w:val="0"/>
                                      <w:divBdr>
                                        <w:top w:val="none" w:sz="0" w:space="0" w:color="auto"/>
                                        <w:left w:val="none" w:sz="0" w:space="0" w:color="auto"/>
                                        <w:bottom w:val="none" w:sz="0" w:space="0" w:color="auto"/>
                                        <w:right w:val="none" w:sz="0" w:space="0" w:color="auto"/>
                                      </w:divBdr>
                                      <w:divsChild>
                                        <w:div w:id="77000557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69625128">
                                  <w:marLeft w:val="0"/>
                                  <w:marRight w:val="0"/>
                                  <w:marTop w:val="0"/>
                                  <w:marBottom w:val="0"/>
                                  <w:divBdr>
                                    <w:top w:val="none" w:sz="0" w:space="0" w:color="auto"/>
                                    <w:left w:val="none" w:sz="0" w:space="0" w:color="auto"/>
                                    <w:bottom w:val="none" w:sz="0" w:space="0" w:color="auto"/>
                                    <w:right w:val="none" w:sz="0" w:space="0" w:color="auto"/>
                                  </w:divBdr>
                                  <w:divsChild>
                                    <w:div w:id="666909542">
                                      <w:marLeft w:val="0"/>
                                      <w:marRight w:val="0"/>
                                      <w:marTop w:val="0"/>
                                      <w:marBottom w:val="0"/>
                                      <w:divBdr>
                                        <w:top w:val="none" w:sz="0" w:space="0" w:color="auto"/>
                                        <w:left w:val="none" w:sz="0" w:space="0" w:color="auto"/>
                                        <w:bottom w:val="none" w:sz="0" w:space="0" w:color="auto"/>
                                        <w:right w:val="none" w:sz="0" w:space="0" w:color="auto"/>
                                      </w:divBdr>
                                      <w:divsChild>
                                        <w:div w:id="20657437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408424913">
                                      <w:marLeft w:val="0"/>
                                      <w:marRight w:val="0"/>
                                      <w:marTop w:val="0"/>
                                      <w:marBottom w:val="0"/>
                                      <w:divBdr>
                                        <w:top w:val="none" w:sz="0" w:space="0" w:color="auto"/>
                                        <w:left w:val="none" w:sz="0" w:space="0" w:color="auto"/>
                                        <w:bottom w:val="none" w:sz="0" w:space="0" w:color="auto"/>
                                        <w:right w:val="none" w:sz="0" w:space="0" w:color="auto"/>
                                      </w:divBdr>
                                      <w:divsChild>
                                        <w:div w:id="134042689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725718678">
                                      <w:marLeft w:val="0"/>
                                      <w:marRight w:val="0"/>
                                      <w:marTop w:val="0"/>
                                      <w:marBottom w:val="0"/>
                                      <w:divBdr>
                                        <w:top w:val="none" w:sz="0" w:space="0" w:color="auto"/>
                                        <w:left w:val="none" w:sz="0" w:space="0" w:color="auto"/>
                                        <w:bottom w:val="none" w:sz="0" w:space="0" w:color="auto"/>
                                        <w:right w:val="none" w:sz="0" w:space="0" w:color="auto"/>
                                      </w:divBdr>
                                      <w:divsChild>
                                        <w:div w:id="49599584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887111367">
                                      <w:marLeft w:val="0"/>
                                      <w:marRight w:val="0"/>
                                      <w:marTop w:val="0"/>
                                      <w:marBottom w:val="0"/>
                                      <w:divBdr>
                                        <w:top w:val="none" w:sz="0" w:space="0" w:color="auto"/>
                                        <w:left w:val="none" w:sz="0" w:space="0" w:color="auto"/>
                                        <w:bottom w:val="none" w:sz="0" w:space="0" w:color="auto"/>
                                        <w:right w:val="none" w:sz="0" w:space="0" w:color="auto"/>
                                      </w:divBdr>
                                      <w:divsChild>
                                        <w:div w:id="4399311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256328202">
                                  <w:marLeft w:val="0"/>
                                  <w:marRight w:val="0"/>
                                  <w:marTop w:val="0"/>
                                  <w:marBottom w:val="0"/>
                                  <w:divBdr>
                                    <w:top w:val="none" w:sz="0" w:space="0" w:color="auto"/>
                                    <w:left w:val="none" w:sz="0" w:space="0" w:color="auto"/>
                                    <w:bottom w:val="none" w:sz="0" w:space="0" w:color="auto"/>
                                    <w:right w:val="none" w:sz="0" w:space="0" w:color="auto"/>
                                  </w:divBdr>
                                  <w:divsChild>
                                    <w:div w:id="1036807471">
                                      <w:marLeft w:val="0"/>
                                      <w:marRight w:val="0"/>
                                      <w:marTop w:val="0"/>
                                      <w:marBottom w:val="0"/>
                                      <w:divBdr>
                                        <w:top w:val="none" w:sz="0" w:space="0" w:color="auto"/>
                                        <w:left w:val="none" w:sz="0" w:space="0" w:color="auto"/>
                                        <w:bottom w:val="none" w:sz="0" w:space="0" w:color="auto"/>
                                        <w:right w:val="none" w:sz="0" w:space="0" w:color="auto"/>
                                      </w:divBdr>
                                      <w:divsChild>
                                        <w:div w:id="133025484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881286905">
                                      <w:marLeft w:val="0"/>
                                      <w:marRight w:val="0"/>
                                      <w:marTop w:val="0"/>
                                      <w:marBottom w:val="0"/>
                                      <w:divBdr>
                                        <w:top w:val="none" w:sz="0" w:space="0" w:color="auto"/>
                                        <w:left w:val="none" w:sz="0" w:space="0" w:color="auto"/>
                                        <w:bottom w:val="none" w:sz="0" w:space="0" w:color="auto"/>
                                        <w:right w:val="none" w:sz="0" w:space="0" w:color="auto"/>
                                      </w:divBdr>
                                      <w:divsChild>
                                        <w:div w:id="122934302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434518718">
                                      <w:marLeft w:val="0"/>
                                      <w:marRight w:val="0"/>
                                      <w:marTop w:val="0"/>
                                      <w:marBottom w:val="0"/>
                                      <w:divBdr>
                                        <w:top w:val="none" w:sz="0" w:space="0" w:color="auto"/>
                                        <w:left w:val="none" w:sz="0" w:space="0" w:color="auto"/>
                                        <w:bottom w:val="none" w:sz="0" w:space="0" w:color="auto"/>
                                        <w:right w:val="none" w:sz="0" w:space="0" w:color="auto"/>
                                      </w:divBdr>
                                      <w:divsChild>
                                        <w:div w:id="178345393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76642554">
                                      <w:marLeft w:val="0"/>
                                      <w:marRight w:val="0"/>
                                      <w:marTop w:val="0"/>
                                      <w:marBottom w:val="0"/>
                                      <w:divBdr>
                                        <w:top w:val="none" w:sz="0" w:space="0" w:color="auto"/>
                                        <w:left w:val="none" w:sz="0" w:space="0" w:color="auto"/>
                                        <w:bottom w:val="none" w:sz="0" w:space="0" w:color="auto"/>
                                        <w:right w:val="none" w:sz="0" w:space="0" w:color="auto"/>
                                      </w:divBdr>
                                      <w:divsChild>
                                        <w:div w:id="172452679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707800571">
                                  <w:marLeft w:val="0"/>
                                  <w:marRight w:val="0"/>
                                  <w:marTop w:val="0"/>
                                  <w:marBottom w:val="0"/>
                                  <w:divBdr>
                                    <w:top w:val="none" w:sz="0" w:space="0" w:color="auto"/>
                                    <w:left w:val="none" w:sz="0" w:space="0" w:color="auto"/>
                                    <w:bottom w:val="none" w:sz="0" w:space="0" w:color="auto"/>
                                    <w:right w:val="none" w:sz="0" w:space="0" w:color="auto"/>
                                  </w:divBdr>
                                  <w:divsChild>
                                    <w:div w:id="1977298175">
                                      <w:marLeft w:val="0"/>
                                      <w:marRight w:val="0"/>
                                      <w:marTop w:val="0"/>
                                      <w:marBottom w:val="0"/>
                                      <w:divBdr>
                                        <w:top w:val="none" w:sz="0" w:space="0" w:color="auto"/>
                                        <w:left w:val="none" w:sz="0" w:space="0" w:color="auto"/>
                                        <w:bottom w:val="none" w:sz="0" w:space="0" w:color="auto"/>
                                        <w:right w:val="none" w:sz="0" w:space="0" w:color="auto"/>
                                      </w:divBdr>
                                      <w:divsChild>
                                        <w:div w:id="1608002032">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676733622">
                                      <w:marLeft w:val="0"/>
                                      <w:marRight w:val="0"/>
                                      <w:marTop w:val="0"/>
                                      <w:marBottom w:val="0"/>
                                      <w:divBdr>
                                        <w:top w:val="none" w:sz="0" w:space="0" w:color="auto"/>
                                        <w:left w:val="none" w:sz="0" w:space="0" w:color="auto"/>
                                        <w:bottom w:val="none" w:sz="0" w:space="0" w:color="auto"/>
                                        <w:right w:val="none" w:sz="0" w:space="0" w:color="auto"/>
                                      </w:divBdr>
                                      <w:divsChild>
                                        <w:div w:id="1311977963">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21372896">
                                      <w:marLeft w:val="0"/>
                                      <w:marRight w:val="0"/>
                                      <w:marTop w:val="0"/>
                                      <w:marBottom w:val="0"/>
                                      <w:divBdr>
                                        <w:top w:val="none" w:sz="0" w:space="0" w:color="auto"/>
                                        <w:left w:val="none" w:sz="0" w:space="0" w:color="auto"/>
                                        <w:bottom w:val="none" w:sz="0" w:space="0" w:color="auto"/>
                                        <w:right w:val="none" w:sz="0" w:space="0" w:color="auto"/>
                                      </w:divBdr>
                                      <w:divsChild>
                                        <w:div w:id="58275927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97008267">
                                      <w:marLeft w:val="0"/>
                                      <w:marRight w:val="0"/>
                                      <w:marTop w:val="0"/>
                                      <w:marBottom w:val="0"/>
                                      <w:divBdr>
                                        <w:top w:val="none" w:sz="0" w:space="0" w:color="auto"/>
                                        <w:left w:val="none" w:sz="0" w:space="0" w:color="auto"/>
                                        <w:bottom w:val="none" w:sz="0" w:space="0" w:color="auto"/>
                                        <w:right w:val="none" w:sz="0" w:space="0" w:color="auto"/>
                                      </w:divBdr>
                                      <w:divsChild>
                                        <w:div w:id="729184715">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654072526">
                                  <w:marLeft w:val="0"/>
                                  <w:marRight w:val="0"/>
                                  <w:marTop w:val="0"/>
                                  <w:marBottom w:val="0"/>
                                  <w:divBdr>
                                    <w:top w:val="none" w:sz="0" w:space="0" w:color="auto"/>
                                    <w:left w:val="none" w:sz="0" w:space="0" w:color="auto"/>
                                    <w:bottom w:val="none" w:sz="0" w:space="0" w:color="auto"/>
                                    <w:right w:val="none" w:sz="0" w:space="0" w:color="auto"/>
                                  </w:divBdr>
                                  <w:divsChild>
                                    <w:div w:id="2086604695">
                                      <w:marLeft w:val="0"/>
                                      <w:marRight w:val="0"/>
                                      <w:marTop w:val="0"/>
                                      <w:marBottom w:val="0"/>
                                      <w:divBdr>
                                        <w:top w:val="none" w:sz="0" w:space="0" w:color="auto"/>
                                        <w:left w:val="none" w:sz="0" w:space="0" w:color="auto"/>
                                        <w:bottom w:val="none" w:sz="0" w:space="0" w:color="auto"/>
                                        <w:right w:val="none" w:sz="0" w:space="0" w:color="auto"/>
                                      </w:divBdr>
                                      <w:divsChild>
                                        <w:div w:id="262497083">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20462229">
                                      <w:marLeft w:val="0"/>
                                      <w:marRight w:val="0"/>
                                      <w:marTop w:val="0"/>
                                      <w:marBottom w:val="0"/>
                                      <w:divBdr>
                                        <w:top w:val="none" w:sz="0" w:space="0" w:color="auto"/>
                                        <w:left w:val="none" w:sz="0" w:space="0" w:color="auto"/>
                                        <w:bottom w:val="none" w:sz="0" w:space="0" w:color="auto"/>
                                        <w:right w:val="none" w:sz="0" w:space="0" w:color="auto"/>
                                      </w:divBdr>
                                      <w:divsChild>
                                        <w:div w:id="67091149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704870702">
                                      <w:marLeft w:val="0"/>
                                      <w:marRight w:val="0"/>
                                      <w:marTop w:val="0"/>
                                      <w:marBottom w:val="0"/>
                                      <w:divBdr>
                                        <w:top w:val="none" w:sz="0" w:space="0" w:color="auto"/>
                                        <w:left w:val="none" w:sz="0" w:space="0" w:color="auto"/>
                                        <w:bottom w:val="none" w:sz="0" w:space="0" w:color="auto"/>
                                        <w:right w:val="none" w:sz="0" w:space="0" w:color="auto"/>
                                      </w:divBdr>
                                      <w:divsChild>
                                        <w:div w:id="569660346">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1861360309">
                                      <w:marLeft w:val="0"/>
                                      <w:marRight w:val="0"/>
                                      <w:marTop w:val="0"/>
                                      <w:marBottom w:val="0"/>
                                      <w:divBdr>
                                        <w:top w:val="none" w:sz="0" w:space="0" w:color="auto"/>
                                        <w:left w:val="none" w:sz="0" w:space="0" w:color="auto"/>
                                        <w:bottom w:val="none" w:sz="0" w:space="0" w:color="auto"/>
                                        <w:right w:val="none" w:sz="0" w:space="0" w:color="auto"/>
                                      </w:divBdr>
                                      <w:divsChild>
                                        <w:div w:id="18378462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 w:id="265885796">
      <w:bodyDiv w:val="1"/>
      <w:marLeft w:val="0"/>
      <w:marRight w:val="0"/>
      <w:marTop w:val="0"/>
      <w:marBottom w:val="0"/>
      <w:divBdr>
        <w:top w:val="none" w:sz="0" w:space="0" w:color="auto"/>
        <w:left w:val="none" w:sz="0" w:space="0" w:color="auto"/>
        <w:bottom w:val="none" w:sz="0" w:space="0" w:color="auto"/>
        <w:right w:val="none" w:sz="0" w:space="0" w:color="auto"/>
      </w:divBdr>
    </w:div>
    <w:div w:id="272446226">
      <w:bodyDiv w:val="1"/>
      <w:marLeft w:val="0"/>
      <w:marRight w:val="0"/>
      <w:marTop w:val="0"/>
      <w:marBottom w:val="0"/>
      <w:divBdr>
        <w:top w:val="none" w:sz="0" w:space="0" w:color="auto"/>
        <w:left w:val="none" w:sz="0" w:space="0" w:color="auto"/>
        <w:bottom w:val="none" w:sz="0" w:space="0" w:color="auto"/>
        <w:right w:val="none" w:sz="0" w:space="0" w:color="auto"/>
      </w:divBdr>
    </w:div>
    <w:div w:id="281114859">
      <w:bodyDiv w:val="1"/>
      <w:marLeft w:val="0"/>
      <w:marRight w:val="0"/>
      <w:marTop w:val="0"/>
      <w:marBottom w:val="0"/>
      <w:divBdr>
        <w:top w:val="none" w:sz="0" w:space="0" w:color="auto"/>
        <w:left w:val="none" w:sz="0" w:space="0" w:color="auto"/>
        <w:bottom w:val="none" w:sz="0" w:space="0" w:color="auto"/>
        <w:right w:val="none" w:sz="0" w:space="0" w:color="auto"/>
      </w:divBdr>
    </w:div>
    <w:div w:id="414860828">
      <w:bodyDiv w:val="1"/>
      <w:marLeft w:val="0"/>
      <w:marRight w:val="0"/>
      <w:marTop w:val="0"/>
      <w:marBottom w:val="0"/>
      <w:divBdr>
        <w:top w:val="none" w:sz="0" w:space="0" w:color="auto"/>
        <w:left w:val="none" w:sz="0" w:space="0" w:color="auto"/>
        <w:bottom w:val="none" w:sz="0" w:space="0" w:color="auto"/>
        <w:right w:val="none" w:sz="0" w:space="0" w:color="auto"/>
      </w:divBdr>
    </w:div>
    <w:div w:id="550965669">
      <w:bodyDiv w:val="1"/>
      <w:marLeft w:val="0"/>
      <w:marRight w:val="0"/>
      <w:marTop w:val="0"/>
      <w:marBottom w:val="0"/>
      <w:divBdr>
        <w:top w:val="none" w:sz="0" w:space="0" w:color="auto"/>
        <w:left w:val="none" w:sz="0" w:space="0" w:color="auto"/>
        <w:bottom w:val="none" w:sz="0" w:space="0" w:color="auto"/>
        <w:right w:val="none" w:sz="0" w:space="0" w:color="auto"/>
      </w:divBdr>
    </w:div>
    <w:div w:id="595098454">
      <w:bodyDiv w:val="1"/>
      <w:marLeft w:val="0"/>
      <w:marRight w:val="0"/>
      <w:marTop w:val="0"/>
      <w:marBottom w:val="0"/>
      <w:divBdr>
        <w:top w:val="none" w:sz="0" w:space="0" w:color="auto"/>
        <w:left w:val="none" w:sz="0" w:space="0" w:color="auto"/>
        <w:bottom w:val="none" w:sz="0" w:space="0" w:color="auto"/>
        <w:right w:val="none" w:sz="0" w:space="0" w:color="auto"/>
      </w:divBdr>
    </w:div>
    <w:div w:id="626009632">
      <w:bodyDiv w:val="1"/>
      <w:marLeft w:val="0"/>
      <w:marRight w:val="0"/>
      <w:marTop w:val="0"/>
      <w:marBottom w:val="0"/>
      <w:divBdr>
        <w:top w:val="none" w:sz="0" w:space="0" w:color="auto"/>
        <w:left w:val="none" w:sz="0" w:space="0" w:color="auto"/>
        <w:bottom w:val="none" w:sz="0" w:space="0" w:color="auto"/>
        <w:right w:val="none" w:sz="0" w:space="0" w:color="auto"/>
      </w:divBdr>
    </w:div>
    <w:div w:id="634869178">
      <w:bodyDiv w:val="1"/>
      <w:marLeft w:val="0"/>
      <w:marRight w:val="0"/>
      <w:marTop w:val="0"/>
      <w:marBottom w:val="0"/>
      <w:divBdr>
        <w:top w:val="none" w:sz="0" w:space="0" w:color="auto"/>
        <w:left w:val="none" w:sz="0" w:space="0" w:color="auto"/>
        <w:bottom w:val="none" w:sz="0" w:space="0" w:color="auto"/>
        <w:right w:val="none" w:sz="0" w:space="0" w:color="auto"/>
      </w:divBdr>
    </w:div>
    <w:div w:id="674847564">
      <w:bodyDiv w:val="1"/>
      <w:marLeft w:val="0"/>
      <w:marRight w:val="0"/>
      <w:marTop w:val="0"/>
      <w:marBottom w:val="0"/>
      <w:divBdr>
        <w:top w:val="none" w:sz="0" w:space="0" w:color="auto"/>
        <w:left w:val="none" w:sz="0" w:space="0" w:color="auto"/>
        <w:bottom w:val="none" w:sz="0" w:space="0" w:color="auto"/>
        <w:right w:val="none" w:sz="0" w:space="0" w:color="auto"/>
      </w:divBdr>
    </w:div>
    <w:div w:id="686560355">
      <w:bodyDiv w:val="1"/>
      <w:marLeft w:val="0"/>
      <w:marRight w:val="0"/>
      <w:marTop w:val="0"/>
      <w:marBottom w:val="0"/>
      <w:divBdr>
        <w:top w:val="none" w:sz="0" w:space="0" w:color="auto"/>
        <w:left w:val="none" w:sz="0" w:space="0" w:color="auto"/>
        <w:bottom w:val="none" w:sz="0" w:space="0" w:color="auto"/>
        <w:right w:val="none" w:sz="0" w:space="0" w:color="auto"/>
      </w:divBdr>
    </w:div>
    <w:div w:id="727218168">
      <w:bodyDiv w:val="1"/>
      <w:marLeft w:val="0"/>
      <w:marRight w:val="0"/>
      <w:marTop w:val="0"/>
      <w:marBottom w:val="0"/>
      <w:divBdr>
        <w:top w:val="none" w:sz="0" w:space="0" w:color="auto"/>
        <w:left w:val="none" w:sz="0" w:space="0" w:color="auto"/>
        <w:bottom w:val="none" w:sz="0" w:space="0" w:color="auto"/>
        <w:right w:val="none" w:sz="0" w:space="0" w:color="auto"/>
      </w:divBdr>
    </w:div>
    <w:div w:id="838810866">
      <w:bodyDiv w:val="1"/>
      <w:marLeft w:val="0"/>
      <w:marRight w:val="0"/>
      <w:marTop w:val="0"/>
      <w:marBottom w:val="0"/>
      <w:divBdr>
        <w:top w:val="none" w:sz="0" w:space="0" w:color="auto"/>
        <w:left w:val="none" w:sz="0" w:space="0" w:color="auto"/>
        <w:bottom w:val="none" w:sz="0" w:space="0" w:color="auto"/>
        <w:right w:val="none" w:sz="0" w:space="0" w:color="auto"/>
      </w:divBdr>
    </w:div>
    <w:div w:id="886723448">
      <w:bodyDiv w:val="1"/>
      <w:marLeft w:val="0"/>
      <w:marRight w:val="0"/>
      <w:marTop w:val="0"/>
      <w:marBottom w:val="0"/>
      <w:divBdr>
        <w:top w:val="none" w:sz="0" w:space="0" w:color="auto"/>
        <w:left w:val="none" w:sz="0" w:space="0" w:color="auto"/>
        <w:bottom w:val="none" w:sz="0" w:space="0" w:color="auto"/>
        <w:right w:val="none" w:sz="0" w:space="0" w:color="auto"/>
      </w:divBdr>
    </w:div>
    <w:div w:id="914822748">
      <w:bodyDiv w:val="1"/>
      <w:marLeft w:val="0"/>
      <w:marRight w:val="0"/>
      <w:marTop w:val="0"/>
      <w:marBottom w:val="0"/>
      <w:divBdr>
        <w:top w:val="none" w:sz="0" w:space="0" w:color="auto"/>
        <w:left w:val="none" w:sz="0" w:space="0" w:color="auto"/>
        <w:bottom w:val="none" w:sz="0" w:space="0" w:color="auto"/>
        <w:right w:val="none" w:sz="0" w:space="0" w:color="auto"/>
      </w:divBdr>
    </w:div>
    <w:div w:id="1008211895">
      <w:bodyDiv w:val="1"/>
      <w:marLeft w:val="0"/>
      <w:marRight w:val="0"/>
      <w:marTop w:val="0"/>
      <w:marBottom w:val="0"/>
      <w:divBdr>
        <w:top w:val="none" w:sz="0" w:space="0" w:color="auto"/>
        <w:left w:val="none" w:sz="0" w:space="0" w:color="auto"/>
        <w:bottom w:val="none" w:sz="0" w:space="0" w:color="auto"/>
        <w:right w:val="none" w:sz="0" w:space="0" w:color="auto"/>
      </w:divBdr>
    </w:div>
    <w:div w:id="1037463271">
      <w:bodyDiv w:val="1"/>
      <w:marLeft w:val="0"/>
      <w:marRight w:val="0"/>
      <w:marTop w:val="0"/>
      <w:marBottom w:val="0"/>
      <w:divBdr>
        <w:top w:val="none" w:sz="0" w:space="0" w:color="auto"/>
        <w:left w:val="none" w:sz="0" w:space="0" w:color="auto"/>
        <w:bottom w:val="none" w:sz="0" w:space="0" w:color="auto"/>
        <w:right w:val="none" w:sz="0" w:space="0" w:color="auto"/>
      </w:divBdr>
    </w:div>
    <w:div w:id="1059130450">
      <w:bodyDiv w:val="1"/>
      <w:marLeft w:val="0"/>
      <w:marRight w:val="0"/>
      <w:marTop w:val="0"/>
      <w:marBottom w:val="0"/>
      <w:divBdr>
        <w:top w:val="none" w:sz="0" w:space="0" w:color="auto"/>
        <w:left w:val="none" w:sz="0" w:space="0" w:color="auto"/>
        <w:bottom w:val="none" w:sz="0" w:space="0" w:color="auto"/>
        <w:right w:val="none" w:sz="0" w:space="0" w:color="auto"/>
      </w:divBdr>
    </w:div>
    <w:div w:id="1062021405">
      <w:bodyDiv w:val="1"/>
      <w:marLeft w:val="0"/>
      <w:marRight w:val="0"/>
      <w:marTop w:val="0"/>
      <w:marBottom w:val="0"/>
      <w:divBdr>
        <w:top w:val="none" w:sz="0" w:space="0" w:color="auto"/>
        <w:left w:val="none" w:sz="0" w:space="0" w:color="auto"/>
        <w:bottom w:val="none" w:sz="0" w:space="0" w:color="auto"/>
        <w:right w:val="none" w:sz="0" w:space="0" w:color="auto"/>
      </w:divBdr>
    </w:div>
    <w:div w:id="1140197810">
      <w:bodyDiv w:val="1"/>
      <w:marLeft w:val="0"/>
      <w:marRight w:val="0"/>
      <w:marTop w:val="0"/>
      <w:marBottom w:val="0"/>
      <w:divBdr>
        <w:top w:val="none" w:sz="0" w:space="0" w:color="auto"/>
        <w:left w:val="none" w:sz="0" w:space="0" w:color="auto"/>
        <w:bottom w:val="none" w:sz="0" w:space="0" w:color="auto"/>
        <w:right w:val="none" w:sz="0" w:space="0" w:color="auto"/>
      </w:divBdr>
    </w:div>
    <w:div w:id="1341588396">
      <w:bodyDiv w:val="1"/>
      <w:marLeft w:val="0"/>
      <w:marRight w:val="0"/>
      <w:marTop w:val="0"/>
      <w:marBottom w:val="0"/>
      <w:divBdr>
        <w:top w:val="none" w:sz="0" w:space="0" w:color="auto"/>
        <w:left w:val="none" w:sz="0" w:space="0" w:color="auto"/>
        <w:bottom w:val="none" w:sz="0" w:space="0" w:color="auto"/>
        <w:right w:val="none" w:sz="0" w:space="0" w:color="auto"/>
      </w:divBdr>
    </w:div>
    <w:div w:id="1383558448">
      <w:bodyDiv w:val="1"/>
      <w:marLeft w:val="0"/>
      <w:marRight w:val="0"/>
      <w:marTop w:val="0"/>
      <w:marBottom w:val="0"/>
      <w:divBdr>
        <w:top w:val="none" w:sz="0" w:space="0" w:color="auto"/>
        <w:left w:val="none" w:sz="0" w:space="0" w:color="auto"/>
        <w:bottom w:val="none" w:sz="0" w:space="0" w:color="auto"/>
        <w:right w:val="none" w:sz="0" w:space="0" w:color="auto"/>
      </w:divBdr>
    </w:div>
    <w:div w:id="1399404314">
      <w:bodyDiv w:val="1"/>
      <w:marLeft w:val="0"/>
      <w:marRight w:val="0"/>
      <w:marTop w:val="0"/>
      <w:marBottom w:val="0"/>
      <w:divBdr>
        <w:top w:val="none" w:sz="0" w:space="0" w:color="auto"/>
        <w:left w:val="none" w:sz="0" w:space="0" w:color="auto"/>
        <w:bottom w:val="none" w:sz="0" w:space="0" w:color="auto"/>
        <w:right w:val="none" w:sz="0" w:space="0" w:color="auto"/>
      </w:divBdr>
    </w:div>
    <w:div w:id="1420517388">
      <w:bodyDiv w:val="1"/>
      <w:marLeft w:val="0"/>
      <w:marRight w:val="0"/>
      <w:marTop w:val="0"/>
      <w:marBottom w:val="0"/>
      <w:divBdr>
        <w:top w:val="none" w:sz="0" w:space="0" w:color="auto"/>
        <w:left w:val="none" w:sz="0" w:space="0" w:color="auto"/>
        <w:bottom w:val="none" w:sz="0" w:space="0" w:color="auto"/>
        <w:right w:val="none" w:sz="0" w:space="0" w:color="auto"/>
      </w:divBdr>
    </w:div>
    <w:div w:id="1535730493">
      <w:bodyDiv w:val="1"/>
      <w:marLeft w:val="0"/>
      <w:marRight w:val="0"/>
      <w:marTop w:val="0"/>
      <w:marBottom w:val="0"/>
      <w:divBdr>
        <w:top w:val="none" w:sz="0" w:space="0" w:color="auto"/>
        <w:left w:val="none" w:sz="0" w:space="0" w:color="auto"/>
        <w:bottom w:val="none" w:sz="0" w:space="0" w:color="auto"/>
        <w:right w:val="none" w:sz="0" w:space="0" w:color="auto"/>
      </w:divBdr>
    </w:div>
    <w:div w:id="1560169144">
      <w:bodyDiv w:val="1"/>
      <w:marLeft w:val="0"/>
      <w:marRight w:val="0"/>
      <w:marTop w:val="0"/>
      <w:marBottom w:val="0"/>
      <w:divBdr>
        <w:top w:val="none" w:sz="0" w:space="0" w:color="auto"/>
        <w:left w:val="none" w:sz="0" w:space="0" w:color="auto"/>
        <w:bottom w:val="none" w:sz="0" w:space="0" w:color="auto"/>
        <w:right w:val="none" w:sz="0" w:space="0" w:color="auto"/>
      </w:divBdr>
    </w:div>
    <w:div w:id="1580603089">
      <w:bodyDiv w:val="1"/>
      <w:marLeft w:val="0"/>
      <w:marRight w:val="0"/>
      <w:marTop w:val="0"/>
      <w:marBottom w:val="0"/>
      <w:divBdr>
        <w:top w:val="none" w:sz="0" w:space="0" w:color="auto"/>
        <w:left w:val="none" w:sz="0" w:space="0" w:color="auto"/>
        <w:bottom w:val="none" w:sz="0" w:space="0" w:color="auto"/>
        <w:right w:val="none" w:sz="0" w:space="0" w:color="auto"/>
      </w:divBdr>
    </w:div>
    <w:div w:id="1595557168">
      <w:bodyDiv w:val="1"/>
      <w:marLeft w:val="0"/>
      <w:marRight w:val="0"/>
      <w:marTop w:val="0"/>
      <w:marBottom w:val="0"/>
      <w:divBdr>
        <w:top w:val="none" w:sz="0" w:space="0" w:color="auto"/>
        <w:left w:val="none" w:sz="0" w:space="0" w:color="auto"/>
        <w:bottom w:val="none" w:sz="0" w:space="0" w:color="auto"/>
        <w:right w:val="none" w:sz="0" w:space="0" w:color="auto"/>
      </w:divBdr>
    </w:div>
    <w:div w:id="1726222838">
      <w:bodyDiv w:val="1"/>
      <w:marLeft w:val="0"/>
      <w:marRight w:val="0"/>
      <w:marTop w:val="0"/>
      <w:marBottom w:val="0"/>
      <w:divBdr>
        <w:top w:val="none" w:sz="0" w:space="0" w:color="auto"/>
        <w:left w:val="none" w:sz="0" w:space="0" w:color="auto"/>
        <w:bottom w:val="none" w:sz="0" w:space="0" w:color="auto"/>
        <w:right w:val="none" w:sz="0" w:space="0" w:color="auto"/>
      </w:divBdr>
    </w:div>
    <w:div w:id="1739133371">
      <w:bodyDiv w:val="1"/>
      <w:marLeft w:val="0"/>
      <w:marRight w:val="0"/>
      <w:marTop w:val="0"/>
      <w:marBottom w:val="0"/>
      <w:divBdr>
        <w:top w:val="none" w:sz="0" w:space="0" w:color="auto"/>
        <w:left w:val="none" w:sz="0" w:space="0" w:color="auto"/>
        <w:bottom w:val="none" w:sz="0" w:space="0" w:color="auto"/>
        <w:right w:val="none" w:sz="0" w:space="0" w:color="auto"/>
      </w:divBdr>
    </w:div>
    <w:div w:id="1815298119">
      <w:bodyDiv w:val="1"/>
      <w:marLeft w:val="0"/>
      <w:marRight w:val="0"/>
      <w:marTop w:val="0"/>
      <w:marBottom w:val="0"/>
      <w:divBdr>
        <w:top w:val="none" w:sz="0" w:space="0" w:color="auto"/>
        <w:left w:val="none" w:sz="0" w:space="0" w:color="auto"/>
        <w:bottom w:val="none" w:sz="0" w:space="0" w:color="auto"/>
        <w:right w:val="none" w:sz="0" w:space="0" w:color="auto"/>
      </w:divBdr>
    </w:div>
    <w:div w:id="1975406861">
      <w:bodyDiv w:val="1"/>
      <w:marLeft w:val="0"/>
      <w:marRight w:val="0"/>
      <w:marTop w:val="0"/>
      <w:marBottom w:val="0"/>
      <w:divBdr>
        <w:top w:val="none" w:sz="0" w:space="0" w:color="auto"/>
        <w:left w:val="none" w:sz="0" w:space="0" w:color="auto"/>
        <w:bottom w:val="none" w:sz="0" w:space="0" w:color="auto"/>
        <w:right w:val="none" w:sz="0" w:space="0" w:color="auto"/>
      </w:divBdr>
    </w:div>
    <w:div w:id="2007131919">
      <w:bodyDiv w:val="1"/>
      <w:marLeft w:val="0"/>
      <w:marRight w:val="0"/>
      <w:marTop w:val="0"/>
      <w:marBottom w:val="0"/>
      <w:divBdr>
        <w:top w:val="none" w:sz="0" w:space="0" w:color="auto"/>
        <w:left w:val="none" w:sz="0" w:space="0" w:color="auto"/>
        <w:bottom w:val="none" w:sz="0" w:space="0" w:color="auto"/>
        <w:right w:val="none" w:sz="0" w:space="0" w:color="auto"/>
      </w:divBdr>
    </w:div>
    <w:div w:id="2122068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natamcancer.org/lymphedema-intro.html" TargetMode="Externa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en.wikipedia.org/wiki/Durvalumab"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https://en.wikipedia.org/wiki/List_of_lymph_nodes_of_the_human_bo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967C47-C99C-D047-BBAD-C85EE02BD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67609</Words>
  <Characters>385376</Characters>
  <Application>Microsoft Office Word</Application>
  <DocSecurity>0</DocSecurity>
  <Lines>3211</Lines>
  <Paragraphs>9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eg Milberg</dc:creator>
  <cp:keywords/>
  <dc:description/>
  <cp:lastModifiedBy>Hanwen Wang</cp:lastModifiedBy>
  <cp:revision>3</cp:revision>
  <cp:lastPrinted>2017-08-03T00:38:00Z</cp:lastPrinted>
  <dcterms:created xsi:type="dcterms:W3CDTF">2019-02-26T15:08:00Z</dcterms:created>
  <dcterms:modified xsi:type="dcterms:W3CDTF">2019-02-26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517b3ea8-2ae9-3aa7-9368-6816e003f049</vt:lpwstr>
  </property>
</Properties>
</file>